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F7186A" w14:textId="31DB88BA" w:rsidR="00061F1D" w:rsidRPr="00765A51" w:rsidRDefault="00D31304" w:rsidP="00340F7C">
      <w:pPr>
        <w:jc w:val="center"/>
        <w:rPr>
          <w:rFonts w:ascii="Times New Roman" w:hAnsi="Times New Roman" w:cs="Times New Roman"/>
          <w:b/>
          <w:sz w:val="24"/>
          <w:szCs w:val="24"/>
        </w:rPr>
      </w:pPr>
      <w:r w:rsidRPr="00765A51">
        <w:rPr>
          <w:rFonts w:ascii="Times New Roman" w:hAnsi="Times New Roman" w:cs="Times New Roman"/>
          <w:b/>
          <w:sz w:val="24"/>
          <w:szCs w:val="24"/>
        </w:rPr>
        <w:t>REPRESENTASI BULLYING</w:t>
      </w:r>
      <w:r w:rsidRPr="00765A51">
        <w:rPr>
          <w:rFonts w:ascii="Times New Roman" w:hAnsi="Times New Roman" w:cs="Times New Roman"/>
          <w:b/>
          <w:sz w:val="24"/>
          <w:szCs w:val="24"/>
        </w:rPr>
        <w:br/>
        <w:t>SERIAL DRAMA KOREA REVENGE OF OTHERS 2022</w:t>
      </w:r>
      <w:r w:rsidRPr="00765A51">
        <w:rPr>
          <w:rFonts w:ascii="Times New Roman" w:hAnsi="Times New Roman" w:cs="Times New Roman"/>
          <w:b/>
          <w:sz w:val="24"/>
          <w:szCs w:val="24"/>
        </w:rPr>
        <w:br/>
        <w:t>(ANALISIS SEMIOTIKA ROLAND BARTHES)</w:t>
      </w:r>
    </w:p>
    <w:p w14:paraId="4BF9C6A6" w14:textId="77777777" w:rsidR="00061F1D" w:rsidRPr="00765A51" w:rsidRDefault="00061F1D" w:rsidP="00061F1D">
      <w:pPr>
        <w:jc w:val="center"/>
        <w:rPr>
          <w:rFonts w:ascii="Times New Roman" w:eastAsia="Times New Roman" w:hAnsi="Times New Roman" w:cs="Times New Roman"/>
          <w:b/>
          <w:sz w:val="24"/>
          <w:szCs w:val="24"/>
        </w:rPr>
      </w:pPr>
    </w:p>
    <w:p w14:paraId="77407DCF" w14:textId="43F5E909" w:rsidR="00061F1D" w:rsidRPr="00765A51" w:rsidRDefault="00061F1D" w:rsidP="00061F1D">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Diajukan untuk Memenuhi Tugas Mata Kuliah</w:t>
      </w:r>
    </w:p>
    <w:p w14:paraId="00275A53" w14:textId="77777777" w:rsidR="00061F1D" w:rsidRPr="00765A51" w:rsidRDefault="00061F1D" w:rsidP="00061F1D">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Metode Penelitian Analisis Teks Media </w:t>
      </w:r>
    </w:p>
    <w:p w14:paraId="00C0D9D4" w14:textId="77777777" w:rsidR="00061F1D" w:rsidRPr="00765A51" w:rsidRDefault="00061F1D" w:rsidP="00061F1D">
      <w:pPr>
        <w:jc w:val="center"/>
        <w:rPr>
          <w:rFonts w:ascii="Times New Roman" w:eastAsia="Times New Roman" w:hAnsi="Times New Roman" w:cs="Times New Roman"/>
          <w:b/>
          <w:sz w:val="24"/>
          <w:szCs w:val="24"/>
        </w:rPr>
      </w:pPr>
    </w:p>
    <w:p w14:paraId="01714BEC" w14:textId="77777777" w:rsidR="00061F1D" w:rsidRPr="00765A51" w:rsidRDefault="00061F1D" w:rsidP="00061F1D">
      <w:pPr>
        <w:jc w:val="center"/>
        <w:rPr>
          <w:rFonts w:ascii="Times New Roman" w:eastAsia="Times New Roman" w:hAnsi="Times New Roman" w:cs="Times New Roman"/>
          <w:b/>
          <w:sz w:val="24"/>
          <w:szCs w:val="24"/>
        </w:rPr>
      </w:pPr>
    </w:p>
    <w:p w14:paraId="727A5D88" w14:textId="606E88E7" w:rsidR="00061F1D" w:rsidRPr="00765A51" w:rsidRDefault="00061F1D" w:rsidP="00061F1D">
      <w:pPr>
        <w:jc w:val="center"/>
        <w:rPr>
          <w:rFonts w:ascii="Times New Roman" w:eastAsia="Times New Roman" w:hAnsi="Times New Roman" w:cs="Times New Roman"/>
          <w:b/>
          <w:sz w:val="24"/>
          <w:szCs w:val="24"/>
        </w:rPr>
      </w:pPr>
      <w:r w:rsidRPr="00765A51">
        <w:rPr>
          <w:rFonts w:ascii="Times New Roman" w:eastAsia="Times New Roman" w:hAnsi="Times New Roman" w:cs="Times New Roman"/>
          <w:b/>
          <w:noProof/>
          <w:sz w:val="24"/>
          <w:szCs w:val="24"/>
        </w:rPr>
        <w:drawing>
          <wp:inline distT="0" distB="0" distL="0" distR="0" wp14:anchorId="1290B040" wp14:editId="11468F83">
            <wp:extent cx="1812760" cy="180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12760" cy="1800000"/>
                    </a:xfrm>
                    <a:prstGeom prst="rect">
                      <a:avLst/>
                    </a:prstGeom>
                    <a:noFill/>
                    <a:ln>
                      <a:noFill/>
                    </a:ln>
                  </pic:spPr>
                </pic:pic>
              </a:graphicData>
            </a:graphic>
          </wp:inline>
        </w:drawing>
      </w:r>
    </w:p>
    <w:p w14:paraId="3EFE8B45" w14:textId="77777777" w:rsidR="00256DA0" w:rsidRPr="00765A51" w:rsidRDefault="00256DA0" w:rsidP="00061F1D">
      <w:pPr>
        <w:jc w:val="center"/>
        <w:rPr>
          <w:rFonts w:ascii="Times New Roman" w:eastAsia="Times New Roman" w:hAnsi="Times New Roman" w:cs="Times New Roman"/>
          <w:b/>
          <w:sz w:val="24"/>
          <w:szCs w:val="24"/>
        </w:rPr>
      </w:pPr>
    </w:p>
    <w:p w14:paraId="6DF34FFA" w14:textId="77777777" w:rsidR="00256DA0" w:rsidRPr="00765A51" w:rsidRDefault="00256DA0" w:rsidP="00061F1D">
      <w:pPr>
        <w:jc w:val="center"/>
        <w:rPr>
          <w:rFonts w:ascii="Times New Roman" w:eastAsia="Times New Roman" w:hAnsi="Times New Roman" w:cs="Times New Roman"/>
          <w:b/>
          <w:sz w:val="24"/>
          <w:szCs w:val="24"/>
        </w:rPr>
      </w:pPr>
    </w:p>
    <w:p w14:paraId="5B6323CB" w14:textId="7F67BC0D" w:rsidR="00061F1D" w:rsidRPr="00765A51" w:rsidRDefault="00061F1D" w:rsidP="00061F1D">
      <w:pPr>
        <w:jc w:val="center"/>
        <w:rPr>
          <w:rFonts w:ascii="Times New Roman" w:eastAsia="Times New Roman" w:hAnsi="Times New Roman" w:cs="Times New Roman"/>
          <w:b/>
          <w:sz w:val="24"/>
          <w:szCs w:val="24"/>
        </w:rPr>
      </w:pPr>
      <w:r w:rsidRPr="00765A51">
        <w:rPr>
          <w:rFonts w:ascii="Times New Roman" w:eastAsia="Times New Roman" w:hAnsi="Times New Roman" w:cs="Times New Roman"/>
          <w:b/>
          <w:sz w:val="24"/>
          <w:szCs w:val="24"/>
        </w:rPr>
        <w:t>Dosen Pengampu:</w:t>
      </w:r>
    </w:p>
    <w:p w14:paraId="0560F732" w14:textId="77777777" w:rsidR="00061F1D" w:rsidRPr="00765A51" w:rsidRDefault="00061F1D" w:rsidP="00061F1D">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Dr. Nikmah Hadiati Salisah, S.Ip, M.Si</w:t>
      </w:r>
    </w:p>
    <w:p w14:paraId="73F7E179" w14:textId="063BB065" w:rsidR="00061F1D" w:rsidRPr="00765A51" w:rsidRDefault="00B81308" w:rsidP="00061F1D">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NIP. </w:t>
      </w:r>
      <w:r w:rsidR="00061F1D" w:rsidRPr="00765A51">
        <w:rPr>
          <w:rFonts w:ascii="Times New Roman" w:eastAsia="Times New Roman" w:hAnsi="Times New Roman" w:cs="Times New Roman"/>
          <w:sz w:val="24"/>
          <w:szCs w:val="24"/>
        </w:rPr>
        <w:t>197301141999032004</w:t>
      </w:r>
    </w:p>
    <w:p w14:paraId="0791D486" w14:textId="77777777" w:rsidR="00061F1D" w:rsidRPr="00765A51" w:rsidRDefault="00061F1D" w:rsidP="00061F1D">
      <w:pPr>
        <w:jc w:val="center"/>
        <w:rPr>
          <w:rFonts w:ascii="Times New Roman" w:eastAsia="Times New Roman" w:hAnsi="Times New Roman" w:cs="Times New Roman"/>
          <w:b/>
          <w:sz w:val="24"/>
          <w:szCs w:val="24"/>
        </w:rPr>
      </w:pPr>
    </w:p>
    <w:p w14:paraId="0092CC03" w14:textId="77777777" w:rsidR="00061F1D" w:rsidRPr="00765A51" w:rsidRDefault="00061F1D" w:rsidP="00061F1D">
      <w:pPr>
        <w:jc w:val="center"/>
        <w:rPr>
          <w:rFonts w:ascii="Times New Roman" w:eastAsia="Times New Roman" w:hAnsi="Times New Roman" w:cs="Times New Roman"/>
          <w:b/>
          <w:sz w:val="24"/>
          <w:szCs w:val="24"/>
        </w:rPr>
      </w:pPr>
    </w:p>
    <w:p w14:paraId="1AA92C77" w14:textId="77777777" w:rsidR="00061F1D" w:rsidRPr="00765A51" w:rsidRDefault="00061F1D" w:rsidP="00061F1D">
      <w:pPr>
        <w:jc w:val="center"/>
        <w:rPr>
          <w:rFonts w:ascii="Times New Roman" w:eastAsia="Times New Roman" w:hAnsi="Times New Roman" w:cs="Times New Roman"/>
          <w:b/>
          <w:sz w:val="24"/>
          <w:szCs w:val="24"/>
        </w:rPr>
      </w:pPr>
      <w:r w:rsidRPr="00765A51">
        <w:rPr>
          <w:rFonts w:ascii="Times New Roman" w:eastAsia="Times New Roman" w:hAnsi="Times New Roman" w:cs="Times New Roman"/>
          <w:b/>
          <w:sz w:val="24"/>
          <w:szCs w:val="24"/>
        </w:rPr>
        <w:t>Disusun Oleh:</w:t>
      </w:r>
    </w:p>
    <w:p w14:paraId="374CEBE2" w14:textId="77777777" w:rsidR="00061F1D" w:rsidRPr="00765A51" w:rsidRDefault="00061F1D" w:rsidP="00FE7DF8">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Mochamad Mochamad Nizar Narendra</w:t>
      </w:r>
    </w:p>
    <w:p w14:paraId="26E9E37B" w14:textId="771CBB2B" w:rsidR="00061F1D" w:rsidRPr="00765A51" w:rsidRDefault="00061F1D" w:rsidP="00061F1D">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NIM.</w:t>
      </w:r>
      <w:r w:rsidR="00B81308" w:rsidRPr="00765A51">
        <w:rPr>
          <w:rFonts w:ascii="Times New Roman" w:eastAsia="Times New Roman" w:hAnsi="Times New Roman" w:cs="Times New Roman"/>
          <w:sz w:val="24"/>
          <w:szCs w:val="24"/>
        </w:rPr>
        <w:t xml:space="preserve"> </w:t>
      </w:r>
      <w:r w:rsidRPr="00765A51">
        <w:rPr>
          <w:rFonts w:ascii="Times New Roman" w:eastAsia="Times New Roman" w:hAnsi="Times New Roman" w:cs="Times New Roman"/>
          <w:sz w:val="24"/>
          <w:szCs w:val="24"/>
        </w:rPr>
        <w:t>04040520117</w:t>
      </w:r>
    </w:p>
    <w:p w14:paraId="75C8A0B9" w14:textId="77777777" w:rsidR="00061F1D" w:rsidRPr="00765A51" w:rsidRDefault="00061F1D" w:rsidP="00061F1D">
      <w:pPr>
        <w:jc w:val="center"/>
        <w:rPr>
          <w:rFonts w:ascii="Times New Roman" w:eastAsia="Times New Roman" w:hAnsi="Times New Roman" w:cs="Times New Roman"/>
          <w:b/>
          <w:sz w:val="24"/>
          <w:szCs w:val="24"/>
        </w:rPr>
      </w:pPr>
    </w:p>
    <w:p w14:paraId="2CCADE82" w14:textId="1783572A" w:rsidR="00061F1D" w:rsidRPr="00765A51" w:rsidRDefault="00061F1D" w:rsidP="00061F1D">
      <w:pPr>
        <w:rPr>
          <w:rFonts w:ascii="Times New Roman" w:eastAsia="Times New Roman" w:hAnsi="Times New Roman" w:cs="Times New Roman"/>
          <w:b/>
          <w:sz w:val="24"/>
          <w:szCs w:val="24"/>
        </w:rPr>
      </w:pPr>
    </w:p>
    <w:p w14:paraId="24B3B4B6" w14:textId="5A2EF80F" w:rsidR="00256DA0" w:rsidRPr="00765A51" w:rsidRDefault="00256DA0" w:rsidP="00061F1D">
      <w:pPr>
        <w:rPr>
          <w:rFonts w:ascii="Times New Roman" w:eastAsia="Times New Roman" w:hAnsi="Times New Roman" w:cs="Times New Roman"/>
          <w:b/>
          <w:sz w:val="24"/>
          <w:szCs w:val="24"/>
        </w:rPr>
      </w:pPr>
    </w:p>
    <w:p w14:paraId="56CCE3E7" w14:textId="628A7F52" w:rsidR="00256DA0" w:rsidRPr="00765A51" w:rsidRDefault="00256DA0" w:rsidP="00061F1D">
      <w:pPr>
        <w:rPr>
          <w:rFonts w:ascii="Times New Roman" w:eastAsia="Times New Roman" w:hAnsi="Times New Roman" w:cs="Times New Roman"/>
          <w:b/>
          <w:sz w:val="24"/>
          <w:szCs w:val="24"/>
        </w:rPr>
      </w:pPr>
    </w:p>
    <w:p w14:paraId="5980827D" w14:textId="7AFBADB2" w:rsidR="00256DA0" w:rsidRPr="00765A51" w:rsidRDefault="00256DA0" w:rsidP="00061F1D">
      <w:pPr>
        <w:rPr>
          <w:rFonts w:ascii="Times New Roman" w:eastAsia="Times New Roman" w:hAnsi="Times New Roman" w:cs="Times New Roman"/>
          <w:b/>
          <w:sz w:val="24"/>
          <w:szCs w:val="24"/>
        </w:rPr>
      </w:pPr>
    </w:p>
    <w:p w14:paraId="45549779" w14:textId="238449EA" w:rsidR="00256DA0" w:rsidRPr="00765A51" w:rsidRDefault="00256DA0" w:rsidP="00256DA0">
      <w:pPr>
        <w:rPr>
          <w:rFonts w:ascii="Times New Roman" w:eastAsia="Times New Roman" w:hAnsi="Times New Roman" w:cs="Times New Roman"/>
          <w:b/>
          <w:sz w:val="24"/>
          <w:szCs w:val="24"/>
        </w:rPr>
      </w:pPr>
    </w:p>
    <w:p w14:paraId="251466EF" w14:textId="3B5DD572" w:rsidR="006E4825" w:rsidRPr="00765A51" w:rsidRDefault="006E4825" w:rsidP="00256DA0">
      <w:pPr>
        <w:rPr>
          <w:rFonts w:ascii="Times New Roman" w:eastAsia="Times New Roman" w:hAnsi="Times New Roman" w:cs="Times New Roman"/>
          <w:b/>
          <w:sz w:val="24"/>
          <w:szCs w:val="24"/>
        </w:rPr>
      </w:pPr>
    </w:p>
    <w:p w14:paraId="2079C0B6" w14:textId="7EBECD17" w:rsidR="006E4825" w:rsidRPr="00765A51" w:rsidRDefault="006E4825" w:rsidP="00256DA0">
      <w:pPr>
        <w:rPr>
          <w:rFonts w:ascii="Times New Roman" w:eastAsia="Times New Roman" w:hAnsi="Times New Roman" w:cs="Times New Roman"/>
          <w:b/>
          <w:sz w:val="24"/>
          <w:szCs w:val="24"/>
        </w:rPr>
      </w:pPr>
    </w:p>
    <w:p w14:paraId="50A9C5C0" w14:textId="77777777" w:rsidR="00061F1D" w:rsidRPr="00765A51" w:rsidRDefault="00061F1D" w:rsidP="00061F1D">
      <w:pPr>
        <w:jc w:val="center"/>
        <w:rPr>
          <w:rFonts w:ascii="Times New Roman" w:eastAsia="Times New Roman" w:hAnsi="Times New Roman" w:cs="Times New Roman"/>
          <w:b/>
          <w:sz w:val="24"/>
          <w:szCs w:val="24"/>
        </w:rPr>
      </w:pPr>
      <w:r w:rsidRPr="00765A51">
        <w:rPr>
          <w:rFonts w:ascii="Times New Roman" w:eastAsia="Times New Roman" w:hAnsi="Times New Roman" w:cs="Times New Roman"/>
          <w:b/>
          <w:sz w:val="24"/>
          <w:szCs w:val="24"/>
        </w:rPr>
        <w:t>PROGRAM STUDI ILMU KOMUNIKASI</w:t>
      </w:r>
    </w:p>
    <w:p w14:paraId="1C143A7B" w14:textId="77777777" w:rsidR="00061F1D" w:rsidRPr="00765A51" w:rsidRDefault="00061F1D" w:rsidP="00061F1D">
      <w:pPr>
        <w:jc w:val="center"/>
        <w:rPr>
          <w:rFonts w:ascii="Times New Roman" w:eastAsia="Times New Roman" w:hAnsi="Times New Roman" w:cs="Times New Roman"/>
          <w:b/>
          <w:sz w:val="24"/>
          <w:szCs w:val="24"/>
        </w:rPr>
      </w:pPr>
      <w:r w:rsidRPr="00765A51">
        <w:rPr>
          <w:rFonts w:ascii="Times New Roman" w:eastAsia="Times New Roman" w:hAnsi="Times New Roman" w:cs="Times New Roman"/>
          <w:b/>
          <w:sz w:val="24"/>
          <w:szCs w:val="24"/>
        </w:rPr>
        <w:t>FAKULTAS DAKWAH DAN KOMUNIKASI</w:t>
      </w:r>
    </w:p>
    <w:p w14:paraId="4F145175" w14:textId="77777777" w:rsidR="00061F1D" w:rsidRPr="00765A51" w:rsidRDefault="00061F1D" w:rsidP="00061F1D">
      <w:pPr>
        <w:jc w:val="center"/>
        <w:rPr>
          <w:rFonts w:ascii="Times New Roman" w:eastAsia="Times New Roman" w:hAnsi="Times New Roman" w:cs="Times New Roman"/>
          <w:b/>
          <w:sz w:val="24"/>
          <w:szCs w:val="24"/>
        </w:rPr>
      </w:pPr>
      <w:r w:rsidRPr="00765A51">
        <w:rPr>
          <w:rFonts w:ascii="Times New Roman" w:eastAsia="Times New Roman" w:hAnsi="Times New Roman" w:cs="Times New Roman"/>
          <w:b/>
          <w:sz w:val="24"/>
          <w:szCs w:val="24"/>
        </w:rPr>
        <w:t>UNIVERSITAS ISLAM NEGERI SUNAN AMPEL</w:t>
      </w:r>
    </w:p>
    <w:p w14:paraId="5985C800" w14:textId="77777777" w:rsidR="00061F1D" w:rsidRPr="00765A51" w:rsidRDefault="00061F1D" w:rsidP="00061F1D">
      <w:pPr>
        <w:jc w:val="center"/>
        <w:rPr>
          <w:rFonts w:ascii="Times New Roman" w:eastAsia="Times New Roman" w:hAnsi="Times New Roman" w:cs="Times New Roman"/>
          <w:b/>
          <w:sz w:val="24"/>
          <w:szCs w:val="24"/>
        </w:rPr>
      </w:pPr>
      <w:r w:rsidRPr="00765A51">
        <w:rPr>
          <w:rFonts w:ascii="Times New Roman" w:eastAsia="Times New Roman" w:hAnsi="Times New Roman" w:cs="Times New Roman"/>
          <w:b/>
          <w:sz w:val="24"/>
          <w:szCs w:val="24"/>
        </w:rPr>
        <w:t>SURABAYA</w:t>
      </w:r>
    </w:p>
    <w:p w14:paraId="7C568150" w14:textId="3CB877BB" w:rsidR="00B36606" w:rsidRDefault="00061F1D" w:rsidP="00061F1D">
      <w:pPr>
        <w:jc w:val="center"/>
        <w:rPr>
          <w:rFonts w:ascii="Times New Roman" w:eastAsia="Times New Roman" w:hAnsi="Times New Roman" w:cs="Times New Roman"/>
          <w:b/>
          <w:sz w:val="24"/>
          <w:szCs w:val="24"/>
        </w:rPr>
      </w:pPr>
      <w:r w:rsidRPr="00765A51">
        <w:rPr>
          <w:rFonts w:ascii="Times New Roman" w:eastAsia="Times New Roman" w:hAnsi="Times New Roman" w:cs="Times New Roman"/>
          <w:b/>
          <w:sz w:val="24"/>
          <w:szCs w:val="24"/>
        </w:rPr>
        <w:t>2023</w:t>
      </w:r>
    </w:p>
    <w:p w14:paraId="0BD60592" w14:textId="77777777" w:rsidR="00B36606" w:rsidRDefault="00B36606">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2B6E2CC6" w14:textId="251BB4F0" w:rsidR="0062423B" w:rsidRDefault="00B36606" w:rsidP="00025AF9">
      <w:pPr>
        <w:pStyle w:val="Heading1"/>
        <w:numPr>
          <w:ilvl w:val="0"/>
          <w:numId w:val="0"/>
        </w:numPr>
        <w:rPr>
          <w:ins w:id="0" w:author="NIZAR" w:date="2023-06-01T13:34:00Z"/>
        </w:rPr>
      </w:pPr>
      <w:bookmarkStart w:id="1" w:name="_Toc136518883"/>
      <w:r>
        <w:lastRenderedPageBreak/>
        <w:t>KATA PENGANTAR</w:t>
      </w:r>
      <w:bookmarkEnd w:id="1"/>
    </w:p>
    <w:p w14:paraId="32F91A21" w14:textId="77777777" w:rsidR="00A11450" w:rsidRPr="00A16FC4" w:rsidRDefault="00A11450">
      <w:pPr>
        <w:pPrChange w:id="2" w:author="NIZAR" w:date="2023-06-01T13:34:00Z">
          <w:pPr>
            <w:pStyle w:val="Heading1"/>
            <w:numPr>
              <w:numId w:val="0"/>
            </w:numPr>
          </w:pPr>
        </w:pPrChange>
      </w:pPr>
    </w:p>
    <w:p w14:paraId="0FC296FA" w14:textId="03B84E16" w:rsidR="00183830" w:rsidRPr="00A11450" w:rsidDel="00A11450" w:rsidRDefault="00183830">
      <w:pPr>
        <w:ind w:firstLine="720"/>
        <w:jc w:val="both"/>
        <w:rPr>
          <w:del w:id="3" w:author="NIZAR" w:date="2023-06-01T13:33:00Z"/>
          <w:rFonts w:ascii="Times New Roman" w:hAnsi="Times New Roman" w:cs="Times New Roman"/>
          <w:sz w:val="24"/>
          <w:rPrChange w:id="4" w:author="NIZAR" w:date="2023-06-01T13:31:00Z">
            <w:rPr>
              <w:del w:id="5" w:author="NIZAR" w:date="2023-06-01T13:33:00Z"/>
            </w:rPr>
          </w:rPrChange>
        </w:rPr>
        <w:pPrChange w:id="6" w:author="NIZAR" w:date="2023-06-01T13:34:00Z">
          <w:pPr/>
        </w:pPrChange>
      </w:pPr>
      <w:r w:rsidRPr="00A11450">
        <w:rPr>
          <w:rFonts w:ascii="Times New Roman" w:hAnsi="Times New Roman" w:cs="Times New Roman"/>
          <w:sz w:val="24"/>
          <w:rPrChange w:id="7" w:author="NIZAR" w:date="2023-06-01T13:31:00Z">
            <w:rPr/>
          </w:rPrChange>
        </w:rPr>
        <w:t>Puji syukur kehadirat Allah SWT yang telah melimpahkan rahmat dan hidayah-Nya sehingga penulis dapat menyelesaikan penulisan</w:t>
      </w:r>
      <w:r w:rsidR="00D7129B" w:rsidRPr="00A11450">
        <w:rPr>
          <w:rFonts w:ascii="Times New Roman" w:hAnsi="Times New Roman" w:cs="Times New Roman"/>
          <w:sz w:val="24"/>
          <w:rPrChange w:id="8" w:author="NIZAR" w:date="2023-06-01T13:31:00Z">
            <w:rPr/>
          </w:rPrChange>
        </w:rPr>
        <w:t xml:space="preserve"> tugas penelitian ini dengan judul "Representasi Bullying Serial Drama Korea Revenge Of Others 2022 (Analisis Semiotika Roland Barthes)" </w:t>
      </w:r>
      <w:del w:id="9" w:author="NIZAR" w:date="2023-06-01T13:28:00Z">
        <w:r w:rsidRPr="00A11450" w:rsidDel="00ED02BC">
          <w:rPr>
            <w:rFonts w:ascii="Times New Roman" w:hAnsi="Times New Roman" w:cs="Times New Roman"/>
            <w:sz w:val="24"/>
            <w:rPrChange w:id="10" w:author="NIZAR" w:date="2023-06-01T13:31:00Z">
              <w:rPr/>
            </w:rPrChange>
          </w:rPr>
          <w:delText>sebagai salah satu syarat untuk memperoleh gelar Sarjana {Program Studi} pada Universitas Islam Negeri Sunan Ampel Surabaya.</w:delText>
        </w:r>
      </w:del>
      <w:ins w:id="11" w:author="NIZAR" w:date="2023-06-01T13:28:00Z">
        <w:r w:rsidR="00ED02BC" w:rsidRPr="00A11450">
          <w:rPr>
            <w:rFonts w:ascii="Times New Roman" w:hAnsi="Times New Roman" w:cs="Times New Roman"/>
            <w:sz w:val="24"/>
            <w:rPrChange w:id="12" w:author="NIZAR" w:date="2023-06-01T13:31:00Z">
              <w:rPr/>
            </w:rPrChange>
          </w:rPr>
          <w:t>untuk memenuhi tugas perkuliahan mata kuliah metode penelitian analissi teks media</w:t>
        </w:r>
        <w:r w:rsidR="003946CF" w:rsidRPr="00A11450">
          <w:rPr>
            <w:rFonts w:ascii="Times New Roman" w:hAnsi="Times New Roman" w:cs="Times New Roman"/>
            <w:sz w:val="24"/>
            <w:rPrChange w:id="13" w:author="NIZAR" w:date="2023-06-01T13:31:00Z">
              <w:rPr/>
            </w:rPrChange>
          </w:rPr>
          <w:t xml:space="preserve"> yang diampu oleh </w:t>
        </w:r>
      </w:ins>
      <w:ins w:id="14" w:author="NIZAR" w:date="2023-06-01T13:29:00Z">
        <w:r w:rsidR="003946CF" w:rsidRPr="00A11450">
          <w:rPr>
            <w:rFonts w:ascii="Times New Roman" w:hAnsi="Times New Roman" w:cs="Times New Roman"/>
            <w:sz w:val="24"/>
            <w:rPrChange w:id="15" w:author="NIZAR" w:date="2023-06-01T13:31:00Z">
              <w:rPr/>
            </w:rPrChange>
          </w:rPr>
          <w:t>Dr. Nikmah Hadiati Salisah, S.Ip, M.Si.</w:t>
        </w:r>
      </w:ins>
    </w:p>
    <w:p w14:paraId="37269BB5" w14:textId="77777777" w:rsidR="00183830" w:rsidRPr="00A11450" w:rsidRDefault="00183830">
      <w:pPr>
        <w:ind w:firstLine="720"/>
        <w:jc w:val="both"/>
        <w:rPr>
          <w:rFonts w:ascii="Times New Roman" w:hAnsi="Times New Roman" w:cs="Times New Roman"/>
          <w:sz w:val="24"/>
          <w:rPrChange w:id="16" w:author="NIZAR" w:date="2023-06-01T13:31:00Z">
            <w:rPr/>
          </w:rPrChange>
        </w:rPr>
        <w:pPrChange w:id="17" w:author="NIZAR" w:date="2023-06-01T13:34:00Z">
          <w:pPr/>
        </w:pPrChange>
      </w:pPr>
    </w:p>
    <w:p w14:paraId="5F305302" w14:textId="5539396C" w:rsidR="00183830" w:rsidRPr="00A11450" w:rsidDel="003946CF" w:rsidRDefault="00183830">
      <w:pPr>
        <w:ind w:firstLine="720"/>
        <w:jc w:val="both"/>
        <w:rPr>
          <w:del w:id="18" w:author="NIZAR" w:date="2023-06-01T13:30:00Z"/>
          <w:rFonts w:ascii="Times New Roman" w:hAnsi="Times New Roman" w:cs="Times New Roman"/>
          <w:sz w:val="24"/>
          <w:rPrChange w:id="19" w:author="NIZAR" w:date="2023-06-01T13:31:00Z">
            <w:rPr>
              <w:del w:id="20" w:author="NIZAR" w:date="2023-06-01T13:30:00Z"/>
            </w:rPr>
          </w:rPrChange>
        </w:rPr>
        <w:pPrChange w:id="21" w:author="NIZAR" w:date="2023-06-01T13:34:00Z">
          <w:pPr/>
        </w:pPrChange>
      </w:pPr>
      <w:r w:rsidRPr="00A11450">
        <w:rPr>
          <w:rFonts w:ascii="Times New Roman" w:hAnsi="Times New Roman" w:cs="Times New Roman"/>
          <w:sz w:val="24"/>
          <w:rPrChange w:id="22" w:author="NIZAR" w:date="2023-06-01T13:31:00Z">
            <w:rPr/>
          </w:rPrChange>
        </w:rPr>
        <w:t xml:space="preserve">Penulis menyadari bahwa dalam penyusunan </w:t>
      </w:r>
      <w:del w:id="23" w:author="NIZAR" w:date="2023-06-01T13:29:00Z">
        <w:r w:rsidRPr="00A11450" w:rsidDel="003946CF">
          <w:rPr>
            <w:rFonts w:ascii="Times New Roman" w:hAnsi="Times New Roman" w:cs="Times New Roman"/>
            <w:sz w:val="24"/>
            <w:rPrChange w:id="24" w:author="NIZAR" w:date="2023-06-01T13:31:00Z">
              <w:rPr/>
            </w:rPrChange>
          </w:rPr>
          <w:delText xml:space="preserve">skripsi </w:delText>
        </w:r>
      </w:del>
      <w:ins w:id="25" w:author="NIZAR" w:date="2023-06-01T13:29:00Z">
        <w:r w:rsidR="003946CF" w:rsidRPr="00A11450">
          <w:rPr>
            <w:rFonts w:ascii="Times New Roman" w:hAnsi="Times New Roman" w:cs="Times New Roman"/>
            <w:sz w:val="24"/>
            <w:rPrChange w:id="26" w:author="NIZAR" w:date="2023-06-01T13:31:00Z">
              <w:rPr/>
            </w:rPrChange>
          </w:rPr>
          <w:t xml:space="preserve">tugas penelitian </w:t>
        </w:r>
      </w:ins>
      <w:r w:rsidRPr="00A11450">
        <w:rPr>
          <w:rFonts w:ascii="Times New Roman" w:hAnsi="Times New Roman" w:cs="Times New Roman"/>
          <w:sz w:val="24"/>
          <w:rPrChange w:id="27" w:author="NIZAR" w:date="2023-06-01T13:31:00Z">
            <w:rPr/>
          </w:rPrChange>
        </w:rPr>
        <w:t>ini tidak lepas dari bantuan dan dukungan dari berbagai pihak. Oleh karenanya, penulis mengucapkan terima kasih</w:t>
      </w:r>
      <w:ins w:id="28" w:author="NIZAR" w:date="2023-06-01T13:30:00Z">
        <w:r w:rsidR="003946CF" w:rsidRPr="00A11450">
          <w:rPr>
            <w:rFonts w:ascii="Times New Roman" w:hAnsi="Times New Roman" w:cs="Times New Roman"/>
            <w:sz w:val="24"/>
            <w:rPrChange w:id="29" w:author="NIZAR" w:date="2023-06-01T13:31:00Z">
              <w:rPr/>
            </w:rPrChange>
          </w:rPr>
          <w:t>.</w:t>
        </w:r>
      </w:ins>
      <w:del w:id="30" w:author="NIZAR" w:date="2023-06-01T13:30:00Z">
        <w:r w:rsidRPr="00A11450" w:rsidDel="003946CF">
          <w:rPr>
            <w:rFonts w:ascii="Times New Roman" w:hAnsi="Times New Roman" w:cs="Times New Roman"/>
            <w:sz w:val="24"/>
            <w:rPrChange w:id="31" w:author="NIZAR" w:date="2023-06-01T13:31:00Z">
              <w:rPr/>
            </w:rPrChange>
          </w:rPr>
          <w:delText xml:space="preserve"> yang tak terhingga kepada:</w:delText>
        </w:r>
      </w:del>
    </w:p>
    <w:p w14:paraId="5BED4EEA" w14:textId="7D0A2BF7" w:rsidR="00183830" w:rsidRPr="00A11450" w:rsidDel="003946CF" w:rsidRDefault="00183830">
      <w:pPr>
        <w:ind w:firstLine="720"/>
        <w:jc w:val="both"/>
        <w:rPr>
          <w:del w:id="32" w:author="NIZAR" w:date="2023-06-01T13:30:00Z"/>
          <w:rFonts w:ascii="Times New Roman" w:hAnsi="Times New Roman" w:cs="Times New Roman"/>
          <w:sz w:val="24"/>
          <w:rPrChange w:id="33" w:author="NIZAR" w:date="2023-06-01T13:31:00Z">
            <w:rPr>
              <w:del w:id="34" w:author="NIZAR" w:date="2023-06-01T13:30:00Z"/>
            </w:rPr>
          </w:rPrChange>
        </w:rPr>
        <w:pPrChange w:id="35" w:author="NIZAR" w:date="2023-06-01T13:34:00Z">
          <w:pPr/>
        </w:pPrChange>
      </w:pPr>
    </w:p>
    <w:p w14:paraId="39F94305" w14:textId="0A45997F" w:rsidR="00183830" w:rsidRPr="00A11450" w:rsidDel="003946CF" w:rsidRDefault="00183830">
      <w:pPr>
        <w:ind w:firstLine="720"/>
        <w:jc w:val="both"/>
        <w:rPr>
          <w:del w:id="36" w:author="NIZAR" w:date="2023-06-01T13:30:00Z"/>
          <w:rFonts w:ascii="Times New Roman" w:hAnsi="Times New Roman" w:cs="Times New Roman"/>
          <w:sz w:val="24"/>
          <w:rPrChange w:id="37" w:author="NIZAR" w:date="2023-06-01T13:31:00Z">
            <w:rPr>
              <w:del w:id="38" w:author="NIZAR" w:date="2023-06-01T13:30:00Z"/>
            </w:rPr>
          </w:rPrChange>
        </w:rPr>
        <w:pPrChange w:id="39" w:author="NIZAR" w:date="2023-06-01T13:34:00Z">
          <w:pPr/>
        </w:pPrChange>
      </w:pPr>
      <w:del w:id="40" w:author="NIZAR" w:date="2023-06-01T13:30:00Z">
        <w:r w:rsidRPr="00A11450" w:rsidDel="003946CF">
          <w:rPr>
            <w:rFonts w:ascii="Times New Roman" w:hAnsi="Times New Roman" w:cs="Times New Roman"/>
            <w:sz w:val="24"/>
            <w:rPrChange w:id="41" w:author="NIZAR" w:date="2023-06-01T13:31:00Z">
              <w:rPr/>
            </w:rPrChange>
          </w:rPr>
          <w:delText>1. Bapak/Ibu Dosen Pembimbing, {Nama Dosen}, S.T., M.T. yang telah memberikan bimbingan, arahan, dan masukan yang sangat berharga dalam penyusunan skripsi ini.</w:delText>
        </w:r>
      </w:del>
    </w:p>
    <w:p w14:paraId="2A8CF2C1" w14:textId="4477AF2C" w:rsidR="00183830" w:rsidRPr="00A11450" w:rsidDel="003946CF" w:rsidRDefault="00183830">
      <w:pPr>
        <w:ind w:firstLine="720"/>
        <w:jc w:val="both"/>
        <w:rPr>
          <w:del w:id="42" w:author="NIZAR" w:date="2023-06-01T13:30:00Z"/>
          <w:rFonts w:ascii="Times New Roman" w:hAnsi="Times New Roman" w:cs="Times New Roman"/>
          <w:sz w:val="24"/>
          <w:rPrChange w:id="43" w:author="NIZAR" w:date="2023-06-01T13:31:00Z">
            <w:rPr>
              <w:del w:id="44" w:author="NIZAR" w:date="2023-06-01T13:30:00Z"/>
            </w:rPr>
          </w:rPrChange>
        </w:rPr>
        <w:pPrChange w:id="45" w:author="NIZAR" w:date="2023-06-01T13:34:00Z">
          <w:pPr/>
        </w:pPrChange>
      </w:pPr>
      <w:del w:id="46" w:author="NIZAR" w:date="2023-06-01T13:30:00Z">
        <w:r w:rsidRPr="00A11450" w:rsidDel="003946CF">
          <w:rPr>
            <w:rFonts w:ascii="Times New Roman" w:hAnsi="Times New Roman" w:cs="Times New Roman"/>
            <w:sz w:val="24"/>
            <w:rPrChange w:id="47" w:author="NIZAR" w:date="2023-06-01T13:31:00Z">
              <w:rPr/>
            </w:rPrChange>
          </w:rPr>
          <w:delText>2. Keluarga tercinta, Ayah, Ibu, dan adik-adikku, yang selalu memberikan doa, dukungan, serta semangat dalam setiap langkahku.</w:delText>
        </w:r>
      </w:del>
    </w:p>
    <w:p w14:paraId="7C49AB14" w14:textId="053ECC88" w:rsidR="00183830" w:rsidRPr="00A11450" w:rsidDel="00A11450" w:rsidRDefault="00183830">
      <w:pPr>
        <w:ind w:firstLine="720"/>
        <w:jc w:val="both"/>
        <w:rPr>
          <w:del w:id="48" w:author="NIZAR" w:date="2023-06-01T13:33:00Z"/>
          <w:rFonts w:ascii="Times New Roman" w:hAnsi="Times New Roman" w:cs="Times New Roman"/>
          <w:sz w:val="24"/>
          <w:rPrChange w:id="49" w:author="NIZAR" w:date="2023-06-01T13:31:00Z">
            <w:rPr>
              <w:del w:id="50" w:author="NIZAR" w:date="2023-06-01T13:33:00Z"/>
            </w:rPr>
          </w:rPrChange>
        </w:rPr>
        <w:pPrChange w:id="51" w:author="NIZAR" w:date="2023-06-01T13:34:00Z">
          <w:pPr/>
        </w:pPrChange>
      </w:pPr>
      <w:del w:id="52" w:author="NIZAR" w:date="2023-06-01T13:30:00Z">
        <w:r w:rsidRPr="00A11450" w:rsidDel="003946CF">
          <w:rPr>
            <w:rFonts w:ascii="Times New Roman" w:hAnsi="Times New Roman" w:cs="Times New Roman"/>
            <w:sz w:val="24"/>
            <w:rPrChange w:id="53" w:author="NIZAR" w:date="2023-06-01T13:31:00Z">
              <w:rPr/>
            </w:rPrChange>
          </w:rPr>
          <w:delText>3. Teman-teman seperjuangan, {Nama Teman}, {Nama Teman}, dan {Nama Teman}, serta seluruh teman-teman {Program Studi} angkatan {Angkatan} yang telah memberikan dukungan, semangat, serta pengalaman yang tak ternilai harganya selama kuliah di UINSA.</w:delText>
        </w:r>
      </w:del>
    </w:p>
    <w:p w14:paraId="31351DB8" w14:textId="77777777" w:rsidR="00183830" w:rsidRPr="00A11450" w:rsidRDefault="00183830">
      <w:pPr>
        <w:ind w:firstLine="720"/>
        <w:jc w:val="both"/>
        <w:rPr>
          <w:rFonts w:ascii="Times New Roman" w:hAnsi="Times New Roman" w:cs="Times New Roman"/>
          <w:sz w:val="24"/>
          <w:rPrChange w:id="54" w:author="NIZAR" w:date="2023-06-01T13:31:00Z">
            <w:rPr/>
          </w:rPrChange>
        </w:rPr>
        <w:pPrChange w:id="55" w:author="NIZAR" w:date="2023-06-01T13:34:00Z">
          <w:pPr/>
        </w:pPrChange>
      </w:pPr>
    </w:p>
    <w:p w14:paraId="5DC1F4A2" w14:textId="2743D9E3" w:rsidR="00183830" w:rsidRPr="00A11450" w:rsidDel="00A11450" w:rsidRDefault="00183830">
      <w:pPr>
        <w:ind w:firstLine="720"/>
        <w:jc w:val="both"/>
        <w:rPr>
          <w:del w:id="56" w:author="NIZAR" w:date="2023-06-01T13:33:00Z"/>
          <w:rFonts w:ascii="Times New Roman" w:hAnsi="Times New Roman" w:cs="Times New Roman"/>
          <w:sz w:val="24"/>
          <w:rPrChange w:id="57" w:author="NIZAR" w:date="2023-06-01T13:31:00Z">
            <w:rPr>
              <w:del w:id="58" w:author="NIZAR" w:date="2023-06-01T13:33:00Z"/>
            </w:rPr>
          </w:rPrChange>
        </w:rPr>
        <w:pPrChange w:id="59" w:author="NIZAR" w:date="2023-06-01T13:34:00Z">
          <w:pPr/>
        </w:pPrChange>
      </w:pPr>
      <w:r w:rsidRPr="00A11450">
        <w:rPr>
          <w:rFonts w:ascii="Times New Roman" w:hAnsi="Times New Roman" w:cs="Times New Roman"/>
          <w:sz w:val="24"/>
          <w:rPrChange w:id="60" w:author="NIZAR" w:date="2023-06-01T13:31:00Z">
            <w:rPr/>
          </w:rPrChange>
        </w:rPr>
        <w:t xml:space="preserve">Penulis menyadari bahwa masih terdapat kekurangan dalam penulisan </w:t>
      </w:r>
      <w:del w:id="61" w:author="NIZAR" w:date="2023-06-01T13:30:00Z">
        <w:r w:rsidRPr="00A11450" w:rsidDel="003946CF">
          <w:rPr>
            <w:rFonts w:ascii="Times New Roman" w:hAnsi="Times New Roman" w:cs="Times New Roman"/>
            <w:sz w:val="24"/>
            <w:rPrChange w:id="62" w:author="NIZAR" w:date="2023-06-01T13:31:00Z">
              <w:rPr/>
            </w:rPrChange>
          </w:rPr>
          <w:delText xml:space="preserve">skripsi </w:delText>
        </w:r>
      </w:del>
      <w:ins w:id="63" w:author="NIZAR" w:date="2023-06-01T13:30:00Z">
        <w:r w:rsidR="003946CF" w:rsidRPr="00A11450">
          <w:rPr>
            <w:rFonts w:ascii="Times New Roman" w:hAnsi="Times New Roman" w:cs="Times New Roman"/>
            <w:sz w:val="24"/>
            <w:rPrChange w:id="64" w:author="NIZAR" w:date="2023-06-01T13:31:00Z">
              <w:rPr/>
            </w:rPrChange>
          </w:rPr>
          <w:t xml:space="preserve">penelitian </w:t>
        </w:r>
      </w:ins>
      <w:r w:rsidRPr="00A11450">
        <w:rPr>
          <w:rFonts w:ascii="Times New Roman" w:hAnsi="Times New Roman" w:cs="Times New Roman"/>
          <w:sz w:val="24"/>
          <w:rPrChange w:id="65" w:author="NIZAR" w:date="2023-06-01T13:31:00Z">
            <w:rPr/>
          </w:rPrChange>
        </w:rPr>
        <w:t xml:space="preserve">ini. Oleh karena itu, kritik dan saran yang membangun sangat diharapkan demi perbaikan dan peningkatan kualitas </w:t>
      </w:r>
      <w:del w:id="66" w:author="NIZAR" w:date="2023-06-01T13:30:00Z">
        <w:r w:rsidRPr="00A11450" w:rsidDel="003946CF">
          <w:rPr>
            <w:rFonts w:ascii="Times New Roman" w:hAnsi="Times New Roman" w:cs="Times New Roman"/>
            <w:sz w:val="24"/>
            <w:rPrChange w:id="67" w:author="NIZAR" w:date="2023-06-01T13:31:00Z">
              <w:rPr/>
            </w:rPrChange>
          </w:rPr>
          <w:delText>skripsi</w:delText>
        </w:r>
      </w:del>
      <w:ins w:id="68" w:author="NIZAR" w:date="2023-06-01T13:30:00Z">
        <w:r w:rsidR="003946CF" w:rsidRPr="00A11450">
          <w:rPr>
            <w:rFonts w:ascii="Times New Roman" w:hAnsi="Times New Roman" w:cs="Times New Roman"/>
            <w:sz w:val="24"/>
            <w:rPrChange w:id="69" w:author="NIZAR" w:date="2023-06-01T13:31:00Z">
              <w:rPr/>
            </w:rPrChange>
          </w:rPr>
          <w:t>tugas penelitian</w:t>
        </w:r>
      </w:ins>
      <w:del w:id="70" w:author="NIZAR" w:date="2023-06-01T13:30:00Z">
        <w:r w:rsidRPr="00A11450" w:rsidDel="003946CF">
          <w:rPr>
            <w:rFonts w:ascii="Times New Roman" w:hAnsi="Times New Roman" w:cs="Times New Roman"/>
            <w:sz w:val="24"/>
            <w:rPrChange w:id="71" w:author="NIZAR" w:date="2023-06-01T13:31:00Z">
              <w:rPr/>
            </w:rPrChange>
          </w:rPr>
          <w:delText xml:space="preserve"> </w:delText>
        </w:r>
      </w:del>
      <w:ins w:id="72" w:author="NIZAR" w:date="2023-06-01T13:30:00Z">
        <w:r w:rsidR="003946CF" w:rsidRPr="00A11450">
          <w:rPr>
            <w:rFonts w:ascii="Times New Roman" w:hAnsi="Times New Roman" w:cs="Times New Roman"/>
            <w:sz w:val="24"/>
            <w:rPrChange w:id="73" w:author="NIZAR" w:date="2023-06-01T13:31:00Z">
              <w:rPr/>
            </w:rPrChange>
          </w:rPr>
          <w:t xml:space="preserve"> </w:t>
        </w:r>
      </w:ins>
      <w:r w:rsidRPr="00A11450">
        <w:rPr>
          <w:rFonts w:ascii="Times New Roman" w:hAnsi="Times New Roman" w:cs="Times New Roman"/>
          <w:sz w:val="24"/>
          <w:rPrChange w:id="74" w:author="NIZAR" w:date="2023-06-01T13:31:00Z">
            <w:rPr/>
          </w:rPrChange>
        </w:rPr>
        <w:t>ini.</w:t>
      </w:r>
    </w:p>
    <w:p w14:paraId="74D2CE0E" w14:textId="7E65F492" w:rsidR="00183830" w:rsidRPr="00A11450" w:rsidDel="00A11450" w:rsidRDefault="00183830">
      <w:pPr>
        <w:ind w:firstLine="720"/>
        <w:jc w:val="both"/>
        <w:rPr>
          <w:del w:id="75" w:author="NIZAR" w:date="2023-06-01T13:33:00Z"/>
          <w:rFonts w:ascii="Times New Roman" w:hAnsi="Times New Roman" w:cs="Times New Roman"/>
          <w:sz w:val="24"/>
          <w:rPrChange w:id="76" w:author="NIZAR" w:date="2023-06-01T13:31:00Z">
            <w:rPr>
              <w:del w:id="77" w:author="NIZAR" w:date="2023-06-01T13:33:00Z"/>
            </w:rPr>
          </w:rPrChange>
        </w:rPr>
        <w:pPrChange w:id="78" w:author="NIZAR" w:date="2023-06-01T13:34:00Z">
          <w:pPr/>
        </w:pPrChange>
      </w:pPr>
    </w:p>
    <w:p w14:paraId="5637DBCE" w14:textId="28647B81" w:rsidR="00183830" w:rsidRPr="00A11450" w:rsidRDefault="00A11450">
      <w:pPr>
        <w:ind w:firstLine="720"/>
        <w:jc w:val="both"/>
        <w:rPr>
          <w:rFonts w:ascii="Times New Roman" w:hAnsi="Times New Roman" w:cs="Times New Roman"/>
          <w:sz w:val="24"/>
          <w:rPrChange w:id="79" w:author="NIZAR" w:date="2023-06-01T13:31:00Z">
            <w:rPr/>
          </w:rPrChange>
        </w:rPr>
        <w:pPrChange w:id="80" w:author="NIZAR" w:date="2023-06-01T13:34:00Z">
          <w:pPr/>
        </w:pPrChange>
      </w:pPr>
      <w:ins w:id="81" w:author="NIZAR" w:date="2023-06-01T13:34:00Z">
        <w:r>
          <w:rPr>
            <w:rFonts w:ascii="Times New Roman" w:hAnsi="Times New Roman" w:cs="Times New Roman"/>
            <w:sz w:val="24"/>
          </w:rPr>
          <w:t xml:space="preserve"> </w:t>
        </w:r>
      </w:ins>
      <w:r w:rsidR="00183830" w:rsidRPr="00A11450">
        <w:rPr>
          <w:rFonts w:ascii="Times New Roman" w:hAnsi="Times New Roman" w:cs="Times New Roman"/>
          <w:sz w:val="24"/>
          <w:rPrChange w:id="82" w:author="NIZAR" w:date="2023-06-01T13:31:00Z">
            <w:rPr/>
          </w:rPrChange>
        </w:rPr>
        <w:t xml:space="preserve">Akhir kata, semoga </w:t>
      </w:r>
      <w:del w:id="83" w:author="NIZAR" w:date="2023-06-01T13:30:00Z">
        <w:r w:rsidR="00183830" w:rsidRPr="00A11450" w:rsidDel="003946CF">
          <w:rPr>
            <w:rFonts w:ascii="Times New Roman" w:hAnsi="Times New Roman" w:cs="Times New Roman"/>
            <w:sz w:val="24"/>
            <w:rPrChange w:id="84" w:author="NIZAR" w:date="2023-06-01T13:31:00Z">
              <w:rPr/>
            </w:rPrChange>
          </w:rPr>
          <w:delText xml:space="preserve">skripsi </w:delText>
        </w:r>
      </w:del>
      <w:ins w:id="85" w:author="NIZAR" w:date="2023-06-01T13:30:00Z">
        <w:r w:rsidR="003946CF" w:rsidRPr="00A11450">
          <w:rPr>
            <w:rFonts w:ascii="Times New Roman" w:hAnsi="Times New Roman" w:cs="Times New Roman"/>
            <w:sz w:val="24"/>
            <w:rPrChange w:id="86" w:author="NIZAR" w:date="2023-06-01T13:31:00Z">
              <w:rPr/>
            </w:rPrChange>
          </w:rPr>
          <w:t xml:space="preserve">penelitian </w:t>
        </w:r>
      </w:ins>
      <w:r w:rsidR="00183830" w:rsidRPr="00A11450">
        <w:rPr>
          <w:rFonts w:ascii="Times New Roman" w:hAnsi="Times New Roman" w:cs="Times New Roman"/>
          <w:sz w:val="24"/>
          <w:rPrChange w:id="87" w:author="NIZAR" w:date="2023-06-01T13:31:00Z">
            <w:rPr/>
          </w:rPrChange>
        </w:rPr>
        <w:t>ini dapat bermanfaat bagi penulis dan pembaca</w:t>
      </w:r>
      <w:ins w:id="88" w:author="NIZAR" w:date="2023-06-01T13:31:00Z">
        <w:r w:rsidRPr="00A11450">
          <w:rPr>
            <w:rFonts w:ascii="Times New Roman" w:hAnsi="Times New Roman" w:cs="Times New Roman"/>
            <w:sz w:val="24"/>
            <w:rPrChange w:id="89" w:author="NIZAR" w:date="2023-06-01T13:31:00Z">
              <w:rPr/>
            </w:rPrChange>
          </w:rPr>
          <w:t>.</w:t>
        </w:r>
      </w:ins>
      <w:del w:id="90" w:author="NIZAR" w:date="2023-06-01T13:30:00Z">
        <w:r w:rsidR="00183830" w:rsidRPr="00A11450" w:rsidDel="00A11450">
          <w:rPr>
            <w:rFonts w:ascii="Times New Roman" w:hAnsi="Times New Roman" w:cs="Times New Roman"/>
            <w:sz w:val="24"/>
            <w:rPrChange w:id="91" w:author="NIZAR" w:date="2023-06-01T13:31:00Z">
              <w:rPr/>
            </w:rPrChange>
          </w:rPr>
          <w:delText xml:space="preserve"> yang membacanya.</w:delText>
        </w:r>
      </w:del>
    </w:p>
    <w:p w14:paraId="37F85D41" w14:textId="12AC9D6F" w:rsidR="00183830" w:rsidRDefault="00183830">
      <w:pPr>
        <w:jc w:val="both"/>
        <w:rPr>
          <w:ins w:id="92" w:author="NIZAR" w:date="2023-06-01T13:34:00Z"/>
          <w:rFonts w:ascii="Times New Roman" w:hAnsi="Times New Roman" w:cs="Times New Roman"/>
          <w:sz w:val="24"/>
        </w:rPr>
        <w:pPrChange w:id="93" w:author="NIZAR" w:date="2023-06-01T13:31:00Z">
          <w:pPr/>
        </w:pPrChange>
      </w:pPr>
    </w:p>
    <w:p w14:paraId="03206E50" w14:textId="77777777" w:rsidR="00932C3B" w:rsidRPr="00A11450" w:rsidRDefault="00932C3B">
      <w:pPr>
        <w:jc w:val="both"/>
        <w:rPr>
          <w:rFonts w:ascii="Times New Roman" w:hAnsi="Times New Roman" w:cs="Times New Roman"/>
          <w:sz w:val="24"/>
          <w:rPrChange w:id="94" w:author="NIZAR" w:date="2023-06-01T13:31:00Z">
            <w:rPr/>
          </w:rPrChange>
        </w:rPr>
        <w:pPrChange w:id="95" w:author="NIZAR" w:date="2023-06-01T13:31:00Z">
          <w:pPr/>
        </w:pPrChange>
      </w:pPr>
    </w:p>
    <w:p w14:paraId="4E1E6446" w14:textId="530514F0" w:rsidR="00183830" w:rsidRPr="00A11450" w:rsidDel="00A11450" w:rsidRDefault="00183830">
      <w:pPr>
        <w:jc w:val="both"/>
        <w:rPr>
          <w:del w:id="96" w:author="NIZAR" w:date="2023-06-01T13:31:00Z"/>
          <w:rFonts w:ascii="Times New Roman" w:hAnsi="Times New Roman" w:cs="Times New Roman"/>
          <w:sz w:val="24"/>
          <w:rPrChange w:id="97" w:author="NIZAR" w:date="2023-06-01T13:31:00Z">
            <w:rPr>
              <w:del w:id="98" w:author="NIZAR" w:date="2023-06-01T13:31:00Z"/>
            </w:rPr>
          </w:rPrChange>
        </w:rPr>
        <w:pPrChange w:id="99" w:author="NIZAR" w:date="2023-06-01T13:31:00Z">
          <w:pPr/>
        </w:pPrChange>
      </w:pPr>
      <w:del w:id="100" w:author="NIZAR" w:date="2023-06-01T13:31:00Z">
        <w:r w:rsidRPr="00A11450" w:rsidDel="00A11450">
          <w:rPr>
            <w:rFonts w:ascii="Times New Roman" w:hAnsi="Times New Roman" w:cs="Times New Roman"/>
            <w:sz w:val="24"/>
            <w:rPrChange w:id="101" w:author="NIZAR" w:date="2023-06-01T13:31:00Z">
              <w:rPr/>
            </w:rPrChange>
          </w:rPr>
          <w:delText>Wassalamu'alaikum Wr. Wb.</w:delText>
        </w:r>
      </w:del>
    </w:p>
    <w:p w14:paraId="7EF9AD37" w14:textId="77777777" w:rsidR="00183830" w:rsidRPr="00A11450" w:rsidRDefault="00183830">
      <w:pPr>
        <w:jc w:val="both"/>
        <w:rPr>
          <w:rFonts w:ascii="Times New Roman" w:hAnsi="Times New Roman" w:cs="Times New Roman"/>
          <w:sz w:val="24"/>
          <w:rPrChange w:id="102" w:author="NIZAR" w:date="2023-06-01T13:31:00Z">
            <w:rPr/>
          </w:rPrChange>
        </w:rPr>
        <w:pPrChange w:id="103" w:author="NIZAR" w:date="2023-06-01T13:31:00Z">
          <w:pPr/>
        </w:pPrChange>
      </w:pPr>
    </w:p>
    <w:p w14:paraId="4B770460" w14:textId="19BAE0E5" w:rsidR="00183830" w:rsidRPr="00A11450" w:rsidRDefault="00183830">
      <w:pPr>
        <w:ind w:left="5670"/>
        <w:jc w:val="both"/>
        <w:rPr>
          <w:rFonts w:ascii="Times New Roman" w:hAnsi="Times New Roman" w:cs="Times New Roman"/>
          <w:sz w:val="24"/>
          <w:rPrChange w:id="104" w:author="NIZAR" w:date="2023-06-01T13:31:00Z">
            <w:rPr/>
          </w:rPrChange>
        </w:rPr>
        <w:pPrChange w:id="105" w:author="NIZAR" w:date="2023-06-01T13:31:00Z">
          <w:pPr/>
        </w:pPrChange>
      </w:pPr>
      <w:r w:rsidRPr="00A11450">
        <w:rPr>
          <w:rFonts w:ascii="Times New Roman" w:hAnsi="Times New Roman" w:cs="Times New Roman"/>
          <w:sz w:val="24"/>
          <w:rPrChange w:id="106" w:author="NIZAR" w:date="2023-06-01T13:31:00Z">
            <w:rPr/>
          </w:rPrChange>
        </w:rPr>
        <w:t xml:space="preserve">Surabaya, </w:t>
      </w:r>
      <w:ins w:id="107" w:author="NIZAR" w:date="2023-06-01T13:31:00Z">
        <w:r w:rsidR="00A11450" w:rsidRPr="00A11450">
          <w:rPr>
            <w:rFonts w:ascii="Times New Roman" w:hAnsi="Times New Roman" w:cs="Times New Roman"/>
            <w:sz w:val="24"/>
            <w:rPrChange w:id="108" w:author="NIZAR" w:date="2023-06-01T13:31:00Z">
              <w:rPr/>
            </w:rPrChange>
          </w:rPr>
          <w:t>5 Juni 2023</w:t>
        </w:r>
      </w:ins>
      <w:del w:id="109" w:author="NIZAR" w:date="2023-06-01T13:31:00Z">
        <w:r w:rsidRPr="00A11450" w:rsidDel="00A11450">
          <w:rPr>
            <w:rFonts w:ascii="Times New Roman" w:hAnsi="Times New Roman" w:cs="Times New Roman"/>
            <w:sz w:val="24"/>
            <w:rPrChange w:id="110" w:author="NIZAR" w:date="2023-06-01T13:31:00Z">
              <w:rPr/>
            </w:rPrChange>
          </w:rPr>
          <w:delText>{Tanggal</w:delText>
        </w:r>
      </w:del>
      <w:ins w:id="111" w:author="NIZAR" w:date="2023-06-01T13:31:00Z">
        <w:r w:rsidR="00A11450" w:rsidRPr="00A11450" w:rsidDel="00A11450">
          <w:rPr>
            <w:rFonts w:ascii="Times New Roman" w:hAnsi="Times New Roman" w:cs="Times New Roman"/>
            <w:sz w:val="24"/>
            <w:rPrChange w:id="112" w:author="NIZAR" w:date="2023-06-01T13:31:00Z">
              <w:rPr/>
            </w:rPrChange>
          </w:rPr>
          <w:t xml:space="preserve"> </w:t>
        </w:r>
      </w:ins>
      <w:del w:id="113" w:author="NIZAR" w:date="2023-06-01T13:31:00Z">
        <w:r w:rsidRPr="00A11450" w:rsidDel="00A11450">
          <w:rPr>
            <w:rFonts w:ascii="Times New Roman" w:hAnsi="Times New Roman" w:cs="Times New Roman"/>
            <w:sz w:val="24"/>
            <w:rPrChange w:id="114" w:author="NIZAR" w:date="2023-06-01T13:31:00Z">
              <w:rPr/>
            </w:rPrChange>
          </w:rPr>
          <w:delText xml:space="preserve"> Penulisan}</w:delText>
        </w:r>
      </w:del>
    </w:p>
    <w:p w14:paraId="2FEFB835" w14:textId="315274B4" w:rsidR="00183830" w:rsidRPr="00A11450" w:rsidRDefault="00183830">
      <w:pPr>
        <w:ind w:left="5670"/>
        <w:jc w:val="both"/>
        <w:rPr>
          <w:ins w:id="115" w:author="NIZAR" w:date="2023-06-01T13:31:00Z"/>
          <w:rFonts w:ascii="Times New Roman" w:hAnsi="Times New Roman" w:cs="Times New Roman"/>
          <w:sz w:val="24"/>
          <w:rPrChange w:id="116" w:author="NIZAR" w:date="2023-06-01T13:31:00Z">
            <w:rPr>
              <w:ins w:id="117" w:author="NIZAR" w:date="2023-06-01T13:31:00Z"/>
            </w:rPr>
          </w:rPrChange>
        </w:rPr>
        <w:pPrChange w:id="118" w:author="NIZAR" w:date="2023-06-01T13:31:00Z">
          <w:pPr/>
        </w:pPrChange>
      </w:pPr>
    </w:p>
    <w:p w14:paraId="4353EA1E" w14:textId="05495ABE" w:rsidR="00A11450" w:rsidRPr="00A11450" w:rsidRDefault="00A11450">
      <w:pPr>
        <w:ind w:left="5670"/>
        <w:jc w:val="both"/>
        <w:rPr>
          <w:ins w:id="119" w:author="NIZAR" w:date="2023-06-01T13:31:00Z"/>
          <w:rFonts w:ascii="Times New Roman" w:hAnsi="Times New Roman" w:cs="Times New Roman"/>
          <w:sz w:val="24"/>
          <w:rPrChange w:id="120" w:author="NIZAR" w:date="2023-06-01T13:31:00Z">
            <w:rPr>
              <w:ins w:id="121" w:author="NIZAR" w:date="2023-06-01T13:31:00Z"/>
            </w:rPr>
          </w:rPrChange>
        </w:rPr>
        <w:pPrChange w:id="122" w:author="NIZAR" w:date="2023-06-01T13:31:00Z">
          <w:pPr/>
        </w:pPrChange>
      </w:pPr>
    </w:p>
    <w:p w14:paraId="6A2AD654" w14:textId="59EC6DD8" w:rsidR="00A11450" w:rsidRDefault="00A11450">
      <w:pPr>
        <w:ind w:left="5670"/>
        <w:jc w:val="both"/>
        <w:rPr>
          <w:ins w:id="123" w:author="NIZAR" w:date="2023-06-01T13:34:00Z"/>
          <w:rFonts w:ascii="Times New Roman" w:hAnsi="Times New Roman" w:cs="Times New Roman"/>
          <w:sz w:val="24"/>
        </w:rPr>
        <w:pPrChange w:id="124" w:author="NIZAR" w:date="2023-06-01T13:31:00Z">
          <w:pPr/>
        </w:pPrChange>
      </w:pPr>
    </w:p>
    <w:p w14:paraId="5E3EEB88" w14:textId="77777777" w:rsidR="00DC7FA6" w:rsidRPr="00A11450" w:rsidRDefault="00DC7FA6">
      <w:pPr>
        <w:ind w:left="5670"/>
        <w:jc w:val="both"/>
        <w:rPr>
          <w:rFonts w:ascii="Times New Roman" w:hAnsi="Times New Roman" w:cs="Times New Roman"/>
          <w:sz w:val="24"/>
          <w:rPrChange w:id="125" w:author="NIZAR" w:date="2023-06-01T13:31:00Z">
            <w:rPr/>
          </w:rPrChange>
        </w:rPr>
        <w:pPrChange w:id="126" w:author="NIZAR" w:date="2023-06-01T13:31:00Z">
          <w:pPr/>
        </w:pPrChange>
      </w:pPr>
    </w:p>
    <w:p w14:paraId="60BAF6FD" w14:textId="1A7AA139" w:rsidR="00B36606" w:rsidRDefault="00183830">
      <w:pPr>
        <w:ind w:left="5670"/>
        <w:jc w:val="both"/>
        <w:pPrChange w:id="127" w:author="NIZAR" w:date="2023-06-01T13:31:00Z">
          <w:pPr/>
        </w:pPrChange>
      </w:pPr>
      <w:r w:rsidRPr="00A11450">
        <w:rPr>
          <w:rFonts w:ascii="Times New Roman" w:hAnsi="Times New Roman" w:cs="Times New Roman"/>
          <w:sz w:val="24"/>
          <w:rPrChange w:id="128" w:author="NIZAR" w:date="2023-06-01T13:31:00Z">
            <w:rPr/>
          </w:rPrChange>
        </w:rPr>
        <w:t>Penulis</w:t>
      </w:r>
      <w:r w:rsidR="00B36606">
        <w:br w:type="page"/>
      </w:r>
    </w:p>
    <w:p w14:paraId="0A3D7131" w14:textId="5C672354" w:rsidR="00B36606" w:rsidRDefault="00B36606" w:rsidP="00025AF9">
      <w:pPr>
        <w:pStyle w:val="Heading1"/>
        <w:numPr>
          <w:ilvl w:val="0"/>
          <w:numId w:val="0"/>
        </w:numPr>
      </w:pPr>
      <w:bookmarkStart w:id="129" w:name="_Toc136518884"/>
      <w:r>
        <w:lastRenderedPageBreak/>
        <w:t>DAFTAR ISI</w:t>
      </w:r>
      <w:bookmarkEnd w:id="129"/>
      <w:r w:rsidR="00266D6A">
        <w:t xml:space="preserve"> </w:t>
      </w:r>
    </w:p>
    <w:p w14:paraId="1F7ADDEE" w14:textId="2E4267B1" w:rsidR="00554A2F" w:rsidRDefault="00554A2F" w:rsidP="00B36606"/>
    <w:sdt>
      <w:sdtPr>
        <w:rPr>
          <w:rFonts w:ascii="Arial" w:eastAsia="Arial" w:hAnsi="Arial" w:cs="Arial"/>
          <w:color w:val="auto"/>
          <w:sz w:val="22"/>
          <w:szCs w:val="22"/>
        </w:rPr>
        <w:id w:val="2140987436"/>
        <w:docPartObj>
          <w:docPartGallery w:val="Table of Contents"/>
          <w:docPartUnique/>
        </w:docPartObj>
      </w:sdtPr>
      <w:sdtEndPr>
        <w:rPr>
          <w:b/>
          <w:bCs/>
          <w:noProof/>
        </w:rPr>
      </w:sdtEndPr>
      <w:sdtContent>
        <w:p w14:paraId="5785AD20" w14:textId="3838FA68" w:rsidR="00FE7DF8" w:rsidRPr="002B2CC0" w:rsidRDefault="00FE7DF8" w:rsidP="00025AF9">
          <w:pPr>
            <w:pStyle w:val="TOCHeading"/>
            <w:rPr>
              <w:sz w:val="24"/>
              <w:szCs w:val="24"/>
            </w:rPr>
          </w:pPr>
        </w:p>
        <w:p w14:paraId="0DE52D82" w14:textId="77777777" w:rsidR="00E91F3C" w:rsidRDefault="00FE7DF8">
          <w:pPr>
            <w:pStyle w:val="TOC1"/>
            <w:tabs>
              <w:tab w:val="right" w:leader="dot" w:pos="7930"/>
            </w:tabs>
            <w:rPr>
              <w:ins w:id="130" w:author="NIZAR" w:date="2023-06-01T13:34:00Z"/>
              <w:rFonts w:asciiTheme="minorHAnsi" w:eastAsiaTheme="minorEastAsia" w:hAnsiTheme="minorHAnsi" w:cstheme="minorBidi"/>
            </w:rPr>
          </w:pPr>
          <w:r w:rsidRPr="00FE7DF8">
            <w:rPr>
              <w:rFonts w:ascii="Times New Roman" w:hAnsi="Times New Roman" w:cs="Times New Roman"/>
              <w:sz w:val="24"/>
            </w:rPr>
            <w:fldChar w:fldCharType="begin"/>
          </w:r>
          <w:r w:rsidRPr="00FE7DF8">
            <w:rPr>
              <w:rFonts w:ascii="Times New Roman" w:hAnsi="Times New Roman" w:cs="Times New Roman"/>
              <w:sz w:val="24"/>
            </w:rPr>
            <w:instrText xml:space="preserve"> TOC \o "1-3" \h \z \u </w:instrText>
          </w:r>
          <w:r w:rsidRPr="00FE7DF8">
            <w:rPr>
              <w:rFonts w:ascii="Times New Roman" w:hAnsi="Times New Roman" w:cs="Times New Roman"/>
              <w:sz w:val="24"/>
            </w:rPr>
            <w:fldChar w:fldCharType="separate"/>
          </w:r>
          <w:ins w:id="131" w:author="NIZAR" w:date="2023-06-01T13:34:00Z">
            <w:r w:rsidR="00E91F3C" w:rsidRPr="00F410F1">
              <w:rPr>
                <w:rStyle w:val="Hyperlink"/>
              </w:rPr>
              <w:fldChar w:fldCharType="begin"/>
            </w:r>
            <w:r w:rsidR="00E91F3C" w:rsidRPr="00F410F1">
              <w:rPr>
                <w:rStyle w:val="Hyperlink"/>
              </w:rPr>
              <w:instrText xml:space="preserve"> </w:instrText>
            </w:r>
            <w:r w:rsidR="00E91F3C">
              <w:instrText>HYPERLINK \l "_Toc136518883"</w:instrText>
            </w:r>
            <w:r w:rsidR="00E91F3C" w:rsidRPr="00F410F1">
              <w:rPr>
                <w:rStyle w:val="Hyperlink"/>
              </w:rPr>
              <w:instrText xml:space="preserve"> </w:instrText>
            </w:r>
            <w:r w:rsidR="00E91F3C" w:rsidRPr="00F410F1">
              <w:rPr>
                <w:rStyle w:val="Hyperlink"/>
              </w:rPr>
              <w:fldChar w:fldCharType="separate"/>
            </w:r>
            <w:r w:rsidR="00E91F3C" w:rsidRPr="00F410F1">
              <w:rPr>
                <w:rStyle w:val="Hyperlink"/>
              </w:rPr>
              <w:t>KATA PENGANTAR</w:t>
            </w:r>
            <w:r w:rsidR="00E91F3C">
              <w:rPr>
                <w:webHidden/>
              </w:rPr>
              <w:tab/>
            </w:r>
            <w:r w:rsidR="00E91F3C">
              <w:rPr>
                <w:webHidden/>
              </w:rPr>
              <w:fldChar w:fldCharType="begin"/>
            </w:r>
            <w:r w:rsidR="00E91F3C">
              <w:rPr>
                <w:webHidden/>
              </w:rPr>
              <w:instrText xml:space="preserve"> PAGEREF _Toc136518883 \h </w:instrText>
            </w:r>
          </w:ins>
          <w:r w:rsidR="00E91F3C">
            <w:rPr>
              <w:webHidden/>
            </w:rPr>
          </w:r>
          <w:ins w:id="132" w:author="NIZAR" w:date="2023-06-01T13:34:00Z">
            <w:r w:rsidR="00E91F3C">
              <w:rPr>
                <w:webHidden/>
              </w:rPr>
              <w:fldChar w:fldCharType="end"/>
            </w:r>
            <w:r w:rsidR="00E91F3C" w:rsidRPr="00F410F1">
              <w:rPr>
                <w:rStyle w:val="Hyperlink"/>
              </w:rPr>
              <w:fldChar w:fldCharType="end"/>
            </w:r>
          </w:ins>
        </w:p>
        <w:p w14:paraId="2C0F8575" w14:textId="77777777" w:rsidR="00E91F3C" w:rsidRDefault="00E91F3C">
          <w:pPr>
            <w:pStyle w:val="TOC1"/>
            <w:tabs>
              <w:tab w:val="right" w:leader="dot" w:pos="7930"/>
            </w:tabs>
            <w:rPr>
              <w:ins w:id="133" w:author="NIZAR" w:date="2023-06-01T13:34:00Z"/>
              <w:rFonts w:asciiTheme="minorHAnsi" w:eastAsiaTheme="minorEastAsia" w:hAnsiTheme="minorHAnsi" w:cstheme="minorBidi"/>
            </w:rPr>
          </w:pPr>
          <w:ins w:id="134" w:author="NIZAR" w:date="2023-06-01T13:34:00Z">
            <w:r w:rsidRPr="00F410F1">
              <w:rPr>
                <w:rStyle w:val="Hyperlink"/>
              </w:rPr>
              <w:fldChar w:fldCharType="begin"/>
            </w:r>
            <w:r w:rsidRPr="00F410F1">
              <w:rPr>
                <w:rStyle w:val="Hyperlink"/>
              </w:rPr>
              <w:instrText xml:space="preserve"> </w:instrText>
            </w:r>
            <w:r>
              <w:instrText>HYPERLINK \l "_Toc136518884"</w:instrText>
            </w:r>
            <w:r w:rsidRPr="00F410F1">
              <w:rPr>
                <w:rStyle w:val="Hyperlink"/>
              </w:rPr>
              <w:instrText xml:space="preserve"> </w:instrText>
            </w:r>
            <w:r w:rsidRPr="00F410F1">
              <w:rPr>
                <w:rStyle w:val="Hyperlink"/>
              </w:rPr>
              <w:fldChar w:fldCharType="separate"/>
            </w:r>
            <w:r w:rsidRPr="00F410F1">
              <w:rPr>
                <w:rStyle w:val="Hyperlink"/>
              </w:rPr>
              <w:t>DAFTAR ISI</w:t>
            </w:r>
            <w:r>
              <w:rPr>
                <w:webHidden/>
              </w:rPr>
              <w:tab/>
            </w:r>
            <w:r>
              <w:rPr>
                <w:webHidden/>
              </w:rPr>
              <w:fldChar w:fldCharType="begin"/>
            </w:r>
            <w:r>
              <w:rPr>
                <w:webHidden/>
              </w:rPr>
              <w:instrText xml:space="preserve"> PAGEREF _Toc136518884 \h </w:instrText>
            </w:r>
          </w:ins>
          <w:r>
            <w:rPr>
              <w:webHidden/>
            </w:rPr>
          </w:r>
          <w:ins w:id="135" w:author="NIZAR" w:date="2023-06-01T13:34:00Z">
            <w:r>
              <w:rPr>
                <w:webHidden/>
              </w:rPr>
              <w:fldChar w:fldCharType="end"/>
            </w:r>
            <w:r w:rsidRPr="00F410F1">
              <w:rPr>
                <w:rStyle w:val="Hyperlink"/>
              </w:rPr>
              <w:fldChar w:fldCharType="end"/>
            </w:r>
          </w:ins>
        </w:p>
        <w:p w14:paraId="6A7F99F1" w14:textId="77777777" w:rsidR="00E91F3C" w:rsidRDefault="00E91F3C">
          <w:pPr>
            <w:pStyle w:val="TOC1"/>
            <w:tabs>
              <w:tab w:val="right" w:leader="dot" w:pos="7930"/>
            </w:tabs>
            <w:rPr>
              <w:ins w:id="136" w:author="NIZAR" w:date="2023-06-01T13:34:00Z"/>
              <w:rFonts w:asciiTheme="minorHAnsi" w:eastAsiaTheme="minorEastAsia" w:hAnsiTheme="minorHAnsi" w:cstheme="minorBidi"/>
            </w:rPr>
          </w:pPr>
          <w:ins w:id="137" w:author="NIZAR" w:date="2023-06-01T13:34:00Z">
            <w:r w:rsidRPr="00F410F1">
              <w:rPr>
                <w:rStyle w:val="Hyperlink"/>
              </w:rPr>
              <w:fldChar w:fldCharType="begin"/>
            </w:r>
            <w:r w:rsidRPr="00F410F1">
              <w:rPr>
                <w:rStyle w:val="Hyperlink"/>
              </w:rPr>
              <w:instrText xml:space="preserve"> </w:instrText>
            </w:r>
            <w:r>
              <w:instrText>HYPERLINK \l "_Toc136518885"</w:instrText>
            </w:r>
            <w:r w:rsidRPr="00F410F1">
              <w:rPr>
                <w:rStyle w:val="Hyperlink"/>
              </w:rPr>
              <w:instrText xml:space="preserve"> </w:instrText>
            </w:r>
            <w:r w:rsidRPr="00F410F1">
              <w:rPr>
                <w:rStyle w:val="Hyperlink"/>
              </w:rPr>
              <w:fldChar w:fldCharType="separate"/>
            </w:r>
            <w:r w:rsidRPr="00F410F1">
              <w:rPr>
                <w:rStyle w:val="Hyperlink"/>
              </w:rPr>
              <w:t>DAFTAR TABEL</w:t>
            </w:r>
            <w:r>
              <w:rPr>
                <w:webHidden/>
              </w:rPr>
              <w:tab/>
            </w:r>
            <w:r>
              <w:rPr>
                <w:webHidden/>
              </w:rPr>
              <w:fldChar w:fldCharType="begin"/>
            </w:r>
            <w:r>
              <w:rPr>
                <w:webHidden/>
              </w:rPr>
              <w:instrText xml:space="preserve"> PAGEREF _Toc136518885 \h </w:instrText>
            </w:r>
          </w:ins>
          <w:r>
            <w:rPr>
              <w:webHidden/>
            </w:rPr>
          </w:r>
          <w:ins w:id="138" w:author="NIZAR" w:date="2023-06-01T13:34:00Z">
            <w:r>
              <w:rPr>
                <w:webHidden/>
              </w:rPr>
              <w:fldChar w:fldCharType="end"/>
            </w:r>
            <w:r w:rsidRPr="00F410F1">
              <w:rPr>
                <w:rStyle w:val="Hyperlink"/>
              </w:rPr>
              <w:fldChar w:fldCharType="end"/>
            </w:r>
          </w:ins>
        </w:p>
        <w:p w14:paraId="3C41947C" w14:textId="77777777" w:rsidR="00E91F3C" w:rsidRDefault="00E91F3C">
          <w:pPr>
            <w:pStyle w:val="TOC1"/>
            <w:tabs>
              <w:tab w:val="right" w:leader="dot" w:pos="7930"/>
            </w:tabs>
            <w:rPr>
              <w:ins w:id="139" w:author="NIZAR" w:date="2023-06-01T13:34:00Z"/>
              <w:rFonts w:asciiTheme="minorHAnsi" w:eastAsiaTheme="minorEastAsia" w:hAnsiTheme="minorHAnsi" w:cstheme="minorBidi"/>
            </w:rPr>
          </w:pPr>
          <w:ins w:id="140" w:author="NIZAR" w:date="2023-06-01T13:34:00Z">
            <w:r w:rsidRPr="00F410F1">
              <w:rPr>
                <w:rStyle w:val="Hyperlink"/>
              </w:rPr>
              <w:fldChar w:fldCharType="begin"/>
            </w:r>
            <w:r w:rsidRPr="00F410F1">
              <w:rPr>
                <w:rStyle w:val="Hyperlink"/>
              </w:rPr>
              <w:instrText xml:space="preserve"> </w:instrText>
            </w:r>
            <w:r>
              <w:instrText>HYPERLINK \l "_Toc136518886"</w:instrText>
            </w:r>
            <w:r w:rsidRPr="00F410F1">
              <w:rPr>
                <w:rStyle w:val="Hyperlink"/>
              </w:rPr>
              <w:instrText xml:space="preserve"> </w:instrText>
            </w:r>
            <w:r w:rsidRPr="00F410F1">
              <w:rPr>
                <w:rStyle w:val="Hyperlink"/>
              </w:rPr>
              <w:fldChar w:fldCharType="separate"/>
            </w:r>
            <w:r w:rsidRPr="00F410F1">
              <w:rPr>
                <w:rStyle w:val="Hyperlink"/>
              </w:rPr>
              <w:t>BAB I PENDAHULUAN</w:t>
            </w:r>
            <w:r>
              <w:rPr>
                <w:webHidden/>
              </w:rPr>
              <w:tab/>
            </w:r>
            <w:r>
              <w:rPr>
                <w:webHidden/>
              </w:rPr>
              <w:fldChar w:fldCharType="begin"/>
            </w:r>
            <w:r>
              <w:rPr>
                <w:webHidden/>
              </w:rPr>
              <w:instrText xml:space="preserve"> PAGEREF _Toc136518886 \h </w:instrText>
            </w:r>
          </w:ins>
          <w:r>
            <w:rPr>
              <w:webHidden/>
            </w:rPr>
          </w:r>
          <w:ins w:id="141" w:author="NIZAR" w:date="2023-06-01T13:34:00Z">
            <w:r>
              <w:rPr>
                <w:webHidden/>
              </w:rPr>
              <w:fldChar w:fldCharType="end"/>
            </w:r>
            <w:r w:rsidRPr="00F410F1">
              <w:rPr>
                <w:rStyle w:val="Hyperlink"/>
              </w:rPr>
              <w:fldChar w:fldCharType="end"/>
            </w:r>
          </w:ins>
        </w:p>
        <w:p w14:paraId="3AEA1C09" w14:textId="77777777" w:rsidR="00E91F3C" w:rsidRDefault="00E91F3C">
          <w:pPr>
            <w:pStyle w:val="TOC2"/>
            <w:rPr>
              <w:ins w:id="142" w:author="NIZAR" w:date="2023-06-01T13:34:00Z"/>
              <w:rFonts w:asciiTheme="minorHAnsi" w:eastAsiaTheme="minorEastAsia" w:hAnsiTheme="minorHAnsi" w:cstheme="minorBidi"/>
            </w:rPr>
          </w:pPr>
          <w:ins w:id="143" w:author="NIZAR" w:date="2023-06-01T13:34:00Z">
            <w:r w:rsidRPr="00F410F1">
              <w:rPr>
                <w:rStyle w:val="Hyperlink"/>
              </w:rPr>
              <w:fldChar w:fldCharType="begin"/>
            </w:r>
            <w:r w:rsidRPr="00F410F1">
              <w:rPr>
                <w:rStyle w:val="Hyperlink"/>
              </w:rPr>
              <w:instrText xml:space="preserve"> </w:instrText>
            </w:r>
            <w:r>
              <w:instrText>HYPERLINK \l "_Toc136518887"</w:instrText>
            </w:r>
            <w:r w:rsidRPr="00F410F1">
              <w:rPr>
                <w:rStyle w:val="Hyperlink"/>
              </w:rPr>
              <w:instrText xml:space="preserve"> </w:instrText>
            </w:r>
            <w:r w:rsidRPr="00F410F1">
              <w:rPr>
                <w:rStyle w:val="Hyperlink"/>
              </w:rPr>
              <w:fldChar w:fldCharType="separate"/>
            </w:r>
            <w:r w:rsidRPr="00F410F1">
              <w:rPr>
                <w:rStyle w:val="Hyperlink"/>
              </w:rPr>
              <w:t>A. Latar Belakang</w:t>
            </w:r>
            <w:r>
              <w:rPr>
                <w:webHidden/>
              </w:rPr>
              <w:tab/>
            </w:r>
            <w:r>
              <w:rPr>
                <w:webHidden/>
              </w:rPr>
              <w:fldChar w:fldCharType="begin"/>
            </w:r>
            <w:r>
              <w:rPr>
                <w:webHidden/>
              </w:rPr>
              <w:instrText xml:space="preserve"> PAGEREF _Toc136518887 \h </w:instrText>
            </w:r>
          </w:ins>
          <w:r>
            <w:rPr>
              <w:webHidden/>
            </w:rPr>
          </w:r>
          <w:ins w:id="144" w:author="NIZAR" w:date="2023-06-01T13:34:00Z">
            <w:r>
              <w:rPr>
                <w:webHidden/>
              </w:rPr>
              <w:fldChar w:fldCharType="end"/>
            </w:r>
            <w:r w:rsidRPr="00F410F1">
              <w:rPr>
                <w:rStyle w:val="Hyperlink"/>
              </w:rPr>
              <w:fldChar w:fldCharType="end"/>
            </w:r>
          </w:ins>
        </w:p>
        <w:p w14:paraId="42424795" w14:textId="77777777" w:rsidR="00E91F3C" w:rsidRDefault="00E91F3C">
          <w:pPr>
            <w:pStyle w:val="TOC2"/>
            <w:rPr>
              <w:ins w:id="145" w:author="NIZAR" w:date="2023-06-01T13:34:00Z"/>
              <w:rFonts w:asciiTheme="minorHAnsi" w:eastAsiaTheme="minorEastAsia" w:hAnsiTheme="minorHAnsi" w:cstheme="minorBidi"/>
            </w:rPr>
          </w:pPr>
          <w:ins w:id="146" w:author="NIZAR" w:date="2023-06-01T13:34:00Z">
            <w:r w:rsidRPr="00F410F1">
              <w:rPr>
                <w:rStyle w:val="Hyperlink"/>
              </w:rPr>
              <w:fldChar w:fldCharType="begin"/>
            </w:r>
            <w:r w:rsidRPr="00F410F1">
              <w:rPr>
                <w:rStyle w:val="Hyperlink"/>
              </w:rPr>
              <w:instrText xml:space="preserve"> </w:instrText>
            </w:r>
            <w:r>
              <w:instrText>HYPERLINK \l "_Toc136518888"</w:instrText>
            </w:r>
            <w:r w:rsidRPr="00F410F1">
              <w:rPr>
                <w:rStyle w:val="Hyperlink"/>
              </w:rPr>
              <w:instrText xml:space="preserve"> </w:instrText>
            </w:r>
            <w:r w:rsidRPr="00F410F1">
              <w:rPr>
                <w:rStyle w:val="Hyperlink"/>
              </w:rPr>
              <w:fldChar w:fldCharType="separate"/>
            </w:r>
            <w:r w:rsidRPr="00F410F1">
              <w:rPr>
                <w:rStyle w:val="Hyperlink"/>
              </w:rPr>
              <w:t>B. Fakta Realitas</w:t>
            </w:r>
            <w:r>
              <w:rPr>
                <w:webHidden/>
              </w:rPr>
              <w:tab/>
            </w:r>
            <w:r>
              <w:rPr>
                <w:webHidden/>
              </w:rPr>
              <w:fldChar w:fldCharType="begin"/>
            </w:r>
            <w:r>
              <w:rPr>
                <w:webHidden/>
              </w:rPr>
              <w:instrText xml:space="preserve"> PAGEREF _Toc136518888 \h </w:instrText>
            </w:r>
          </w:ins>
          <w:r>
            <w:rPr>
              <w:webHidden/>
            </w:rPr>
          </w:r>
          <w:ins w:id="147" w:author="NIZAR" w:date="2023-06-01T13:34:00Z">
            <w:r>
              <w:rPr>
                <w:webHidden/>
              </w:rPr>
              <w:fldChar w:fldCharType="end"/>
            </w:r>
            <w:r w:rsidRPr="00F410F1">
              <w:rPr>
                <w:rStyle w:val="Hyperlink"/>
              </w:rPr>
              <w:fldChar w:fldCharType="end"/>
            </w:r>
          </w:ins>
        </w:p>
        <w:p w14:paraId="03C0EF75" w14:textId="77777777" w:rsidR="00E91F3C" w:rsidRDefault="00E91F3C">
          <w:pPr>
            <w:pStyle w:val="TOC2"/>
            <w:rPr>
              <w:ins w:id="148" w:author="NIZAR" w:date="2023-06-01T13:34:00Z"/>
              <w:rFonts w:asciiTheme="minorHAnsi" w:eastAsiaTheme="minorEastAsia" w:hAnsiTheme="minorHAnsi" w:cstheme="minorBidi"/>
            </w:rPr>
          </w:pPr>
          <w:ins w:id="149" w:author="NIZAR" w:date="2023-06-01T13:34:00Z">
            <w:r w:rsidRPr="00F410F1">
              <w:rPr>
                <w:rStyle w:val="Hyperlink"/>
              </w:rPr>
              <w:fldChar w:fldCharType="begin"/>
            </w:r>
            <w:r w:rsidRPr="00F410F1">
              <w:rPr>
                <w:rStyle w:val="Hyperlink"/>
              </w:rPr>
              <w:instrText xml:space="preserve"> </w:instrText>
            </w:r>
            <w:r>
              <w:instrText>HYPERLINK \l "_Toc136518889"</w:instrText>
            </w:r>
            <w:r w:rsidRPr="00F410F1">
              <w:rPr>
                <w:rStyle w:val="Hyperlink"/>
              </w:rPr>
              <w:instrText xml:space="preserve"> </w:instrText>
            </w:r>
            <w:r w:rsidRPr="00F410F1">
              <w:rPr>
                <w:rStyle w:val="Hyperlink"/>
              </w:rPr>
              <w:fldChar w:fldCharType="separate"/>
            </w:r>
            <w:r w:rsidRPr="00F410F1">
              <w:rPr>
                <w:rStyle w:val="Hyperlink"/>
              </w:rPr>
              <w:t>C. Rumusan Masalah</w:t>
            </w:r>
            <w:r>
              <w:rPr>
                <w:webHidden/>
              </w:rPr>
              <w:tab/>
            </w:r>
            <w:r>
              <w:rPr>
                <w:webHidden/>
              </w:rPr>
              <w:fldChar w:fldCharType="begin"/>
            </w:r>
            <w:r>
              <w:rPr>
                <w:webHidden/>
              </w:rPr>
              <w:instrText xml:space="preserve"> PAGEREF _Toc136518889 \h </w:instrText>
            </w:r>
          </w:ins>
          <w:r>
            <w:rPr>
              <w:webHidden/>
            </w:rPr>
          </w:r>
          <w:ins w:id="150" w:author="NIZAR" w:date="2023-06-01T13:34:00Z">
            <w:r>
              <w:rPr>
                <w:webHidden/>
              </w:rPr>
              <w:fldChar w:fldCharType="end"/>
            </w:r>
            <w:r w:rsidRPr="00F410F1">
              <w:rPr>
                <w:rStyle w:val="Hyperlink"/>
              </w:rPr>
              <w:fldChar w:fldCharType="end"/>
            </w:r>
          </w:ins>
        </w:p>
        <w:p w14:paraId="1BAF0431" w14:textId="77777777" w:rsidR="00E91F3C" w:rsidRDefault="00E91F3C">
          <w:pPr>
            <w:pStyle w:val="TOC2"/>
            <w:rPr>
              <w:ins w:id="151" w:author="NIZAR" w:date="2023-06-01T13:34:00Z"/>
              <w:rFonts w:asciiTheme="minorHAnsi" w:eastAsiaTheme="minorEastAsia" w:hAnsiTheme="minorHAnsi" w:cstheme="minorBidi"/>
            </w:rPr>
          </w:pPr>
          <w:ins w:id="152" w:author="NIZAR" w:date="2023-06-01T13:34:00Z">
            <w:r w:rsidRPr="00F410F1">
              <w:rPr>
                <w:rStyle w:val="Hyperlink"/>
              </w:rPr>
              <w:fldChar w:fldCharType="begin"/>
            </w:r>
            <w:r w:rsidRPr="00F410F1">
              <w:rPr>
                <w:rStyle w:val="Hyperlink"/>
              </w:rPr>
              <w:instrText xml:space="preserve"> </w:instrText>
            </w:r>
            <w:r>
              <w:instrText>HYPERLINK \l "_Toc136518890"</w:instrText>
            </w:r>
            <w:r w:rsidRPr="00F410F1">
              <w:rPr>
                <w:rStyle w:val="Hyperlink"/>
              </w:rPr>
              <w:instrText xml:space="preserve"> </w:instrText>
            </w:r>
            <w:r w:rsidRPr="00F410F1">
              <w:rPr>
                <w:rStyle w:val="Hyperlink"/>
              </w:rPr>
              <w:fldChar w:fldCharType="separate"/>
            </w:r>
            <w:r w:rsidRPr="00F410F1">
              <w:rPr>
                <w:rStyle w:val="Hyperlink"/>
              </w:rPr>
              <w:t>D. Tujuan Penelitian</w:t>
            </w:r>
            <w:r>
              <w:rPr>
                <w:webHidden/>
              </w:rPr>
              <w:tab/>
            </w:r>
            <w:r>
              <w:rPr>
                <w:webHidden/>
              </w:rPr>
              <w:fldChar w:fldCharType="begin"/>
            </w:r>
            <w:r>
              <w:rPr>
                <w:webHidden/>
              </w:rPr>
              <w:instrText xml:space="preserve"> PAGEREF _Toc136518890 \h </w:instrText>
            </w:r>
          </w:ins>
          <w:r>
            <w:rPr>
              <w:webHidden/>
            </w:rPr>
          </w:r>
          <w:ins w:id="153" w:author="NIZAR" w:date="2023-06-01T13:34:00Z">
            <w:r>
              <w:rPr>
                <w:webHidden/>
              </w:rPr>
              <w:fldChar w:fldCharType="end"/>
            </w:r>
            <w:r w:rsidRPr="00F410F1">
              <w:rPr>
                <w:rStyle w:val="Hyperlink"/>
              </w:rPr>
              <w:fldChar w:fldCharType="end"/>
            </w:r>
          </w:ins>
        </w:p>
        <w:p w14:paraId="2440977B" w14:textId="77777777" w:rsidR="00E91F3C" w:rsidRDefault="00E91F3C">
          <w:pPr>
            <w:pStyle w:val="TOC2"/>
            <w:rPr>
              <w:ins w:id="154" w:author="NIZAR" w:date="2023-06-01T13:34:00Z"/>
              <w:rFonts w:asciiTheme="minorHAnsi" w:eastAsiaTheme="minorEastAsia" w:hAnsiTheme="minorHAnsi" w:cstheme="minorBidi"/>
            </w:rPr>
          </w:pPr>
          <w:ins w:id="155" w:author="NIZAR" w:date="2023-06-01T13:34:00Z">
            <w:r w:rsidRPr="00F410F1">
              <w:rPr>
                <w:rStyle w:val="Hyperlink"/>
              </w:rPr>
              <w:fldChar w:fldCharType="begin"/>
            </w:r>
            <w:r w:rsidRPr="00F410F1">
              <w:rPr>
                <w:rStyle w:val="Hyperlink"/>
              </w:rPr>
              <w:instrText xml:space="preserve"> </w:instrText>
            </w:r>
            <w:r>
              <w:instrText>HYPERLINK \l "_Toc136518891"</w:instrText>
            </w:r>
            <w:r w:rsidRPr="00F410F1">
              <w:rPr>
                <w:rStyle w:val="Hyperlink"/>
              </w:rPr>
              <w:instrText xml:space="preserve"> </w:instrText>
            </w:r>
            <w:r w:rsidRPr="00F410F1">
              <w:rPr>
                <w:rStyle w:val="Hyperlink"/>
              </w:rPr>
              <w:fldChar w:fldCharType="separate"/>
            </w:r>
            <w:r w:rsidRPr="00F410F1">
              <w:rPr>
                <w:rStyle w:val="Hyperlink"/>
              </w:rPr>
              <w:t>E. Manfaat Penelitian</w:t>
            </w:r>
            <w:r>
              <w:rPr>
                <w:webHidden/>
              </w:rPr>
              <w:tab/>
            </w:r>
            <w:r>
              <w:rPr>
                <w:webHidden/>
              </w:rPr>
              <w:fldChar w:fldCharType="begin"/>
            </w:r>
            <w:r>
              <w:rPr>
                <w:webHidden/>
              </w:rPr>
              <w:instrText xml:space="preserve"> PAGEREF _Toc136518891 \h </w:instrText>
            </w:r>
          </w:ins>
          <w:r>
            <w:rPr>
              <w:webHidden/>
            </w:rPr>
          </w:r>
          <w:ins w:id="156" w:author="NIZAR" w:date="2023-06-01T13:34:00Z">
            <w:r>
              <w:rPr>
                <w:webHidden/>
              </w:rPr>
              <w:fldChar w:fldCharType="end"/>
            </w:r>
            <w:r w:rsidRPr="00F410F1">
              <w:rPr>
                <w:rStyle w:val="Hyperlink"/>
              </w:rPr>
              <w:fldChar w:fldCharType="end"/>
            </w:r>
          </w:ins>
        </w:p>
        <w:p w14:paraId="5D000EB1" w14:textId="77777777" w:rsidR="00E91F3C" w:rsidRDefault="00E91F3C">
          <w:pPr>
            <w:pStyle w:val="TOC2"/>
            <w:rPr>
              <w:ins w:id="157" w:author="NIZAR" w:date="2023-06-01T13:34:00Z"/>
              <w:rFonts w:asciiTheme="minorHAnsi" w:eastAsiaTheme="minorEastAsia" w:hAnsiTheme="minorHAnsi" w:cstheme="minorBidi"/>
            </w:rPr>
          </w:pPr>
          <w:ins w:id="158" w:author="NIZAR" w:date="2023-06-01T13:34:00Z">
            <w:r w:rsidRPr="00F410F1">
              <w:rPr>
                <w:rStyle w:val="Hyperlink"/>
              </w:rPr>
              <w:fldChar w:fldCharType="begin"/>
            </w:r>
            <w:r w:rsidRPr="00F410F1">
              <w:rPr>
                <w:rStyle w:val="Hyperlink"/>
              </w:rPr>
              <w:instrText xml:space="preserve"> </w:instrText>
            </w:r>
            <w:r>
              <w:instrText>HYPERLINK \l "_Toc136518892"</w:instrText>
            </w:r>
            <w:r w:rsidRPr="00F410F1">
              <w:rPr>
                <w:rStyle w:val="Hyperlink"/>
              </w:rPr>
              <w:instrText xml:space="preserve"> </w:instrText>
            </w:r>
            <w:r w:rsidRPr="00F410F1">
              <w:rPr>
                <w:rStyle w:val="Hyperlink"/>
              </w:rPr>
              <w:fldChar w:fldCharType="separate"/>
            </w:r>
            <w:r w:rsidRPr="00F410F1">
              <w:rPr>
                <w:rStyle w:val="Hyperlink"/>
              </w:rPr>
              <w:t>F. Sistematika Pembahasan</w:t>
            </w:r>
            <w:r>
              <w:rPr>
                <w:webHidden/>
              </w:rPr>
              <w:tab/>
            </w:r>
            <w:r>
              <w:rPr>
                <w:webHidden/>
              </w:rPr>
              <w:fldChar w:fldCharType="begin"/>
            </w:r>
            <w:r>
              <w:rPr>
                <w:webHidden/>
              </w:rPr>
              <w:instrText xml:space="preserve"> PAGEREF _Toc136518892 \h </w:instrText>
            </w:r>
          </w:ins>
          <w:r>
            <w:rPr>
              <w:webHidden/>
            </w:rPr>
          </w:r>
          <w:ins w:id="159" w:author="NIZAR" w:date="2023-06-01T13:34:00Z">
            <w:r>
              <w:rPr>
                <w:webHidden/>
              </w:rPr>
              <w:fldChar w:fldCharType="end"/>
            </w:r>
            <w:r w:rsidRPr="00F410F1">
              <w:rPr>
                <w:rStyle w:val="Hyperlink"/>
              </w:rPr>
              <w:fldChar w:fldCharType="end"/>
            </w:r>
          </w:ins>
        </w:p>
        <w:p w14:paraId="6640814D" w14:textId="77777777" w:rsidR="00E91F3C" w:rsidRDefault="00E91F3C">
          <w:pPr>
            <w:pStyle w:val="TOC1"/>
            <w:tabs>
              <w:tab w:val="right" w:leader="dot" w:pos="7930"/>
            </w:tabs>
            <w:rPr>
              <w:ins w:id="160" w:author="NIZAR" w:date="2023-06-01T13:34:00Z"/>
              <w:rFonts w:asciiTheme="minorHAnsi" w:eastAsiaTheme="minorEastAsia" w:hAnsiTheme="minorHAnsi" w:cstheme="minorBidi"/>
            </w:rPr>
          </w:pPr>
          <w:ins w:id="161" w:author="NIZAR" w:date="2023-06-01T13:34:00Z">
            <w:r w:rsidRPr="00F410F1">
              <w:rPr>
                <w:rStyle w:val="Hyperlink"/>
              </w:rPr>
              <w:fldChar w:fldCharType="begin"/>
            </w:r>
            <w:r w:rsidRPr="00F410F1">
              <w:rPr>
                <w:rStyle w:val="Hyperlink"/>
              </w:rPr>
              <w:instrText xml:space="preserve"> </w:instrText>
            </w:r>
            <w:r>
              <w:instrText>HYPERLINK \l "_Toc136518893"</w:instrText>
            </w:r>
            <w:r w:rsidRPr="00F410F1">
              <w:rPr>
                <w:rStyle w:val="Hyperlink"/>
              </w:rPr>
              <w:instrText xml:space="preserve"> </w:instrText>
            </w:r>
            <w:r w:rsidRPr="00F410F1">
              <w:rPr>
                <w:rStyle w:val="Hyperlink"/>
              </w:rPr>
              <w:fldChar w:fldCharType="separate"/>
            </w:r>
            <w:r w:rsidRPr="00F410F1">
              <w:rPr>
                <w:rStyle w:val="Hyperlink"/>
              </w:rPr>
              <w:t>BAB II LANDASAN TEORI</w:t>
            </w:r>
            <w:r>
              <w:rPr>
                <w:webHidden/>
              </w:rPr>
              <w:tab/>
            </w:r>
            <w:r>
              <w:rPr>
                <w:webHidden/>
              </w:rPr>
              <w:fldChar w:fldCharType="begin"/>
            </w:r>
            <w:r>
              <w:rPr>
                <w:webHidden/>
              </w:rPr>
              <w:instrText xml:space="preserve"> PAGEREF _Toc136518893 \h </w:instrText>
            </w:r>
          </w:ins>
          <w:r>
            <w:rPr>
              <w:webHidden/>
            </w:rPr>
          </w:r>
          <w:ins w:id="162" w:author="NIZAR" w:date="2023-06-01T13:34:00Z">
            <w:r>
              <w:rPr>
                <w:webHidden/>
              </w:rPr>
              <w:fldChar w:fldCharType="end"/>
            </w:r>
            <w:r w:rsidRPr="00F410F1">
              <w:rPr>
                <w:rStyle w:val="Hyperlink"/>
              </w:rPr>
              <w:fldChar w:fldCharType="end"/>
            </w:r>
          </w:ins>
        </w:p>
        <w:p w14:paraId="53AD617B" w14:textId="77777777" w:rsidR="00E91F3C" w:rsidRDefault="00E91F3C">
          <w:pPr>
            <w:pStyle w:val="TOC2"/>
            <w:rPr>
              <w:ins w:id="163" w:author="NIZAR" w:date="2023-06-01T13:34:00Z"/>
              <w:rFonts w:asciiTheme="minorHAnsi" w:eastAsiaTheme="minorEastAsia" w:hAnsiTheme="minorHAnsi" w:cstheme="minorBidi"/>
            </w:rPr>
          </w:pPr>
          <w:ins w:id="164" w:author="NIZAR" w:date="2023-06-01T13:34:00Z">
            <w:r w:rsidRPr="00F410F1">
              <w:rPr>
                <w:rStyle w:val="Hyperlink"/>
              </w:rPr>
              <w:fldChar w:fldCharType="begin"/>
            </w:r>
            <w:r w:rsidRPr="00F410F1">
              <w:rPr>
                <w:rStyle w:val="Hyperlink"/>
              </w:rPr>
              <w:instrText xml:space="preserve"> </w:instrText>
            </w:r>
            <w:r>
              <w:instrText>HYPERLINK \l "_Toc136518894"</w:instrText>
            </w:r>
            <w:r w:rsidRPr="00F410F1">
              <w:rPr>
                <w:rStyle w:val="Hyperlink"/>
              </w:rPr>
              <w:instrText xml:space="preserve"> </w:instrText>
            </w:r>
            <w:r w:rsidRPr="00F410F1">
              <w:rPr>
                <w:rStyle w:val="Hyperlink"/>
              </w:rPr>
              <w:fldChar w:fldCharType="separate"/>
            </w:r>
            <w:r w:rsidRPr="00F410F1">
              <w:rPr>
                <w:rStyle w:val="Hyperlink"/>
              </w:rPr>
              <w:t>A. Kajian Teori</w:t>
            </w:r>
            <w:r>
              <w:rPr>
                <w:webHidden/>
              </w:rPr>
              <w:tab/>
            </w:r>
            <w:r>
              <w:rPr>
                <w:webHidden/>
              </w:rPr>
              <w:fldChar w:fldCharType="begin"/>
            </w:r>
            <w:r>
              <w:rPr>
                <w:webHidden/>
              </w:rPr>
              <w:instrText xml:space="preserve"> PAGEREF _Toc136518894 \h </w:instrText>
            </w:r>
          </w:ins>
          <w:r>
            <w:rPr>
              <w:webHidden/>
            </w:rPr>
          </w:r>
          <w:ins w:id="165" w:author="NIZAR" w:date="2023-06-01T13:34:00Z">
            <w:r>
              <w:rPr>
                <w:webHidden/>
              </w:rPr>
              <w:fldChar w:fldCharType="end"/>
            </w:r>
            <w:r w:rsidRPr="00F410F1">
              <w:rPr>
                <w:rStyle w:val="Hyperlink"/>
              </w:rPr>
              <w:fldChar w:fldCharType="end"/>
            </w:r>
          </w:ins>
        </w:p>
        <w:p w14:paraId="3D8184D9" w14:textId="77777777" w:rsidR="00E91F3C" w:rsidRDefault="00E91F3C">
          <w:pPr>
            <w:pStyle w:val="TOC3"/>
            <w:rPr>
              <w:ins w:id="166" w:author="NIZAR" w:date="2023-06-01T13:34:00Z"/>
              <w:rFonts w:asciiTheme="minorHAnsi" w:eastAsiaTheme="minorEastAsia" w:hAnsiTheme="minorHAnsi" w:cstheme="minorBidi"/>
            </w:rPr>
          </w:pPr>
          <w:ins w:id="167" w:author="NIZAR" w:date="2023-06-01T13:34:00Z">
            <w:r w:rsidRPr="00F410F1">
              <w:rPr>
                <w:rStyle w:val="Hyperlink"/>
              </w:rPr>
              <w:fldChar w:fldCharType="begin"/>
            </w:r>
            <w:r w:rsidRPr="00F410F1">
              <w:rPr>
                <w:rStyle w:val="Hyperlink"/>
              </w:rPr>
              <w:instrText xml:space="preserve"> </w:instrText>
            </w:r>
            <w:r>
              <w:instrText>HYPERLINK \l "_Toc136518895"</w:instrText>
            </w:r>
            <w:r w:rsidRPr="00F410F1">
              <w:rPr>
                <w:rStyle w:val="Hyperlink"/>
              </w:rPr>
              <w:instrText xml:space="preserve"> </w:instrText>
            </w:r>
            <w:r w:rsidRPr="00F410F1">
              <w:rPr>
                <w:rStyle w:val="Hyperlink"/>
              </w:rPr>
              <w:fldChar w:fldCharType="separate"/>
            </w:r>
            <w:r w:rsidRPr="00F410F1">
              <w:rPr>
                <w:rStyle w:val="Hyperlink"/>
              </w:rPr>
              <w:t>1. Semiotika</w:t>
            </w:r>
            <w:r>
              <w:rPr>
                <w:webHidden/>
              </w:rPr>
              <w:tab/>
            </w:r>
            <w:r>
              <w:rPr>
                <w:webHidden/>
              </w:rPr>
              <w:fldChar w:fldCharType="begin"/>
            </w:r>
            <w:r>
              <w:rPr>
                <w:webHidden/>
              </w:rPr>
              <w:instrText xml:space="preserve"> PAGEREF _Toc136518895 \h </w:instrText>
            </w:r>
          </w:ins>
          <w:r>
            <w:rPr>
              <w:webHidden/>
            </w:rPr>
          </w:r>
          <w:ins w:id="168" w:author="NIZAR" w:date="2023-06-01T13:34:00Z">
            <w:r>
              <w:rPr>
                <w:webHidden/>
              </w:rPr>
              <w:fldChar w:fldCharType="end"/>
            </w:r>
            <w:r w:rsidRPr="00F410F1">
              <w:rPr>
                <w:rStyle w:val="Hyperlink"/>
              </w:rPr>
              <w:fldChar w:fldCharType="end"/>
            </w:r>
          </w:ins>
        </w:p>
        <w:p w14:paraId="2CD25884" w14:textId="77777777" w:rsidR="00E91F3C" w:rsidRDefault="00E91F3C">
          <w:pPr>
            <w:pStyle w:val="TOC3"/>
            <w:rPr>
              <w:ins w:id="169" w:author="NIZAR" w:date="2023-06-01T13:34:00Z"/>
              <w:rFonts w:asciiTheme="minorHAnsi" w:eastAsiaTheme="minorEastAsia" w:hAnsiTheme="minorHAnsi" w:cstheme="minorBidi"/>
            </w:rPr>
          </w:pPr>
          <w:ins w:id="170" w:author="NIZAR" w:date="2023-06-01T13:34:00Z">
            <w:r w:rsidRPr="00F410F1">
              <w:rPr>
                <w:rStyle w:val="Hyperlink"/>
              </w:rPr>
              <w:fldChar w:fldCharType="begin"/>
            </w:r>
            <w:r w:rsidRPr="00F410F1">
              <w:rPr>
                <w:rStyle w:val="Hyperlink"/>
              </w:rPr>
              <w:instrText xml:space="preserve"> </w:instrText>
            </w:r>
            <w:r>
              <w:instrText>HYPERLINK \l "_Toc136518896"</w:instrText>
            </w:r>
            <w:r w:rsidRPr="00F410F1">
              <w:rPr>
                <w:rStyle w:val="Hyperlink"/>
              </w:rPr>
              <w:instrText xml:space="preserve"> </w:instrText>
            </w:r>
            <w:r w:rsidRPr="00F410F1">
              <w:rPr>
                <w:rStyle w:val="Hyperlink"/>
              </w:rPr>
              <w:fldChar w:fldCharType="separate"/>
            </w:r>
            <w:r w:rsidRPr="00F410F1">
              <w:rPr>
                <w:rStyle w:val="Hyperlink"/>
              </w:rPr>
              <w:t>2. Semotika Roland Barthes</w:t>
            </w:r>
            <w:r>
              <w:rPr>
                <w:webHidden/>
              </w:rPr>
              <w:tab/>
            </w:r>
            <w:r>
              <w:rPr>
                <w:webHidden/>
              </w:rPr>
              <w:fldChar w:fldCharType="begin"/>
            </w:r>
            <w:r>
              <w:rPr>
                <w:webHidden/>
              </w:rPr>
              <w:instrText xml:space="preserve"> PAGEREF _Toc136518896 \h </w:instrText>
            </w:r>
          </w:ins>
          <w:r>
            <w:rPr>
              <w:webHidden/>
            </w:rPr>
          </w:r>
          <w:ins w:id="171" w:author="NIZAR" w:date="2023-06-01T13:34:00Z">
            <w:r>
              <w:rPr>
                <w:webHidden/>
              </w:rPr>
              <w:fldChar w:fldCharType="end"/>
            </w:r>
            <w:r w:rsidRPr="00F410F1">
              <w:rPr>
                <w:rStyle w:val="Hyperlink"/>
              </w:rPr>
              <w:fldChar w:fldCharType="end"/>
            </w:r>
          </w:ins>
        </w:p>
        <w:p w14:paraId="1C9A9812" w14:textId="77777777" w:rsidR="00E91F3C" w:rsidRDefault="00E91F3C">
          <w:pPr>
            <w:pStyle w:val="TOC3"/>
            <w:rPr>
              <w:ins w:id="172" w:author="NIZAR" w:date="2023-06-01T13:34:00Z"/>
              <w:rFonts w:asciiTheme="minorHAnsi" w:eastAsiaTheme="minorEastAsia" w:hAnsiTheme="minorHAnsi" w:cstheme="minorBidi"/>
            </w:rPr>
          </w:pPr>
          <w:ins w:id="173" w:author="NIZAR" w:date="2023-06-01T13:34:00Z">
            <w:r w:rsidRPr="00F410F1">
              <w:rPr>
                <w:rStyle w:val="Hyperlink"/>
              </w:rPr>
              <w:fldChar w:fldCharType="begin"/>
            </w:r>
            <w:r w:rsidRPr="00F410F1">
              <w:rPr>
                <w:rStyle w:val="Hyperlink"/>
              </w:rPr>
              <w:instrText xml:space="preserve"> </w:instrText>
            </w:r>
            <w:r>
              <w:instrText>HYPERLINK \l "_Toc136518897"</w:instrText>
            </w:r>
            <w:r w:rsidRPr="00F410F1">
              <w:rPr>
                <w:rStyle w:val="Hyperlink"/>
              </w:rPr>
              <w:instrText xml:space="preserve"> </w:instrText>
            </w:r>
            <w:r w:rsidRPr="00F410F1">
              <w:rPr>
                <w:rStyle w:val="Hyperlink"/>
              </w:rPr>
              <w:fldChar w:fldCharType="separate"/>
            </w:r>
            <w:r w:rsidRPr="00F410F1">
              <w:rPr>
                <w:rStyle w:val="Hyperlink"/>
              </w:rPr>
              <w:t>3. Representasi</w:t>
            </w:r>
            <w:r>
              <w:rPr>
                <w:webHidden/>
              </w:rPr>
              <w:tab/>
            </w:r>
            <w:r>
              <w:rPr>
                <w:webHidden/>
              </w:rPr>
              <w:fldChar w:fldCharType="begin"/>
            </w:r>
            <w:r>
              <w:rPr>
                <w:webHidden/>
              </w:rPr>
              <w:instrText xml:space="preserve"> PAGEREF _Toc136518897 \h </w:instrText>
            </w:r>
          </w:ins>
          <w:r>
            <w:rPr>
              <w:webHidden/>
            </w:rPr>
          </w:r>
          <w:ins w:id="174" w:author="NIZAR" w:date="2023-06-01T13:34:00Z">
            <w:r>
              <w:rPr>
                <w:webHidden/>
              </w:rPr>
              <w:fldChar w:fldCharType="end"/>
            </w:r>
            <w:r w:rsidRPr="00F410F1">
              <w:rPr>
                <w:rStyle w:val="Hyperlink"/>
              </w:rPr>
              <w:fldChar w:fldCharType="end"/>
            </w:r>
          </w:ins>
        </w:p>
        <w:p w14:paraId="71C8B564" w14:textId="77777777" w:rsidR="00E91F3C" w:rsidRDefault="00E91F3C">
          <w:pPr>
            <w:pStyle w:val="TOC3"/>
            <w:rPr>
              <w:ins w:id="175" w:author="NIZAR" w:date="2023-06-01T13:34:00Z"/>
              <w:rFonts w:asciiTheme="minorHAnsi" w:eastAsiaTheme="minorEastAsia" w:hAnsiTheme="minorHAnsi" w:cstheme="minorBidi"/>
            </w:rPr>
          </w:pPr>
          <w:ins w:id="176" w:author="NIZAR" w:date="2023-06-01T13:34:00Z">
            <w:r w:rsidRPr="00F410F1">
              <w:rPr>
                <w:rStyle w:val="Hyperlink"/>
              </w:rPr>
              <w:fldChar w:fldCharType="begin"/>
            </w:r>
            <w:r w:rsidRPr="00F410F1">
              <w:rPr>
                <w:rStyle w:val="Hyperlink"/>
              </w:rPr>
              <w:instrText xml:space="preserve"> </w:instrText>
            </w:r>
            <w:r>
              <w:instrText>HYPERLINK \l "_Toc136518898"</w:instrText>
            </w:r>
            <w:r w:rsidRPr="00F410F1">
              <w:rPr>
                <w:rStyle w:val="Hyperlink"/>
              </w:rPr>
              <w:instrText xml:space="preserve"> </w:instrText>
            </w:r>
            <w:r w:rsidRPr="00F410F1">
              <w:rPr>
                <w:rStyle w:val="Hyperlink"/>
              </w:rPr>
              <w:fldChar w:fldCharType="separate"/>
            </w:r>
            <w:r w:rsidRPr="00F410F1">
              <w:rPr>
                <w:rStyle w:val="Hyperlink"/>
              </w:rPr>
              <w:t>4. Bullying</w:t>
            </w:r>
            <w:r>
              <w:rPr>
                <w:webHidden/>
              </w:rPr>
              <w:tab/>
            </w:r>
            <w:r>
              <w:rPr>
                <w:webHidden/>
              </w:rPr>
              <w:fldChar w:fldCharType="begin"/>
            </w:r>
            <w:r>
              <w:rPr>
                <w:webHidden/>
              </w:rPr>
              <w:instrText xml:space="preserve"> PAGEREF _Toc136518898 \h </w:instrText>
            </w:r>
          </w:ins>
          <w:r>
            <w:rPr>
              <w:webHidden/>
            </w:rPr>
          </w:r>
          <w:ins w:id="177" w:author="NIZAR" w:date="2023-06-01T13:34:00Z">
            <w:r>
              <w:rPr>
                <w:webHidden/>
              </w:rPr>
              <w:fldChar w:fldCharType="end"/>
            </w:r>
            <w:r w:rsidRPr="00F410F1">
              <w:rPr>
                <w:rStyle w:val="Hyperlink"/>
              </w:rPr>
              <w:fldChar w:fldCharType="end"/>
            </w:r>
          </w:ins>
        </w:p>
        <w:p w14:paraId="3BE3A8C7" w14:textId="77777777" w:rsidR="00E91F3C" w:rsidRDefault="00E91F3C">
          <w:pPr>
            <w:pStyle w:val="TOC3"/>
            <w:rPr>
              <w:ins w:id="178" w:author="NIZAR" w:date="2023-06-01T13:34:00Z"/>
              <w:rFonts w:asciiTheme="minorHAnsi" w:eastAsiaTheme="minorEastAsia" w:hAnsiTheme="minorHAnsi" w:cstheme="minorBidi"/>
            </w:rPr>
          </w:pPr>
          <w:ins w:id="179" w:author="NIZAR" w:date="2023-06-01T13:34:00Z">
            <w:r w:rsidRPr="00F410F1">
              <w:rPr>
                <w:rStyle w:val="Hyperlink"/>
              </w:rPr>
              <w:fldChar w:fldCharType="begin"/>
            </w:r>
            <w:r w:rsidRPr="00F410F1">
              <w:rPr>
                <w:rStyle w:val="Hyperlink"/>
              </w:rPr>
              <w:instrText xml:space="preserve"> </w:instrText>
            </w:r>
            <w:r>
              <w:instrText>HYPERLINK \l "_Toc136518899"</w:instrText>
            </w:r>
            <w:r w:rsidRPr="00F410F1">
              <w:rPr>
                <w:rStyle w:val="Hyperlink"/>
              </w:rPr>
              <w:instrText xml:space="preserve"> </w:instrText>
            </w:r>
            <w:r w:rsidRPr="00F410F1">
              <w:rPr>
                <w:rStyle w:val="Hyperlink"/>
              </w:rPr>
              <w:fldChar w:fldCharType="separate"/>
            </w:r>
            <w:r w:rsidRPr="00F410F1">
              <w:rPr>
                <w:rStyle w:val="Hyperlink"/>
              </w:rPr>
              <w:t>5. Serial Drama Korea</w:t>
            </w:r>
            <w:r>
              <w:rPr>
                <w:webHidden/>
              </w:rPr>
              <w:tab/>
            </w:r>
            <w:r>
              <w:rPr>
                <w:webHidden/>
              </w:rPr>
              <w:fldChar w:fldCharType="begin"/>
            </w:r>
            <w:r>
              <w:rPr>
                <w:webHidden/>
              </w:rPr>
              <w:instrText xml:space="preserve"> PAGEREF _Toc136518899 \h </w:instrText>
            </w:r>
          </w:ins>
          <w:r>
            <w:rPr>
              <w:webHidden/>
            </w:rPr>
          </w:r>
          <w:ins w:id="180" w:author="NIZAR" w:date="2023-06-01T13:34:00Z">
            <w:r>
              <w:rPr>
                <w:webHidden/>
              </w:rPr>
              <w:fldChar w:fldCharType="end"/>
            </w:r>
            <w:r w:rsidRPr="00F410F1">
              <w:rPr>
                <w:rStyle w:val="Hyperlink"/>
              </w:rPr>
              <w:fldChar w:fldCharType="end"/>
            </w:r>
          </w:ins>
        </w:p>
        <w:p w14:paraId="27CEA00E" w14:textId="77777777" w:rsidR="00E91F3C" w:rsidRDefault="00E91F3C">
          <w:pPr>
            <w:pStyle w:val="TOC2"/>
            <w:rPr>
              <w:ins w:id="181" w:author="NIZAR" w:date="2023-06-01T13:34:00Z"/>
              <w:rFonts w:asciiTheme="minorHAnsi" w:eastAsiaTheme="minorEastAsia" w:hAnsiTheme="minorHAnsi" w:cstheme="minorBidi"/>
            </w:rPr>
          </w:pPr>
          <w:ins w:id="182" w:author="NIZAR" w:date="2023-06-01T13:34:00Z">
            <w:r w:rsidRPr="00F410F1">
              <w:rPr>
                <w:rStyle w:val="Hyperlink"/>
              </w:rPr>
              <w:fldChar w:fldCharType="begin"/>
            </w:r>
            <w:r w:rsidRPr="00F410F1">
              <w:rPr>
                <w:rStyle w:val="Hyperlink"/>
              </w:rPr>
              <w:instrText xml:space="preserve"> </w:instrText>
            </w:r>
            <w:r>
              <w:instrText>HYPERLINK \l "_Toc136518900"</w:instrText>
            </w:r>
            <w:r w:rsidRPr="00F410F1">
              <w:rPr>
                <w:rStyle w:val="Hyperlink"/>
              </w:rPr>
              <w:instrText xml:space="preserve"> </w:instrText>
            </w:r>
            <w:r w:rsidRPr="00F410F1">
              <w:rPr>
                <w:rStyle w:val="Hyperlink"/>
              </w:rPr>
              <w:fldChar w:fldCharType="separate"/>
            </w:r>
            <w:r w:rsidRPr="00F410F1">
              <w:rPr>
                <w:rStyle w:val="Hyperlink"/>
              </w:rPr>
              <w:t>B. Penelitian Terdahulu</w:t>
            </w:r>
            <w:r>
              <w:rPr>
                <w:webHidden/>
              </w:rPr>
              <w:tab/>
            </w:r>
            <w:r>
              <w:rPr>
                <w:webHidden/>
              </w:rPr>
              <w:fldChar w:fldCharType="begin"/>
            </w:r>
            <w:r>
              <w:rPr>
                <w:webHidden/>
              </w:rPr>
              <w:instrText xml:space="preserve"> PAGEREF _Toc136518900 \h </w:instrText>
            </w:r>
          </w:ins>
          <w:r>
            <w:rPr>
              <w:webHidden/>
            </w:rPr>
          </w:r>
          <w:ins w:id="183" w:author="NIZAR" w:date="2023-06-01T13:34:00Z">
            <w:r>
              <w:rPr>
                <w:webHidden/>
              </w:rPr>
              <w:fldChar w:fldCharType="end"/>
            </w:r>
            <w:r w:rsidRPr="00F410F1">
              <w:rPr>
                <w:rStyle w:val="Hyperlink"/>
              </w:rPr>
              <w:fldChar w:fldCharType="end"/>
            </w:r>
          </w:ins>
        </w:p>
        <w:p w14:paraId="3CDEF0AF" w14:textId="77777777" w:rsidR="00E91F3C" w:rsidRDefault="00E91F3C">
          <w:pPr>
            <w:pStyle w:val="TOC1"/>
            <w:tabs>
              <w:tab w:val="right" w:leader="dot" w:pos="7930"/>
            </w:tabs>
            <w:rPr>
              <w:ins w:id="184" w:author="NIZAR" w:date="2023-06-01T13:34:00Z"/>
              <w:rFonts w:asciiTheme="minorHAnsi" w:eastAsiaTheme="minorEastAsia" w:hAnsiTheme="minorHAnsi" w:cstheme="minorBidi"/>
            </w:rPr>
          </w:pPr>
          <w:ins w:id="185" w:author="NIZAR" w:date="2023-06-01T13:34:00Z">
            <w:r w:rsidRPr="00F410F1">
              <w:rPr>
                <w:rStyle w:val="Hyperlink"/>
              </w:rPr>
              <w:fldChar w:fldCharType="begin"/>
            </w:r>
            <w:r w:rsidRPr="00F410F1">
              <w:rPr>
                <w:rStyle w:val="Hyperlink"/>
              </w:rPr>
              <w:instrText xml:space="preserve"> </w:instrText>
            </w:r>
            <w:r>
              <w:instrText>HYPERLINK \l "_Toc136518901"</w:instrText>
            </w:r>
            <w:r w:rsidRPr="00F410F1">
              <w:rPr>
                <w:rStyle w:val="Hyperlink"/>
              </w:rPr>
              <w:instrText xml:space="preserve"> </w:instrText>
            </w:r>
            <w:r w:rsidRPr="00F410F1">
              <w:rPr>
                <w:rStyle w:val="Hyperlink"/>
              </w:rPr>
              <w:fldChar w:fldCharType="separate"/>
            </w:r>
            <w:r w:rsidRPr="00F410F1">
              <w:rPr>
                <w:rStyle w:val="Hyperlink"/>
              </w:rPr>
              <w:t>BAB III METODE PENELITIAN</w:t>
            </w:r>
            <w:r>
              <w:rPr>
                <w:webHidden/>
              </w:rPr>
              <w:tab/>
            </w:r>
            <w:r>
              <w:rPr>
                <w:webHidden/>
              </w:rPr>
              <w:fldChar w:fldCharType="begin"/>
            </w:r>
            <w:r>
              <w:rPr>
                <w:webHidden/>
              </w:rPr>
              <w:instrText xml:space="preserve"> PAGEREF _Toc136518901 \h </w:instrText>
            </w:r>
          </w:ins>
          <w:r>
            <w:rPr>
              <w:webHidden/>
            </w:rPr>
          </w:r>
          <w:ins w:id="186" w:author="NIZAR" w:date="2023-06-01T13:34:00Z">
            <w:r>
              <w:rPr>
                <w:webHidden/>
              </w:rPr>
              <w:fldChar w:fldCharType="end"/>
            </w:r>
            <w:r w:rsidRPr="00F410F1">
              <w:rPr>
                <w:rStyle w:val="Hyperlink"/>
              </w:rPr>
              <w:fldChar w:fldCharType="end"/>
            </w:r>
          </w:ins>
        </w:p>
        <w:p w14:paraId="4FC43ADF" w14:textId="77777777" w:rsidR="00E91F3C" w:rsidRDefault="00E91F3C">
          <w:pPr>
            <w:pStyle w:val="TOC2"/>
            <w:rPr>
              <w:ins w:id="187" w:author="NIZAR" w:date="2023-06-01T13:34:00Z"/>
              <w:rFonts w:asciiTheme="minorHAnsi" w:eastAsiaTheme="minorEastAsia" w:hAnsiTheme="minorHAnsi" w:cstheme="minorBidi"/>
            </w:rPr>
          </w:pPr>
          <w:ins w:id="188" w:author="NIZAR" w:date="2023-06-01T13:34:00Z">
            <w:r w:rsidRPr="00F410F1">
              <w:rPr>
                <w:rStyle w:val="Hyperlink"/>
              </w:rPr>
              <w:fldChar w:fldCharType="begin"/>
            </w:r>
            <w:r w:rsidRPr="00F410F1">
              <w:rPr>
                <w:rStyle w:val="Hyperlink"/>
              </w:rPr>
              <w:instrText xml:space="preserve"> </w:instrText>
            </w:r>
            <w:r>
              <w:instrText>HYPERLINK \l "_Toc136518902"</w:instrText>
            </w:r>
            <w:r w:rsidRPr="00F410F1">
              <w:rPr>
                <w:rStyle w:val="Hyperlink"/>
              </w:rPr>
              <w:instrText xml:space="preserve"> </w:instrText>
            </w:r>
            <w:r w:rsidRPr="00F410F1">
              <w:rPr>
                <w:rStyle w:val="Hyperlink"/>
              </w:rPr>
              <w:fldChar w:fldCharType="separate"/>
            </w:r>
            <w:r w:rsidRPr="00F410F1">
              <w:rPr>
                <w:rStyle w:val="Hyperlink"/>
              </w:rPr>
              <w:t>A. Pendekatan Penelitian</w:t>
            </w:r>
            <w:r>
              <w:rPr>
                <w:webHidden/>
              </w:rPr>
              <w:tab/>
            </w:r>
            <w:r>
              <w:rPr>
                <w:webHidden/>
              </w:rPr>
              <w:fldChar w:fldCharType="begin"/>
            </w:r>
            <w:r>
              <w:rPr>
                <w:webHidden/>
              </w:rPr>
              <w:instrText xml:space="preserve"> PAGEREF _Toc136518902 \h </w:instrText>
            </w:r>
          </w:ins>
          <w:r>
            <w:rPr>
              <w:webHidden/>
            </w:rPr>
          </w:r>
          <w:ins w:id="189" w:author="NIZAR" w:date="2023-06-01T13:34:00Z">
            <w:r>
              <w:rPr>
                <w:webHidden/>
              </w:rPr>
              <w:fldChar w:fldCharType="end"/>
            </w:r>
            <w:r w:rsidRPr="00F410F1">
              <w:rPr>
                <w:rStyle w:val="Hyperlink"/>
              </w:rPr>
              <w:fldChar w:fldCharType="end"/>
            </w:r>
          </w:ins>
        </w:p>
        <w:p w14:paraId="361359EC" w14:textId="77777777" w:rsidR="00E91F3C" w:rsidRDefault="00E91F3C">
          <w:pPr>
            <w:pStyle w:val="TOC2"/>
            <w:rPr>
              <w:ins w:id="190" w:author="NIZAR" w:date="2023-06-01T13:34:00Z"/>
              <w:rFonts w:asciiTheme="minorHAnsi" w:eastAsiaTheme="minorEastAsia" w:hAnsiTheme="minorHAnsi" w:cstheme="minorBidi"/>
            </w:rPr>
          </w:pPr>
          <w:ins w:id="191" w:author="NIZAR" w:date="2023-06-01T13:34:00Z">
            <w:r w:rsidRPr="00F410F1">
              <w:rPr>
                <w:rStyle w:val="Hyperlink"/>
              </w:rPr>
              <w:fldChar w:fldCharType="begin"/>
            </w:r>
            <w:r w:rsidRPr="00F410F1">
              <w:rPr>
                <w:rStyle w:val="Hyperlink"/>
              </w:rPr>
              <w:instrText xml:space="preserve"> </w:instrText>
            </w:r>
            <w:r>
              <w:instrText>HYPERLINK \l "_Toc136518903"</w:instrText>
            </w:r>
            <w:r w:rsidRPr="00F410F1">
              <w:rPr>
                <w:rStyle w:val="Hyperlink"/>
              </w:rPr>
              <w:instrText xml:space="preserve"> </w:instrText>
            </w:r>
            <w:r w:rsidRPr="00F410F1">
              <w:rPr>
                <w:rStyle w:val="Hyperlink"/>
              </w:rPr>
              <w:fldChar w:fldCharType="separate"/>
            </w:r>
            <w:r w:rsidRPr="00F410F1">
              <w:rPr>
                <w:rStyle w:val="Hyperlink"/>
              </w:rPr>
              <w:t>B. Subjek dan Objek Penelitian</w:t>
            </w:r>
            <w:r>
              <w:rPr>
                <w:webHidden/>
              </w:rPr>
              <w:tab/>
            </w:r>
            <w:r>
              <w:rPr>
                <w:webHidden/>
              </w:rPr>
              <w:fldChar w:fldCharType="begin"/>
            </w:r>
            <w:r>
              <w:rPr>
                <w:webHidden/>
              </w:rPr>
              <w:instrText xml:space="preserve"> PAGEREF _Toc136518903 \h </w:instrText>
            </w:r>
          </w:ins>
          <w:r>
            <w:rPr>
              <w:webHidden/>
            </w:rPr>
          </w:r>
          <w:ins w:id="192" w:author="NIZAR" w:date="2023-06-01T13:34:00Z">
            <w:r>
              <w:rPr>
                <w:webHidden/>
              </w:rPr>
              <w:fldChar w:fldCharType="end"/>
            </w:r>
            <w:r w:rsidRPr="00F410F1">
              <w:rPr>
                <w:rStyle w:val="Hyperlink"/>
              </w:rPr>
              <w:fldChar w:fldCharType="end"/>
            </w:r>
          </w:ins>
        </w:p>
        <w:p w14:paraId="1F6D9591" w14:textId="77777777" w:rsidR="00E91F3C" w:rsidRDefault="00E91F3C">
          <w:pPr>
            <w:pStyle w:val="TOC2"/>
            <w:rPr>
              <w:ins w:id="193" w:author="NIZAR" w:date="2023-06-01T13:34:00Z"/>
              <w:rFonts w:asciiTheme="minorHAnsi" w:eastAsiaTheme="minorEastAsia" w:hAnsiTheme="minorHAnsi" w:cstheme="minorBidi"/>
            </w:rPr>
          </w:pPr>
          <w:ins w:id="194" w:author="NIZAR" w:date="2023-06-01T13:34:00Z">
            <w:r w:rsidRPr="00F410F1">
              <w:rPr>
                <w:rStyle w:val="Hyperlink"/>
              </w:rPr>
              <w:fldChar w:fldCharType="begin"/>
            </w:r>
            <w:r w:rsidRPr="00F410F1">
              <w:rPr>
                <w:rStyle w:val="Hyperlink"/>
              </w:rPr>
              <w:instrText xml:space="preserve"> </w:instrText>
            </w:r>
            <w:r>
              <w:instrText>HYPERLINK \l "_Toc136518904"</w:instrText>
            </w:r>
            <w:r w:rsidRPr="00F410F1">
              <w:rPr>
                <w:rStyle w:val="Hyperlink"/>
              </w:rPr>
              <w:instrText xml:space="preserve"> </w:instrText>
            </w:r>
            <w:r w:rsidRPr="00F410F1">
              <w:rPr>
                <w:rStyle w:val="Hyperlink"/>
              </w:rPr>
              <w:fldChar w:fldCharType="separate"/>
            </w:r>
            <w:r w:rsidRPr="00F410F1">
              <w:rPr>
                <w:rStyle w:val="Hyperlink"/>
              </w:rPr>
              <w:t>C. Jenis dan Sumber Data</w:t>
            </w:r>
            <w:r>
              <w:rPr>
                <w:webHidden/>
              </w:rPr>
              <w:tab/>
            </w:r>
            <w:r>
              <w:rPr>
                <w:webHidden/>
              </w:rPr>
              <w:fldChar w:fldCharType="begin"/>
            </w:r>
            <w:r>
              <w:rPr>
                <w:webHidden/>
              </w:rPr>
              <w:instrText xml:space="preserve"> PAGEREF _Toc136518904 \h </w:instrText>
            </w:r>
          </w:ins>
          <w:r>
            <w:rPr>
              <w:webHidden/>
            </w:rPr>
          </w:r>
          <w:ins w:id="195" w:author="NIZAR" w:date="2023-06-01T13:34:00Z">
            <w:r>
              <w:rPr>
                <w:webHidden/>
              </w:rPr>
              <w:fldChar w:fldCharType="end"/>
            </w:r>
            <w:r w:rsidRPr="00F410F1">
              <w:rPr>
                <w:rStyle w:val="Hyperlink"/>
              </w:rPr>
              <w:fldChar w:fldCharType="end"/>
            </w:r>
          </w:ins>
        </w:p>
        <w:p w14:paraId="4A0FA58E" w14:textId="77777777" w:rsidR="00E91F3C" w:rsidRDefault="00E91F3C">
          <w:pPr>
            <w:pStyle w:val="TOC3"/>
            <w:rPr>
              <w:ins w:id="196" w:author="NIZAR" w:date="2023-06-01T13:34:00Z"/>
              <w:rFonts w:asciiTheme="minorHAnsi" w:eastAsiaTheme="minorEastAsia" w:hAnsiTheme="minorHAnsi" w:cstheme="minorBidi"/>
            </w:rPr>
          </w:pPr>
          <w:ins w:id="197" w:author="NIZAR" w:date="2023-06-01T13:34:00Z">
            <w:r w:rsidRPr="00F410F1">
              <w:rPr>
                <w:rStyle w:val="Hyperlink"/>
              </w:rPr>
              <w:fldChar w:fldCharType="begin"/>
            </w:r>
            <w:r w:rsidRPr="00F410F1">
              <w:rPr>
                <w:rStyle w:val="Hyperlink"/>
              </w:rPr>
              <w:instrText xml:space="preserve"> </w:instrText>
            </w:r>
            <w:r>
              <w:instrText>HYPERLINK \l "_Toc136518905"</w:instrText>
            </w:r>
            <w:r w:rsidRPr="00F410F1">
              <w:rPr>
                <w:rStyle w:val="Hyperlink"/>
              </w:rPr>
              <w:instrText xml:space="preserve"> </w:instrText>
            </w:r>
            <w:r w:rsidRPr="00F410F1">
              <w:rPr>
                <w:rStyle w:val="Hyperlink"/>
              </w:rPr>
              <w:fldChar w:fldCharType="separate"/>
            </w:r>
            <w:r w:rsidRPr="00F410F1">
              <w:rPr>
                <w:rStyle w:val="Hyperlink"/>
              </w:rPr>
              <w:t>1. Data Primer</w:t>
            </w:r>
            <w:r>
              <w:rPr>
                <w:webHidden/>
              </w:rPr>
              <w:tab/>
            </w:r>
            <w:r>
              <w:rPr>
                <w:webHidden/>
              </w:rPr>
              <w:fldChar w:fldCharType="begin"/>
            </w:r>
            <w:r>
              <w:rPr>
                <w:webHidden/>
              </w:rPr>
              <w:instrText xml:space="preserve"> PAGEREF _Toc136518905 \h </w:instrText>
            </w:r>
          </w:ins>
          <w:r>
            <w:rPr>
              <w:webHidden/>
            </w:rPr>
          </w:r>
          <w:ins w:id="198" w:author="NIZAR" w:date="2023-06-01T13:34:00Z">
            <w:r>
              <w:rPr>
                <w:webHidden/>
              </w:rPr>
              <w:fldChar w:fldCharType="end"/>
            </w:r>
            <w:r w:rsidRPr="00F410F1">
              <w:rPr>
                <w:rStyle w:val="Hyperlink"/>
              </w:rPr>
              <w:fldChar w:fldCharType="end"/>
            </w:r>
          </w:ins>
        </w:p>
        <w:p w14:paraId="554F162C" w14:textId="77777777" w:rsidR="00E91F3C" w:rsidRDefault="00E91F3C">
          <w:pPr>
            <w:pStyle w:val="TOC3"/>
            <w:rPr>
              <w:ins w:id="199" w:author="NIZAR" w:date="2023-06-01T13:34:00Z"/>
              <w:rFonts w:asciiTheme="minorHAnsi" w:eastAsiaTheme="minorEastAsia" w:hAnsiTheme="minorHAnsi" w:cstheme="minorBidi"/>
            </w:rPr>
          </w:pPr>
          <w:ins w:id="200" w:author="NIZAR" w:date="2023-06-01T13:34:00Z">
            <w:r w:rsidRPr="00F410F1">
              <w:rPr>
                <w:rStyle w:val="Hyperlink"/>
              </w:rPr>
              <w:fldChar w:fldCharType="begin"/>
            </w:r>
            <w:r w:rsidRPr="00F410F1">
              <w:rPr>
                <w:rStyle w:val="Hyperlink"/>
              </w:rPr>
              <w:instrText xml:space="preserve"> </w:instrText>
            </w:r>
            <w:r>
              <w:instrText>HYPERLINK \l "_Toc136518906"</w:instrText>
            </w:r>
            <w:r w:rsidRPr="00F410F1">
              <w:rPr>
                <w:rStyle w:val="Hyperlink"/>
              </w:rPr>
              <w:instrText xml:space="preserve"> </w:instrText>
            </w:r>
            <w:r w:rsidRPr="00F410F1">
              <w:rPr>
                <w:rStyle w:val="Hyperlink"/>
              </w:rPr>
              <w:fldChar w:fldCharType="separate"/>
            </w:r>
            <w:r w:rsidRPr="00F410F1">
              <w:rPr>
                <w:rStyle w:val="Hyperlink"/>
              </w:rPr>
              <w:t>2. Data Sekunder</w:t>
            </w:r>
            <w:r>
              <w:rPr>
                <w:webHidden/>
              </w:rPr>
              <w:tab/>
            </w:r>
            <w:r>
              <w:rPr>
                <w:webHidden/>
              </w:rPr>
              <w:fldChar w:fldCharType="begin"/>
            </w:r>
            <w:r>
              <w:rPr>
                <w:webHidden/>
              </w:rPr>
              <w:instrText xml:space="preserve"> PAGEREF _Toc136518906 \h </w:instrText>
            </w:r>
          </w:ins>
          <w:r>
            <w:rPr>
              <w:webHidden/>
            </w:rPr>
          </w:r>
          <w:ins w:id="201" w:author="NIZAR" w:date="2023-06-01T13:34:00Z">
            <w:r>
              <w:rPr>
                <w:webHidden/>
              </w:rPr>
              <w:fldChar w:fldCharType="end"/>
            </w:r>
            <w:r w:rsidRPr="00F410F1">
              <w:rPr>
                <w:rStyle w:val="Hyperlink"/>
              </w:rPr>
              <w:fldChar w:fldCharType="end"/>
            </w:r>
          </w:ins>
        </w:p>
        <w:p w14:paraId="56126ACD" w14:textId="77777777" w:rsidR="00E91F3C" w:rsidRDefault="00E91F3C">
          <w:pPr>
            <w:pStyle w:val="TOC2"/>
            <w:rPr>
              <w:ins w:id="202" w:author="NIZAR" w:date="2023-06-01T13:34:00Z"/>
              <w:rFonts w:asciiTheme="minorHAnsi" w:eastAsiaTheme="minorEastAsia" w:hAnsiTheme="minorHAnsi" w:cstheme="minorBidi"/>
            </w:rPr>
          </w:pPr>
          <w:ins w:id="203" w:author="NIZAR" w:date="2023-06-01T13:34:00Z">
            <w:r w:rsidRPr="00F410F1">
              <w:rPr>
                <w:rStyle w:val="Hyperlink"/>
              </w:rPr>
              <w:fldChar w:fldCharType="begin"/>
            </w:r>
            <w:r w:rsidRPr="00F410F1">
              <w:rPr>
                <w:rStyle w:val="Hyperlink"/>
              </w:rPr>
              <w:instrText xml:space="preserve"> </w:instrText>
            </w:r>
            <w:r>
              <w:instrText>HYPERLINK \l "_Toc136518907"</w:instrText>
            </w:r>
            <w:r w:rsidRPr="00F410F1">
              <w:rPr>
                <w:rStyle w:val="Hyperlink"/>
              </w:rPr>
              <w:instrText xml:space="preserve"> </w:instrText>
            </w:r>
            <w:r w:rsidRPr="00F410F1">
              <w:rPr>
                <w:rStyle w:val="Hyperlink"/>
              </w:rPr>
              <w:fldChar w:fldCharType="separate"/>
            </w:r>
            <w:r w:rsidRPr="00F410F1">
              <w:rPr>
                <w:rStyle w:val="Hyperlink"/>
              </w:rPr>
              <w:t>D. Waktu Penelitian</w:t>
            </w:r>
            <w:r>
              <w:rPr>
                <w:webHidden/>
              </w:rPr>
              <w:tab/>
            </w:r>
            <w:r>
              <w:rPr>
                <w:webHidden/>
              </w:rPr>
              <w:fldChar w:fldCharType="begin"/>
            </w:r>
            <w:r>
              <w:rPr>
                <w:webHidden/>
              </w:rPr>
              <w:instrText xml:space="preserve"> PAGEREF _Toc136518907 \h </w:instrText>
            </w:r>
          </w:ins>
          <w:r>
            <w:rPr>
              <w:webHidden/>
            </w:rPr>
          </w:r>
          <w:ins w:id="204" w:author="NIZAR" w:date="2023-06-01T13:34:00Z">
            <w:r>
              <w:rPr>
                <w:webHidden/>
              </w:rPr>
              <w:fldChar w:fldCharType="end"/>
            </w:r>
            <w:r w:rsidRPr="00F410F1">
              <w:rPr>
                <w:rStyle w:val="Hyperlink"/>
              </w:rPr>
              <w:fldChar w:fldCharType="end"/>
            </w:r>
          </w:ins>
        </w:p>
        <w:p w14:paraId="1B982BFE" w14:textId="77777777" w:rsidR="00E91F3C" w:rsidRDefault="00E91F3C">
          <w:pPr>
            <w:pStyle w:val="TOC2"/>
            <w:rPr>
              <w:ins w:id="205" w:author="NIZAR" w:date="2023-06-01T13:34:00Z"/>
              <w:rFonts w:asciiTheme="minorHAnsi" w:eastAsiaTheme="minorEastAsia" w:hAnsiTheme="minorHAnsi" w:cstheme="minorBidi"/>
            </w:rPr>
          </w:pPr>
          <w:ins w:id="206" w:author="NIZAR" w:date="2023-06-01T13:34:00Z">
            <w:r w:rsidRPr="00F410F1">
              <w:rPr>
                <w:rStyle w:val="Hyperlink"/>
              </w:rPr>
              <w:fldChar w:fldCharType="begin"/>
            </w:r>
            <w:r w:rsidRPr="00F410F1">
              <w:rPr>
                <w:rStyle w:val="Hyperlink"/>
              </w:rPr>
              <w:instrText xml:space="preserve"> </w:instrText>
            </w:r>
            <w:r>
              <w:instrText>HYPERLINK \l "_Toc136518908"</w:instrText>
            </w:r>
            <w:r w:rsidRPr="00F410F1">
              <w:rPr>
                <w:rStyle w:val="Hyperlink"/>
              </w:rPr>
              <w:instrText xml:space="preserve"> </w:instrText>
            </w:r>
            <w:r w:rsidRPr="00F410F1">
              <w:rPr>
                <w:rStyle w:val="Hyperlink"/>
              </w:rPr>
              <w:fldChar w:fldCharType="separate"/>
            </w:r>
            <w:r w:rsidRPr="00F410F1">
              <w:rPr>
                <w:rStyle w:val="Hyperlink"/>
              </w:rPr>
              <w:t>E. Teknik Pengumpulan Data (Dokumentasi,Observasi)</w:t>
            </w:r>
            <w:r>
              <w:rPr>
                <w:webHidden/>
              </w:rPr>
              <w:tab/>
            </w:r>
            <w:r>
              <w:rPr>
                <w:webHidden/>
              </w:rPr>
              <w:fldChar w:fldCharType="begin"/>
            </w:r>
            <w:r>
              <w:rPr>
                <w:webHidden/>
              </w:rPr>
              <w:instrText xml:space="preserve"> PAGEREF _Toc136518908 \h </w:instrText>
            </w:r>
          </w:ins>
          <w:r>
            <w:rPr>
              <w:webHidden/>
            </w:rPr>
          </w:r>
          <w:ins w:id="207" w:author="NIZAR" w:date="2023-06-01T13:34:00Z">
            <w:r>
              <w:rPr>
                <w:webHidden/>
              </w:rPr>
              <w:fldChar w:fldCharType="end"/>
            </w:r>
            <w:r w:rsidRPr="00F410F1">
              <w:rPr>
                <w:rStyle w:val="Hyperlink"/>
              </w:rPr>
              <w:fldChar w:fldCharType="end"/>
            </w:r>
          </w:ins>
        </w:p>
        <w:p w14:paraId="37DC69DE" w14:textId="77777777" w:rsidR="00E91F3C" w:rsidRDefault="00E91F3C">
          <w:pPr>
            <w:pStyle w:val="TOC3"/>
            <w:rPr>
              <w:ins w:id="208" w:author="NIZAR" w:date="2023-06-01T13:34:00Z"/>
              <w:rFonts w:asciiTheme="minorHAnsi" w:eastAsiaTheme="minorEastAsia" w:hAnsiTheme="minorHAnsi" w:cstheme="minorBidi"/>
            </w:rPr>
          </w:pPr>
          <w:ins w:id="209" w:author="NIZAR" w:date="2023-06-01T13:34:00Z">
            <w:r w:rsidRPr="00F410F1">
              <w:rPr>
                <w:rStyle w:val="Hyperlink"/>
              </w:rPr>
              <w:fldChar w:fldCharType="begin"/>
            </w:r>
            <w:r w:rsidRPr="00F410F1">
              <w:rPr>
                <w:rStyle w:val="Hyperlink"/>
              </w:rPr>
              <w:instrText xml:space="preserve"> </w:instrText>
            </w:r>
            <w:r>
              <w:instrText>HYPERLINK \l "_Toc136518909"</w:instrText>
            </w:r>
            <w:r w:rsidRPr="00F410F1">
              <w:rPr>
                <w:rStyle w:val="Hyperlink"/>
              </w:rPr>
              <w:instrText xml:space="preserve"> </w:instrText>
            </w:r>
            <w:r w:rsidRPr="00F410F1">
              <w:rPr>
                <w:rStyle w:val="Hyperlink"/>
              </w:rPr>
              <w:fldChar w:fldCharType="separate"/>
            </w:r>
            <w:r w:rsidRPr="00F410F1">
              <w:rPr>
                <w:rStyle w:val="Hyperlink"/>
              </w:rPr>
              <w:t>1. Observasi</w:t>
            </w:r>
            <w:r>
              <w:rPr>
                <w:webHidden/>
              </w:rPr>
              <w:tab/>
            </w:r>
            <w:r>
              <w:rPr>
                <w:webHidden/>
              </w:rPr>
              <w:fldChar w:fldCharType="begin"/>
            </w:r>
            <w:r>
              <w:rPr>
                <w:webHidden/>
              </w:rPr>
              <w:instrText xml:space="preserve"> PAGEREF _Toc136518909 \h </w:instrText>
            </w:r>
          </w:ins>
          <w:r>
            <w:rPr>
              <w:webHidden/>
            </w:rPr>
          </w:r>
          <w:ins w:id="210" w:author="NIZAR" w:date="2023-06-01T13:34:00Z">
            <w:r>
              <w:rPr>
                <w:webHidden/>
              </w:rPr>
              <w:fldChar w:fldCharType="end"/>
            </w:r>
            <w:r w:rsidRPr="00F410F1">
              <w:rPr>
                <w:rStyle w:val="Hyperlink"/>
              </w:rPr>
              <w:fldChar w:fldCharType="end"/>
            </w:r>
          </w:ins>
        </w:p>
        <w:p w14:paraId="1DD64523" w14:textId="77777777" w:rsidR="00E91F3C" w:rsidRDefault="00E91F3C">
          <w:pPr>
            <w:pStyle w:val="TOC3"/>
            <w:rPr>
              <w:ins w:id="211" w:author="NIZAR" w:date="2023-06-01T13:34:00Z"/>
              <w:rFonts w:asciiTheme="minorHAnsi" w:eastAsiaTheme="minorEastAsia" w:hAnsiTheme="minorHAnsi" w:cstheme="minorBidi"/>
            </w:rPr>
          </w:pPr>
          <w:ins w:id="212" w:author="NIZAR" w:date="2023-06-01T13:34:00Z">
            <w:r w:rsidRPr="00F410F1">
              <w:rPr>
                <w:rStyle w:val="Hyperlink"/>
              </w:rPr>
              <w:fldChar w:fldCharType="begin"/>
            </w:r>
            <w:r w:rsidRPr="00F410F1">
              <w:rPr>
                <w:rStyle w:val="Hyperlink"/>
              </w:rPr>
              <w:instrText xml:space="preserve"> </w:instrText>
            </w:r>
            <w:r>
              <w:instrText>HYPERLINK \l "_Toc136518910"</w:instrText>
            </w:r>
            <w:r w:rsidRPr="00F410F1">
              <w:rPr>
                <w:rStyle w:val="Hyperlink"/>
              </w:rPr>
              <w:instrText xml:space="preserve"> </w:instrText>
            </w:r>
            <w:r w:rsidRPr="00F410F1">
              <w:rPr>
                <w:rStyle w:val="Hyperlink"/>
              </w:rPr>
              <w:fldChar w:fldCharType="separate"/>
            </w:r>
            <w:r w:rsidRPr="00F410F1">
              <w:rPr>
                <w:rStyle w:val="Hyperlink"/>
              </w:rPr>
              <w:t>2. Dokumentasi</w:t>
            </w:r>
            <w:r>
              <w:rPr>
                <w:webHidden/>
              </w:rPr>
              <w:tab/>
            </w:r>
            <w:r>
              <w:rPr>
                <w:webHidden/>
              </w:rPr>
              <w:fldChar w:fldCharType="begin"/>
            </w:r>
            <w:r>
              <w:rPr>
                <w:webHidden/>
              </w:rPr>
              <w:instrText xml:space="preserve"> PAGEREF _Toc136518910 \h </w:instrText>
            </w:r>
          </w:ins>
          <w:r>
            <w:rPr>
              <w:webHidden/>
            </w:rPr>
          </w:r>
          <w:ins w:id="213" w:author="NIZAR" w:date="2023-06-01T13:34:00Z">
            <w:r>
              <w:rPr>
                <w:webHidden/>
              </w:rPr>
              <w:fldChar w:fldCharType="end"/>
            </w:r>
            <w:r w:rsidRPr="00F410F1">
              <w:rPr>
                <w:rStyle w:val="Hyperlink"/>
              </w:rPr>
              <w:fldChar w:fldCharType="end"/>
            </w:r>
          </w:ins>
        </w:p>
        <w:p w14:paraId="4027213D" w14:textId="77777777" w:rsidR="00E91F3C" w:rsidRDefault="00E91F3C">
          <w:pPr>
            <w:pStyle w:val="TOC2"/>
            <w:rPr>
              <w:ins w:id="214" w:author="NIZAR" w:date="2023-06-01T13:34:00Z"/>
              <w:rFonts w:asciiTheme="minorHAnsi" w:eastAsiaTheme="minorEastAsia" w:hAnsiTheme="minorHAnsi" w:cstheme="minorBidi"/>
            </w:rPr>
          </w:pPr>
          <w:ins w:id="215" w:author="NIZAR" w:date="2023-06-01T13:34:00Z">
            <w:r w:rsidRPr="00F410F1">
              <w:rPr>
                <w:rStyle w:val="Hyperlink"/>
              </w:rPr>
              <w:fldChar w:fldCharType="begin"/>
            </w:r>
            <w:r w:rsidRPr="00F410F1">
              <w:rPr>
                <w:rStyle w:val="Hyperlink"/>
              </w:rPr>
              <w:instrText xml:space="preserve"> </w:instrText>
            </w:r>
            <w:r>
              <w:instrText>HYPERLINK \l "_Toc136518911"</w:instrText>
            </w:r>
            <w:r w:rsidRPr="00F410F1">
              <w:rPr>
                <w:rStyle w:val="Hyperlink"/>
              </w:rPr>
              <w:instrText xml:space="preserve"> </w:instrText>
            </w:r>
            <w:r w:rsidRPr="00F410F1">
              <w:rPr>
                <w:rStyle w:val="Hyperlink"/>
              </w:rPr>
              <w:fldChar w:fldCharType="separate"/>
            </w:r>
            <w:r w:rsidRPr="00F410F1">
              <w:rPr>
                <w:rStyle w:val="Hyperlink"/>
              </w:rPr>
              <w:t>F. Teknik Keabsahan/Validitas Data</w:t>
            </w:r>
            <w:r>
              <w:rPr>
                <w:webHidden/>
              </w:rPr>
              <w:tab/>
            </w:r>
            <w:r>
              <w:rPr>
                <w:webHidden/>
              </w:rPr>
              <w:fldChar w:fldCharType="begin"/>
            </w:r>
            <w:r>
              <w:rPr>
                <w:webHidden/>
              </w:rPr>
              <w:instrText xml:space="preserve"> PAGEREF _Toc136518911 \h </w:instrText>
            </w:r>
          </w:ins>
          <w:r>
            <w:rPr>
              <w:webHidden/>
            </w:rPr>
          </w:r>
          <w:ins w:id="216" w:author="NIZAR" w:date="2023-06-01T13:34:00Z">
            <w:r>
              <w:rPr>
                <w:webHidden/>
              </w:rPr>
              <w:fldChar w:fldCharType="end"/>
            </w:r>
            <w:r w:rsidRPr="00F410F1">
              <w:rPr>
                <w:rStyle w:val="Hyperlink"/>
              </w:rPr>
              <w:fldChar w:fldCharType="end"/>
            </w:r>
          </w:ins>
        </w:p>
        <w:p w14:paraId="3832EC9D" w14:textId="77777777" w:rsidR="00E91F3C" w:rsidRDefault="00E91F3C">
          <w:pPr>
            <w:pStyle w:val="TOC2"/>
            <w:rPr>
              <w:ins w:id="217" w:author="NIZAR" w:date="2023-06-01T13:34:00Z"/>
              <w:rFonts w:asciiTheme="minorHAnsi" w:eastAsiaTheme="minorEastAsia" w:hAnsiTheme="minorHAnsi" w:cstheme="minorBidi"/>
            </w:rPr>
          </w:pPr>
          <w:ins w:id="218" w:author="NIZAR" w:date="2023-06-01T13:34:00Z">
            <w:r w:rsidRPr="00F410F1">
              <w:rPr>
                <w:rStyle w:val="Hyperlink"/>
              </w:rPr>
              <w:fldChar w:fldCharType="begin"/>
            </w:r>
            <w:r w:rsidRPr="00F410F1">
              <w:rPr>
                <w:rStyle w:val="Hyperlink"/>
              </w:rPr>
              <w:instrText xml:space="preserve"> </w:instrText>
            </w:r>
            <w:r>
              <w:instrText>HYPERLINK \l "_Toc136518912"</w:instrText>
            </w:r>
            <w:r w:rsidRPr="00F410F1">
              <w:rPr>
                <w:rStyle w:val="Hyperlink"/>
              </w:rPr>
              <w:instrText xml:space="preserve"> </w:instrText>
            </w:r>
            <w:r w:rsidRPr="00F410F1">
              <w:rPr>
                <w:rStyle w:val="Hyperlink"/>
              </w:rPr>
              <w:fldChar w:fldCharType="separate"/>
            </w:r>
            <w:r w:rsidRPr="00F410F1">
              <w:rPr>
                <w:rStyle w:val="Hyperlink"/>
              </w:rPr>
              <w:t>G. Teknik Analisis Data</w:t>
            </w:r>
            <w:r>
              <w:rPr>
                <w:webHidden/>
              </w:rPr>
              <w:tab/>
            </w:r>
            <w:r>
              <w:rPr>
                <w:webHidden/>
              </w:rPr>
              <w:fldChar w:fldCharType="begin"/>
            </w:r>
            <w:r>
              <w:rPr>
                <w:webHidden/>
              </w:rPr>
              <w:instrText xml:space="preserve"> PAGEREF _Toc136518912 \h </w:instrText>
            </w:r>
          </w:ins>
          <w:r>
            <w:rPr>
              <w:webHidden/>
            </w:rPr>
          </w:r>
          <w:ins w:id="219" w:author="NIZAR" w:date="2023-06-01T13:34:00Z">
            <w:r>
              <w:rPr>
                <w:webHidden/>
              </w:rPr>
              <w:fldChar w:fldCharType="end"/>
            </w:r>
            <w:r w:rsidRPr="00F410F1">
              <w:rPr>
                <w:rStyle w:val="Hyperlink"/>
              </w:rPr>
              <w:fldChar w:fldCharType="end"/>
            </w:r>
          </w:ins>
        </w:p>
        <w:p w14:paraId="14AC1981" w14:textId="77777777" w:rsidR="00E91F3C" w:rsidRDefault="00E91F3C">
          <w:pPr>
            <w:pStyle w:val="TOC1"/>
            <w:tabs>
              <w:tab w:val="right" w:leader="dot" w:pos="7930"/>
            </w:tabs>
            <w:rPr>
              <w:ins w:id="220" w:author="NIZAR" w:date="2023-06-01T13:34:00Z"/>
              <w:rFonts w:asciiTheme="minorHAnsi" w:eastAsiaTheme="minorEastAsia" w:hAnsiTheme="minorHAnsi" w:cstheme="minorBidi"/>
            </w:rPr>
          </w:pPr>
          <w:ins w:id="221" w:author="NIZAR" w:date="2023-06-01T13:34:00Z">
            <w:r w:rsidRPr="00F410F1">
              <w:rPr>
                <w:rStyle w:val="Hyperlink"/>
              </w:rPr>
              <w:fldChar w:fldCharType="begin"/>
            </w:r>
            <w:r w:rsidRPr="00F410F1">
              <w:rPr>
                <w:rStyle w:val="Hyperlink"/>
              </w:rPr>
              <w:instrText xml:space="preserve"> </w:instrText>
            </w:r>
            <w:r>
              <w:instrText>HYPERLINK \l "_Toc136518913"</w:instrText>
            </w:r>
            <w:r w:rsidRPr="00F410F1">
              <w:rPr>
                <w:rStyle w:val="Hyperlink"/>
              </w:rPr>
              <w:instrText xml:space="preserve"> </w:instrText>
            </w:r>
            <w:r w:rsidRPr="00F410F1">
              <w:rPr>
                <w:rStyle w:val="Hyperlink"/>
              </w:rPr>
              <w:fldChar w:fldCharType="separate"/>
            </w:r>
            <w:r w:rsidRPr="00F410F1">
              <w:rPr>
                <w:rStyle w:val="Hyperlink"/>
              </w:rPr>
              <w:t>BAB IV HASIL PENELITIAN</w:t>
            </w:r>
            <w:r>
              <w:rPr>
                <w:webHidden/>
              </w:rPr>
              <w:tab/>
            </w:r>
            <w:r>
              <w:rPr>
                <w:webHidden/>
              </w:rPr>
              <w:fldChar w:fldCharType="begin"/>
            </w:r>
            <w:r>
              <w:rPr>
                <w:webHidden/>
              </w:rPr>
              <w:instrText xml:space="preserve"> PAGEREF _Toc136518913 \h </w:instrText>
            </w:r>
          </w:ins>
          <w:r>
            <w:rPr>
              <w:webHidden/>
            </w:rPr>
          </w:r>
          <w:ins w:id="222" w:author="NIZAR" w:date="2023-06-01T13:34:00Z">
            <w:r>
              <w:rPr>
                <w:webHidden/>
              </w:rPr>
              <w:fldChar w:fldCharType="end"/>
            </w:r>
            <w:r w:rsidRPr="00F410F1">
              <w:rPr>
                <w:rStyle w:val="Hyperlink"/>
              </w:rPr>
              <w:fldChar w:fldCharType="end"/>
            </w:r>
          </w:ins>
        </w:p>
        <w:p w14:paraId="295B34DE" w14:textId="77777777" w:rsidR="00E91F3C" w:rsidRDefault="00E91F3C">
          <w:pPr>
            <w:pStyle w:val="TOC2"/>
            <w:rPr>
              <w:ins w:id="223" w:author="NIZAR" w:date="2023-06-01T13:34:00Z"/>
              <w:rFonts w:asciiTheme="minorHAnsi" w:eastAsiaTheme="minorEastAsia" w:hAnsiTheme="minorHAnsi" w:cstheme="minorBidi"/>
            </w:rPr>
          </w:pPr>
          <w:ins w:id="224" w:author="NIZAR" w:date="2023-06-01T13:34:00Z">
            <w:r w:rsidRPr="00F410F1">
              <w:rPr>
                <w:rStyle w:val="Hyperlink"/>
              </w:rPr>
              <w:fldChar w:fldCharType="begin"/>
            </w:r>
            <w:r w:rsidRPr="00F410F1">
              <w:rPr>
                <w:rStyle w:val="Hyperlink"/>
              </w:rPr>
              <w:instrText xml:space="preserve"> </w:instrText>
            </w:r>
            <w:r>
              <w:instrText>HYPERLINK \l "_Toc136518914"</w:instrText>
            </w:r>
            <w:r w:rsidRPr="00F410F1">
              <w:rPr>
                <w:rStyle w:val="Hyperlink"/>
              </w:rPr>
              <w:instrText xml:space="preserve"> </w:instrText>
            </w:r>
            <w:r w:rsidRPr="00F410F1">
              <w:rPr>
                <w:rStyle w:val="Hyperlink"/>
              </w:rPr>
              <w:fldChar w:fldCharType="separate"/>
            </w:r>
            <w:r w:rsidRPr="00F410F1">
              <w:rPr>
                <w:rStyle w:val="Hyperlink"/>
              </w:rPr>
              <w:t>A. Gambaran Umum Serial Drama Revenge Of Others 2022</w:t>
            </w:r>
            <w:r>
              <w:rPr>
                <w:webHidden/>
              </w:rPr>
              <w:tab/>
            </w:r>
            <w:r>
              <w:rPr>
                <w:webHidden/>
              </w:rPr>
              <w:fldChar w:fldCharType="begin"/>
            </w:r>
            <w:r>
              <w:rPr>
                <w:webHidden/>
              </w:rPr>
              <w:instrText xml:space="preserve"> PAGEREF _Toc136518914 \h </w:instrText>
            </w:r>
          </w:ins>
          <w:r>
            <w:rPr>
              <w:webHidden/>
            </w:rPr>
          </w:r>
          <w:ins w:id="225" w:author="NIZAR" w:date="2023-06-01T13:34:00Z">
            <w:r>
              <w:rPr>
                <w:webHidden/>
              </w:rPr>
              <w:fldChar w:fldCharType="end"/>
            </w:r>
            <w:r w:rsidRPr="00F410F1">
              <w:rPr>
                <w:rStyle w:val="Hyperlink"/>
              </w:rPr>
              <w:fldChar w:fldCharType="end"/>
            </w:r>
          </w:ins>
        </w:p>
        <w:p w14:paraId="2B07FBAC" w14:textId="77777777" w:rsidR="00E91F3C" w:rsidRDefault="00E91F3C">
          <w:pPr>
            <w:pStyle w:val="TOC2"/>
            <w:rPr>
              <w:ins w:id="226" w:author="NIZAR" w:date="2023-06-01T13:34:00Z"/>
              <w:rFonts w:asciiTheme="minorHAnsi" w:eastAsiaTheme="minorEastAsia" w:hAnsiTheme="minorHAnsi" w:cstheme="minorBidi"/>
            </w:rPr>
          </w:pPr>
          <w:ins w:id="227" w:author="NIZAR" w:date="2023-06-01T13:34:00Z">
            <w:r w:rsidRPr="00F410F1">
              <w:rPr>
                <w:rStyle w:val="Hyperlink"/>
              </w:rPr>
              <w:fldChar w:fldCharType="begin"/>
            </w:r>
            <w:r w:rsidRPr="00F410F1">
              <w:rPr>
                <w:rStyle w:val="Hyperlink"/>
              </w:rPr>
              <w:instrText xml:space="preserve"> </w:instrText>
            </w:r>
            <w:r>
              <w:instrText>HYPERLINK \l "_Toc136518915"</w:instrText>
            </w:r>
            <w:r w:rsidRPr="00F410F1">
              <w:rPr>
                <w:rStyle w:val="Hyperlink"/>
              </w:rPr>
              <w:instrText xml:space="preserve"> </w:instrText>
            </w:r>
            <w:r w:rsidRPr="00F410F1">
              <w:rPr>
                <w:rStyle w:val="Hyperlink"/>
              </w:rPr>
              <w:fldChar w:fldCharType="separate"/>
            </w:r>
            <w:r w:rsidRPr="00F410F1">
              <w:rPr>
                <w:rStyle w:val="Hyperlink"/>
              </w:rPr>
              <w:t>B. Sajian Data</w:t>
            </w:r>
            <w:r>
              <w:rPr>
                <w:webHidden/>
              </w:rPr>
              <w:tab/>
            </w:r>
            <w:r>
              <w:rPr>
                <w:webHidden/>
              </w:rPr>
              <w:fldChar w:fldCharType="begin"/>
            </w:r>
            <w:r>
              <w:rPr>
                <w:webHidden/>
              </w:rPr>
              <w:instrText xml:space="preserve"> PAGEREF _Toc136518915 \h </w:instrText>
            </w:r>
          </w:ins>
          <w:r>
            <w:rPr>
              <w:webHidden/>
            </w:rPr>
          </w:r>
          <w:ins w:id="228" w:author="NIZAR" w:date="2023-06-01T13:34:00Z">
            <w:r>
              <w:rPr>
                <w:webHidden/>
              </w:rPr>
              <w:fldChar w:fldCharType="end"/>
            </w:r>
            <w:r w:rsidRPr="00F410F1">
              <w:rPr>
                <w:rStyle w:val="Hyperlink"/>
              </w:rPr>
              <w:fldChar w:fldCharType="end"/>
            </w:r>
          </w:ins>
        </w:p>
        <w:p w14:paraId="6C4EB2D9" w14:textId="77777777" w:rsidR="00E91F3C" w:rsidRDefault="00E91F3C">
          <w:pPr>
            <w:pStyle w:val="TOC2"/>
            <w:rPr>
              <w:ins w:id="229" w:author="NIZAR" w:date="2023-06-01T13:34:00Z"/>
              <w:rFonts w:asciiTheme="minorHAnsi" w:eastAsiaTheme="minorEastAsia" w:hAnsiTheme="minorHAnsi" w:cstheme="minorBidi"/>
            </w:rPr>
          </w:pPr>
          <w:ins w:id="230" w:author="NIZAR" w:date="2023-06-01T13:34:00Z">
            <w:r w:rsidRPr="00F410F1">
              <w:rPr>
                <w:rStyle w:val="Hyperlink"/>
              </w:rPr>
              <w:fldChar w:fldCharType="begin"/>
            </w:r>
            <w:r w:rsidRPr="00F410F1">
              <w:rPr>
                <w:rStyle w:val="Hyperlink"/>
              </w:rPr>
              <w:instrText xml:space="preserve"> </w:instrText>
            </w:r>
            <w:r>
              <w:instrText>HYPERLINK \l "_Toc136518916"</w:instrText>
            </w:r>
            <w:r w:rsidRPr="00F410F1">
              <w:rPr>
                <w:rStyle w:val="Hyperlink"/>
              </w:rPr>
              <w:instrText xml:space="preserve"> </w:instrText>
            </w:r>
            <w:r w:rsidRPr="00F410F1">
              <w:rPr>
                <w:rStyle w:val="Hyperlink"/>
              </w:rPr>
              <w:fldChar w:fldCharType="separate"/>
            </w:r>
            <w:r w:rsidRPr="00F410F1">
              <w:rPr>
                <w:rStyle w:val="Hyperlink"/>
              </w:rPr>
              <w:t xml:space="preserve">C. Analisis </w:t>
            </w:r>
            <w:r w:rsidRPr="00F410F1">
              <w:rPr>
                <w:rStyle w:val="Hyperlink"/>
                <w:i/>
              </w:rPr>
              <w:t>Bullying</w:t>
            </w:r>
            <w:r w:rsidRPr="00F410F1">
              <w:rPr>
                <w:rStyle w:val="Hyperlink"/>
              </w:rPr>
              <w:t xml:space="preserve"> Dalam Serial Drama Revenge Of Others 2022</w:t>
            </w:r>
            <w:r>
              <w:rPr>
                <w:webHidden/>
              </w:rPr>
              <w:tab/>
            </w:r>
            <w:r>
              <w:rPr>
                <w:webHidden/>
              </w:rPr>
              <w:fldChar w:fldCharType="begin"/>
            </w:r>
            <w:r>
              <w:rPr>
                <w:webHidden/>
              </w:rPr>
              <w:instrText xml:space="preserve"> PAGEREF _Toc136518916 \h </w:instrText>
            </w:r>
          </w:ins>
          <w:r>
            <w:rPr>
              <w:webHidden/>
            </w:rPr>
          </w:r>
          <w:ins w:id="231" w:author="NIZAR" w:date="2023-06-01T13:34:00Z">
            <w:r>
              <w:rPr>
                <w:webHidden/>
              </w:rPr>
              <w:fldChar w:fldCharType="end"/>
            </w:r>
            <w:r w:rsidRPr="00F410F1">
              <w:rPr>
                <w:rStyle w:val="Hyperlink"/>
              </w:rPr>
              <w:fldChar w:fldCharType="end"/>
            </w:r>
          </w:ins>
        </w:p>
        <w:p w14:paraId="223025F8" w14:textId="77777777" w:rsidR="00E91F3C" w:rsidRDefault="00E91F3C">
          <w:pPr>
            <w:pStyle w:val="TOC1"/>
            <w:tabs>
              <w:tab w:val="right" w:leader="dot" w:pos="7930"/>
            </w:tabs>
            <w:rPr>
              <w:ins w:id="232" w:author="NIZAR" w:date="2023-06-01T13:34:00Z"/>
              <w:rFonts w:asciiTheme="minorHAnsi" w:eastAsiaTheme="minorEastAsia" w:hAnsiTheme="minorHAnsi" w:cstheme="minorBidi"/>
            </w:rPr>
          </w:pPr>
          <w:ins w:id="233" w:author="NIZAR" w:date="2023-06-01T13:34:00Z">
            <w:r w:rsidRPr="00F410F1">
              <w:rPr>
                <w:rStyle w:val="Hyperlink"/>
              </w:rPr>
              <w:fldChar w:fldCharType="begin"/>
            </w:r>
            <w:r w:rsidRPr="00F410F1">
              <w:rPr>
                <w:rStyle w:val="Hyperlink"/>
              </w:rPr>
              <w:instrText xml:space="preserve"> </w:instrText>
            </w:r>
            <w:r>
              <w:instrText>HYPERLINK \l "_Toc136518917"</w:instrText>
            </w:r>
            <w:r w:rsidRPr="00F410F1">
              <w:rPr>
                <w:rStyle w:val="Hyperlink"/>
              </w:rPr>
              <w:instrText xml:space="preserve"> </w:instrText>
            </w:r>
            <w:r w:rsidRPr="00F410F1">
              <w:rPr>
                <w:rStyle w:val="Hyperlink"/>
              </w:rPr>
              <w:fldChar w:fldCharType="separate"/>
            </w:r>
            <w:r w:rsidRPr="00F410F1">
              <w:rPr>
                <w:rStyle w:val="Hyperlink"/>
              </w:rPr>
              <w:t>BAB V PENUTUP</w:t>
            </w:r>
            <w:r>
              <w:rPr>
                <w:webHidden/>
              </w:rPr>
              <w:tab/>
            </w:r>
            <w:r>
              <w:rPr>
                <w:webHidden/>
              </w:rPr>
              <w:fldChar w:fldCharType="begin"/>
            </w:r>
            <w:r>
              <w:rPr>
                <w:webHidden/>
              </w:rPr>
              <w:instrText xml:space="preserve"> PAGEREF _Toc136518917 \h </w:instrText>
            </w:r>
          </w:ins>
          <w:r>
            <w:rPr>
              <w:webHidden/>
            </w:rPr>
          </w:r>
          <w:ins w:id="234" w:author="NIZAR" w:date="2023-06-01T13:34:00Z">
            <w:r>
              <w:rPr>
                <w:webHidden/>
              </w:rPr>
              <w:fldChar w:fldCharType="end"/>
            </w:r>
            <w:r w:rsidRPr="00F410F1">
              <w:rPr>
                <w:rStyle w:val="Hyperlink"/>
              </w:rPr>
              <w:fldChar w:fldCharType="end"/>
            </w:r>
          </w:ins>
        </w:p>
        <w:p w14:paraId="2C2D6DBE" w14:textId="77777777" w:rsidR="00E91F3C" w:rsidRDefault="00E91F3C">
          <w:pPr>
            <w:pStyle w:val="TOC2"/>
            <w:rPr>
              <w:ins w:id="235" w:author="NIZAR" w:date="2023-06-01T13:34:00Z"/>
              <w:rFonts w:asciiTheme="minorHAnsi" w:eastAsiaTheme="minorEastAsia" w:hAnsiTheme="minorHAnsi" w:cstheme="minorBidi"/>
            </w:rPr>
          </w:pPr>
          <w:ins w:id="236" w:author="NIZAR" w:date="2023-06-01T13:34:00Z">
            <w:r w:rsidRPr="00F410F1">
              <w:rPr>
                <w:rStyle w:val="Hyperlink"/>
              </w:rPr>
              <w:fldChar w:fldCharType="begin"/>
            </w:r>
            <w:r w:rsidRPr="00F410F1">
              <w:rPr>
                <w:rStyle w:val="Hyperlink"/>
              </w:rPr>
              <w:instrText xml:space="preserve"> </w:instrText>
            </w:r>
            <w:r>
              <w:instrText>HYPERLINK \l "_Toc136518918"</w:instrText>
            </w:r>
            <w:r w:rsidRPr="00F410F1">
              <w:rPr>
                <w:rStyle w:val="Hyperlink"/>
              </w:rPr>
              <w:instrText xml:space="preserve"> </w:instrText>
            </w:r>
            <w:r w:rsidRPr="00F410F1">
              <w:rPr>
                <w:rStyle w:val="Hyperlink"/>
              </w:rPr>
              <w:fldChar w:fldCharType="separate"/>
            </w:r>
            <w:r w:rsidRPr="00F410F1">
              <w:rPr>
                <w:rStyle w:val="Hyperlink"/>
              </w:rPr>
              <w:t>A. Kesimpulan</w:t>
            </w:r>
            <w:r>
              <w:rPr>
                <w:webHidden/>
              </w:rPr>
              <w:tab/>
            </w:r>
            <w:r>
              <w:rPr>
                <w:webHidden/>
              </w:rPr>
              <w:fldChar w:fldCharType="begin"/>
            </w:r>
            <w:r>
              <w:rPr>
                <w:webHidden/>
              </w:rPr>
              <w:instrText xml:space="preserve"> PAGEREF _Toc136518918 \h </w:instrText>
            </w:r>
          </w:ins>
          <w:r>
            <w:rPr>
              <w:webHidden/>
            </w:rPr>
          </w:r>
          <w:ins w:id="237" w:author="NIZAR" w:date="2023-06-01T13:34:00Z">
            <w:r>
              <w:rPr>
                <w:webHidden/>
              </w:rPr>
              <w:fldChar w:fldCharType="end"/>
            </w:r>
            <w:r w:rsidRPr="00F410F1">
              <w:rPr>
                <w:rStyle w:val="Hyperlink"/>
              </w:rPr>
              <w:fldChar w:fldCharType="end"/>
            </w:r>
          </w:ins>
        </w:p>
        <w:p w14:paraId="65D7D2E9" w14:textId="77777777" w:rsidR="00E91F3C" w:rsidRDefault="00E91F3C">
          <w:pPr>
            <w:pStyle w:val="TOC2"/>
            <w:rPr>
              <w:ins w:id="238" w:author="NIZAR" w:date="2023-06-01T13:34:00Z"/>
              <w:rFonts w:asciiTheme="minorHAnsi" w:eastAsiaTheme="minorEastAsia" w:hAnsiTheme="minorHAnsi" w:cstheme="minorBidi"/>
            </w:rPr>
          </w:pPr>
          <w:ins w:id="239" w:author="NIZAR" w:date="2023-06-01T13:34:00Z">
            <w:r w:rsidRPr="00F410F1">
              <w:rPr>
                <w:rStyle w:val="Hyperlink"/>
              </w:rPr>
              <w:fldChar w:fldCharType="begin"/>
            </w:r>
            <w:r w:rsidRPr="00F410F1">
              <w:rPr>
                <w:rStyle w:val="Hyperlink"/>
              </w:rPr>
              <w:instrText xml:space="preserve"> </w:instrText>
            </w:r>
            <w:r>
              <w:instrText>HYPERLINK \l "_Toc136518919"</w:instrText>
            </w:r>
            <w:r w:rsidRPr="00F410F1">
              <w:rPr>
                <w:rStyle w:val="Hyperlink"/>
              </w:rPr>
              <w:instrText xml:space="preserve"> </w:instrText>
            </w:r>
            <w:r w:rsidRPr="00F410F1">
              <w:rPr>
                <w:rStyle w:val="Hyperlink"/>
              </w:rPr>
              <w:fldChar w:fldCharType="separate"/>
            </w:r>
            <w:r w:rsidRPr="00F410F1">
              <w:rPr>
                <w:rStyle w:val="Hyperlink"/>
                <w:rFonts w:cs="Times New Roman"/>
              </w:rPr>
              <w:t>B.</w:t>
            </w:r>
            <w:r w:rsidRPr="00F410F1">
              <w:rPr>
                <w:rStyle w:val="Hyperlink"/>
              </w:rPr>
              <w:t xml:space="preserve"> Saran (Peneliti Selanjutnya, Khlayak Umum)</w:t>
            </w:r>
            <w:r>
              <w:rPr>
                <w:webHidden/>
              </w:rPr>
              <w:tab/>
            </w:r>
            <w:r>
              <w:rPr>
                <w:webHidden/>
              </w:rPr>
              <w:fldChar w:fldCharType="begin"/>
            </w:r>
            <w:r>
              <w:rPr>
                <w:webHidden/>
              </w:rPr>
              <w:instrText xml:space="preserve"> PAGEREF _Toc136518919 \h </w:instrText>
            </w:r>
          </w:ins>
          <w:r>
            <w:rPr>
              <w:webHidden/>
            </w:rPr>
          </w:r>
          <w:ins w:id="240" w:author="NIZAR" w:date="2023-06-01T13:34:00Z">
            <w:r>
              <w:rPr>
                <w:webHidden/>
              </w:rPr>
              <w:fldChar w:fldCharType="end"/>
            </w:r>
            <w:r w:rsidRPr="00F410F1">
              <w:rPr>
                <w:rStyle w:val="Hyperlink"/>
              </w:rPr>
              <w:fldChar w:fldCharType="end"/>
            </w:r>
          </w:ins>
        </w:p>
        <w:p w14:paraId="23C31A06" w14:textId="77777777" w:rsidR="00E91F3C" w:rsidRDefault="00E91F3C">
          <w:pPr>
            <w:pStyle w:val="TOC1"/>
            <w:tabs>
              <w:tab w:val="right" w:leader="dot" w:pos="7930"/>
            </w:tabs>
            <w:rPr>
              <w:ins w:id="241" w:author="NIZAR" w:date="2023-06-01T13:34:00Z"/>
              <w:rFonts w:asciiTheme="minorHAnsi" w:eastAsiaTheme="minorEastAsia" w:hAnsiTheme="minorHAnsi" w:cstheme="minorBidi"/>
            </w:rPr>
          </w:pPr>
          <w:ins w:id="242" w:author="NIZAR" w:date="2023-06-01T13:34:00Z">
            <w:r w:rsidRPr="00F410F1">
              <w:rPr>
                <w:rStyle w:val="Hyperlink"/>
              </w:rPr>
              <w:fldChar w:fldCharType="begin"/>
            </w:r>
            <w:r w:rsidRPr="00F410F1">
              <w:rPr>
                <w:rStyle w:val="Hyperlink"/>
              </w:rPr>
              <w:instrText xml:space="preserve"> </w:instrText>
            </w:r>
            <w:r>
              <w:instrText>HYPERLINK \l "_Toc136518920"</w:instrText>
            </w:r>
            <w:r w:rsidRPr="00F410F1">
              <w:rPr>
                <w:rStyle w:val="Hyperlink"/>
              </w:rPr>
              <w:instrText xml:space="preserve"> </w:instrText>
            </w:r>
            <w:r w:rsidRPr="00F410F1">
              <w:rPr>
                <w:rStyle w:val="Hyperlink"/>
              </w:rPr>
              <w:fldChar w:fldCharType="separate"/>
            </w:r>
            <w:r w:rsidRPr="00F410F1">
              <w:rPr>
                <w:rStyle w:val="Hyperlink"/>
              </w:rPr>
              <w:t>DAFTAR PUSTAKA</w:t>
            </w:r>
            <w:r>
              <w:rPr>
                <w:webHidden/>
              </w:rPr>
              <w:tab/>
            </w:r>
            <w:r>
              <w:rPr>
                <w:webHidden/>
              </w:rPr>
              <w:fldChar w:fldCharType="begin"/>
            </w:r>
            <w:r>
              <w:rPr>
                <w:webHidden/>
              </w:rPr>
              <w:instrText xml:space="preserve"> PAGEREF _Toc136518920 \h </w:instrText>
            </w:r>
          </w:ins>
          <w:r>
            <w:rPr>
              <w:webHidden/>
            </w:rPr>
          </w:r>
          <w:ins w:id="243" w:author="NIZAR" w:date="2023-06-01T13:34:00Z">
            <w:r>
              <w:rPr>
                <w:webHidden/>
              </w:rPr>
              <w:fldChar w:fldCharType="end"/>
            </w:r>
            <w:r w:rsidRPr="00F410F1">
              <w:rPr>
                <w:rStyle w:val="Hyperlink"/>
              </w:rPr>
              <w:fldChar w:fldCharType="end"/>
            </w:r>
          </w:ins>
        </w:p>
        <w:p w14:paraId="2724FDEE" w14:textId="299D2D72" w:rsidR="00FE7DF8" w:rsidRPr="00FE7DF8" w:rsidDel="00E91F3C" w:rsidRDefault="00FE7DF8" w:rsidP="002B2CC0">
          <w:pPr>
            <w:pStyle w:val="TOC1"/>
            <w:tabs>
              <w:tab w:val="right" w:leader="dot" w:pos="7930"/>
            </w:tabs>
            <w:spacing w:after="0" w:line="240" w:lineRule="auto"/>
            <w:rPr>
              <w:del w:id="244" w:author="NIZAR" w:date="2023-06-01T13:34:00Z"/>
              <w:rFonts w:ascii="Times New Roman" w:hAnsi="Times New Roman" w:cs="Times New Roman"/>
              <w:noProof/>
              <w:sz w:val="24"/>
            </w:rPr>
          </w:pPr>
          <w:del w:id="245" w:author="NIZAR" w:date="2023-06-01T13:34:00Z">
            <w:r w:rsidRPr="00E91F3C" w:rsidDel="00E91F3C">
              <w:rPr>
                <w:rPrChange w:id="246" w:author="NIZAR" w:date="2023-06-01T13:34:00Z">
                  <w:rPr>
                    <w:rStyle w:val="Hyperlink"/>
                    <w:rFonts w:ascii="Times New Roman" w:hAnsi="Times New Roman" w:cs="Times New Roman"/>
                    <w:noProof/>
                    <w:sz w:val="24"/>
                  </w:rPr>
                </w:rPrChange>
              </w:rPr>
              <w:delText>KATA PENGANTAR</w:delText>
            </w:r>
            <w:r w:rsidRPr="00FE7DF8" w:rsidDel="00E91F3C">
              <w:rPr>
                <w:rFonts w:ascii="Times New Roman" w:hAnsi="Times New Roman" w:cs="Times New Roman"/>
                <w:noProof/>
                <w:webHidden/>
                <w:sz w:val="24"/>
              </w:rPr>
              <w:tab/>
            </w:r>
            <w:r w:rsidR="002C50BB" w:rsidDel="00E91F3C">
              <w:rPr>
                <w:rFonts w:ascii="Times New Roman" w:hAnsi="Times New Roman" w:cs="Times New Roman"/>
                <w:noProof/>
                <w:webHidden/>
                <w:sz w:val="24"/>
              </w:rPr>
              <w:delText>2</w:delText>
            </w:r>
          </w:del>
        </w:p>
        <w:p w14:paraId="512E4C55" w14:textId="4C64D366" w:rsidR="00FE7DF8" w:rsidRPr="00FE7DF8" w:rsidDel="00E91F3C" w:rsidRDefault="00FE7DF8" w:rsidP="002B2CC0">
          <w:pPr>
            <w:pStyle w:val="TOC1"/>
            <w:tabs>
              <w:tab w:val="right" w:leader="dot" w:pos="7930"/>
            </w:tabs>
            <w:spacing w:after="0" w:line="240" w:lineRule="auto"/>
            <w:rPr>
              <w:del w:id="247" w:author="NIZAR" w:date="2023-06-01T13:34:00Z"/>
              <w:rFonts w:ascii="Times New Roman" w:hAnsi="Times New Roman" w:cs="Times New Roman"/>
              <w:noProof/>
              <w:sz w:val="24"/>
            </w:rPr>
          </w:pPr>
          <w:del w:id="248" w:author="NIZAR" w:date="2023-06-01T13:34:00Z">
            <w:r w:rsidRPr="00E91F3C" w:rsidDel="00E91F3C">
              <w:rPr>
                <w:rPrChange w:id="249" w:author="NIZAR" w:date="2023-06-01T13:34:00Z">
                  <w:rPr>
                    <w:rStyle w:val="Hyperlink"/>
                    <w:rFonts w:ascii="Times New Roman" w:hAnsi="Times New Roman" w:cs="Times New Roman"/>
                    <w:noProof/>
                    <w:sz w:val="24"/>
                  </w:rPr>
                </w:rPrChange>
              </w:rPr>
              <w:delText>DAFTAR ISI</w:delText>
            </w:r>
            <w:r w:rsidRPr="00FE7DF8" w:rsidDel="00E91F3C">
              <w:rPr>
                <w:rFonts w:ascii="Times New Roman" w:hAnsi="Times New Roman" w:cs="Times New Roman"/>
                <w:noProof/>
                <w:webHidden/>
                <w:sz w:val="24"/>
              </w:rPr>
              <w:tab/>
            </w:r>
            <w:r w:rsidR="002C50BB" w:rsidDel="00E91F3C">
              <w:rPr>
                <w:rFonts w:ascii="Times New Roman" w:hAnsi="Times New Roman" w:cs="Times New Roman"/>
                <w:noProof/>
                <w:webHidden/>
                <w:sz w:val="24"/>
              </w:rPr>
              <w:delText>3</w:delText>
            </w:r>
          </w:del>
        </w:p>
        <w:p w14:paraId="78332D8B" w14:textId="38097D13" w:rsidR="00FE7DF8" w:rsidRPr="00FE7DF8" w:rsidDel="00E91F3C" w:rsidRDefault="00FE7DF8" w:rsidP="002B2CC0">
          <w:pPr>
            <w:pStyle w:val="TOC1"/>
            <w:tabs>
              <w:tab w:val="right" w:leader="dot" w:pos="7930"/>
            </w:tabs>
            <w:spacing w:after="0" w:line="240" w:lineRule="auto"/>
            <w:rPr>
              <w:del w:id="250" w:author="NIZAR" w:date="2023-06-01T13:34:00Z"/>
              <w:rFonts w:ascii="Times New Roman" w:hAnsi="Times New Roman" w:cs="Times New Roman"/>
              <w:noProof/>
              <w:sz w:val="24"/>
            </w:rPr>
          </w:pPr>
          <w:del w:id="251" w:author="NIZAR" w:date="2023-06-01T13:34:00Z">
            <w:r w:rsidRPr="00E91F3C" w:rsidDel="00E91F3C">
              <w:rPr>
                <w:rPrChange w:id="252" w:author="NIZAR" w:date="2023-06-01T13:34:00Z">
                  <w:rPr>
                    <w:rStyle w:val="Hyperlink"/>
                    <w:rFonts w:ascii="Times New Roman" w:hAnsi="Times New Roman" w:cs="Times New Roman"/>
                    <w:noProof/>
                    <w:sz w:val="24"/>
                  </w:rPr>
                </w:rPrChange>
              </w:rPr>
              <w:delText>DAFTAR TABEL</w:delText>
            </w:r>
            <w:r w:rsidRPr="00FE7DF8" w:rsidDel="00E91F3C">
              <w:rPr>
                <w:rFonts w:ascii="Times New Roman" w:hAnsi="Times New Roman" w:cs="Times New Roman"/>
                <w:noProof/>
                <w:webHidden/>
                <w:sz w:val="24"/>
              </w:rPr>
              <w:tab/>
            </w:r>
            <w:r w:rsidR="002C50BB" w:rsidDel="00E91F3C">
              <w:rPr>
                <w:rFonts w:ascii="Times New Roman" w:hAnsi="Times New Roman" w:cs="Times New Roman"/>
                <w:noProof/>
                <w:webHidden/>
                <w:sz w:val="24"/>
              </w:rPr>
              <w:delText>4</w:delText>
            </w:r>
          </w:del>
        </w:p>
        <w:p w14:paraId="60BC3C40" w14:textId="77777777" w:rsidR="002B2CC0" w:rsidDel="00E91F3C" w:rsidRDefault="002B2CC0" w:rsidP="002B2CC0">
          <w:pPr>
            <w:pStyle w:val="TOC1"/>
            <w:tabs>
              <w:tab w:val="right" w:leader="dot" w:pos="7930"/>
            </w:tabs>
            <w:spacing w:after="0" w:line="240" w:lineRule="auto"/>
            <w:rPr>
              <w:del w:id="253" w:author="NIZAR" w:date="2023-06-01T13:34:00Z"/>
              <w:rStyle w:val="Hyperlink"/>
              <w:rFonts w:ascii="Times New Roman" w:hAnsi="Times New Roman" w:cs="Times New Roman"/>
              <w:noProof/>
              <w:sz w:val="24"/>
            </w:rPr>
          </w:pPr>
        </w:p>
        <w:p w14:paraId="5E673770" w14:textId="53B0CFE1" w:rsidR="00FE7DF8" w:rsidRPr="00FE7DF8" w:rsidDel="00E91F3C" w:rsidRDefault="00FE7DF8" w:rsidP="002B2CC0">
          <w:pPr>
            <w:pStyle w:val="TOC1"/>
            <w:tabs>
              <w:tab w:val="right" w:leader="dot" w:pos="7930"/>
            </w:tabs>
            <w:spacing w:after="0" w:line="240" w:lineRule="auto"/>
            <w:rPr>
              <w:del w:id="254" w:author="NIZAR" w:date="2023-06-01T13:34:00Z"/>
              <w:rFonts w:ascii="Times New Roman" w:hAnsi="Times New Roman" w:cs="Times New Roman"/>
              <w:noProof/>
              <w:sz w:val="24"/>
            </w:rPr>
          </w:pPr>
          <w:del w:id="255" w:author="NIZAR" w:date="2023-06-01T13:34:00Z">
            <w:r w:rsidRPr="00E91F3C" w:rsidDel="00E91F3C">
              <w:rPr>
                <w:rPrChange w:id="256" w:author="NIZAR" w:date="2023-06-01T13:34:00Z">
                  <w:rPr>
                    <w:rStyle w:val="Hyperlink"/>
                    <w:rFonts w:ascii="Times New Roman" w:hAnsi="Times New Roman" w:cs="Times New Roman"/>
                    <w:noProof/>
                    <w:sz w:val="24"/>
                  </w:rPr>
                </w:rPrChange>
              </w:rPr>
              <w:delText>BAB I PENDAHULUAN</w:delText>
            </w:r>
            <w:r w:rsidRPr="00FE7DF8" w:rsidDel="00E91F3C">
              <w:rPr>
                <w:rFonts w:ascii="Times New Roman" w:hAnsi="Times New Roman" w:cs="Times New Roman"/>
                <w:noProof/>
                <w:webHidden/>
                <w:sz w:val="24"/>
              </w:rPr>
              <w:tab/>
            </w:r>
            <w:r w:rsidR="002C50BB" w:rsidDel="00E91F3C">
              <w:rPr>
                <w:rFonts w:ascii="Times New Roman" w:hAnsi="Times New Roman" w:cs="Times New Roman"/>
                <w:noProof/>
                <w:webHidden/>
                <w:sz w:val="24"/>
              </w:rPr>
              <w:delText>5</w:delText>
            </w:r>
          </w:del>
        </w:p>
        <w:p w14:paraId="38C6ACF6" w14:textId="049F3C06" w:rsidR="00FE7DF8" w:rsidRPr="00FE7DF8" w:rsidDel="00E91F3C" w:rsidRDefault="00FE7DF8" w:rsidP="002B2CC0">
          <w:pPr>
            <w:pStyle w:val="TOC2"/>
            <w:rPr>
              <w:del w:id="257" w:author="NIZAR" w:date="2023-06-01T13:34:00Z"/>
              <w:noProof/>
            </w:rPr>
          </w:pPr>
          <w:del w:id="258" w:author="NIZAR" w:date="2023-06-01T13:34:00Z">
            <w:r w:rsidRPr="00E91F3C" w:rsidDel="00E91F3C">
              <w:rPr>
                <w:rPrChange w:id="259" w:author="NIZAR" w:date="2023-06-01T13:34:00Z">
                  <w:rPr>
                    <w:rStyle w:val="Hyperlink"/>
                    <w:rFonts w:ascii="Times New Roman" w:hAnsi="Times New Roman" w:cs="Times New Roman"/>
                    <w:noProof/>
                    <w:sz w:val="24"/>
                  </w:rPr>
                </w:rPrChange>
              </w:rPr>
              <w:delText>A. Latar Belakang</w:delText>
            </w:r>
            <w:r w:rsidRPr="00FE7DF8" w:rsidDel="00E91F3C">
              <w:rPr>
                <w:noProof/>
                <w:webHidden/>
              </w:rPr>
              <w:tab/>
            </w:r>
            <w:r w:rsidR="002C50BB" w:rsidDel="00E91F3C">
              <w:rPr>
                <w:noProof/>
                <w:webHidden/>
              </w:rPr>
              <w:delText>5</w:delText>
            </w:r>
          </w:del>
        </w:p>
        <w:p w14:paraId="38E63B13" w14:textId="57DECC73" w:rsidR="00FE7DF8" w:rsidRPr="00FE7DF8" w:rsidDel="00E91F3C" w:rsidRDefault="00FE7DF8" w:rsidP="002B2CC0">
          <w:pPr>
            <w:pStyle w:val="TOC2"/>
            <w:rPr>
              <w:del w:id="260" w:author="NIZAR" w:date="2023-06-01T13:34:00Z"/>
              <w:noProof/>
            </w:rPr>
          </w:pPr>
          <w:del w:id="261" w:author="NIZAR" w:date="2023-06-01T13:34:00Z">
            <w:r w:rsidRPr="00E91F3C" w:rsidDel="00E91F3C">
              <w:rPr>
                <w:rPrChange w:id="262" w:author="NIZAR" w:date="2023-06-01T13:34:00Z">
                  <w:rPr>
                    <w:rStyle w:val="Hyperlink"/>
                    <w:rFonts w:ascii="Times New Roman" w:hAnsi="Times New Roman" w:cs="Times New Roman"/>
                    <w:noProof/>
                    <w:sz w:val="24"/>
                  </w:rPr>
                </w:rPrChange>
              </w:rPr>
              <w:delText>B. Fakta Realitas</w:delText>
            </w:r>
            <w:r w:rsidRPr="00FE7DF8" w:rsidDel="00E91F3C">
              <w:rPr>
                <w:noProof/>
                <w:webHidden/>
              </w:rPr>
              <w:tab/>
            </w:r>
            <w:r w:rsidR="002C50BB" w:rsidDel="00E91F3C">
              <w:rPr>
                <w:noProof/>
                <w:webHidden/>
              </w:rPr>
              <w:delText>6</w:delText>
            </w:r>
          </w:del>
        </w:p>
        <w:p w14:paraId="73751C58" w14:textId="18A5484D" w:rsidR="00FE7DF8" w:rsidRPr="00FE7DF8" w:rsidDel="00E91F3C" w:rsidRDefault="00FE7DF8" w:rsidP="002B2CC0">
          <w:pPr>
            <w:pStyle w:val="TOC2"/>
            <w:rPr>
              <w:del w:id="263" w:author="NIZAR" w:date="2023-06-01T13:34:00Z"/>
              <w:noProof/>
            </w:rPr>
          </w:pPr>
          <w:del w:id="264" w:author="NIZAR" w:date="2023-06-01T13:34:00Z">
            <w:r w:rsidRPr="00E91F3C" w:rsidDel="00E91F3C">
              <w:rPr>
                <w:rPrChange w:id="265" w:author="NIZAR" w:date="2023-06-01T13:34:00Z">
                  <w:rPr>
                    <w:rStyle w:val="Hyperlink"/>
                    <w:rFonts w:ascii="Times New Roman" w:hAnsi="Times New Roman" w:cs="Times New Roman"/>
                    <w:noProof/>
                    <w:sz w:val="24"/>
                  </w:rPr>
                </w:rPrChange>
              </w:rPr>
              <w:delText>C. Rumusan Masalah</w:delText>
            </w:r>
            <w:r w:rsidRPr="00FE7DF8" w:rsidDel="00E91F3C">
              <w:rPr>
                <w:noProof/>
                <w:webHidden/>
              </w:rPr>
              <w:tab/>
            </w:r>
            <w:r w:rsidR="002C50BB" w:rsidDel="00E91F3C">
              <w:rPr>
                <w:noProof/>
                <w:webHidden/>
              </w:rPr>
              <w:delText>6</w:delText>
            </w:r>
          </w:del>
        </w:p>
        <w:p w14:paraId="6ECD5101" w14:textId="5E0846CF" w:rsidR="00FE7DF8" w:rsidRPr="00FE7DF8" w:rsidDel="00E91F3C" w:rsidRDefault="00FE7DF8" w:rsidP="002B2CC0">
          <w:pPr>
            <w:pStyle w:val="TOC2"/>
            <w:rPr>
              <w:del w:id="266" w:author="NIZAR" w:date="2023-06-01T13:34:00Z"/>
              <w:noProof/>
            </w:rPr>
          </w:pPr>
          <w:del w:id="267" w:author="NIZAR" w:date="2023-06-01T13:34:00Z">
            <w:r w:rsidRPr="00E91F3C" w:rsidDel="00E91F3C">
              <w:rPr>
                <w:rPrChange w:id="268" w:author="NIZAR" w:date="2023-06-01T13:34:00Z">
                  <w:rPr>
                    <w:rStyle w:val="Hyperlink"/>
                    <w:rFonts w:ascii="Times New Roman" w:hAnsi="Times New Roman" w:cs="Times New Roman"/>
                    <w:noProof/>
                    <w:sz w:val="24"/>
                  </w:rPr>
                </w:rPrChange>
              </w:rPr>
              <w:delText>D. Tujuan Penelitian</w:delText>
            </w:r>
            <w:r w:rsidRPr="00FE7DF8" w:rsidDel="00E91F3C">
              <w:rPr>
                <w:noProof/>
                <w:webHidden/>
              </w:rPr>
              <w:tab/>
            </w:r>
            <w:r w:rsidR="002C50BB" w:rsidDel="00E91F3C">
              <w:rPr>
                <w:noProof/>
                <w:webHidden/>
              </w:rPr>
              <w:delText>6</w:delText>
            </w:r>
          </w:del>
        </w:p>
        <w:p w14:paraId="55A98913" w14:textId="7F0E14F9" w:rsidR="00FE7DF8" w:rsidRPr="00FE7DF8" w:rsidDel="00E91F3C" w:rsidRDefault="00FE7DF8" w:rsidP="002B2CC0">
          <w:pPr>
            <w:pStyle w:val="TOC2"/>
            <w:rPr>
              <w:del w:id="269" w:author="NIZAR" w:date="2023-06-01T13:34:00Z"/>
              <w:noProof/>
            </w:rPr>
          </w:pPr>
          <w:del w:id="270" w:author="NIZAR" w:date="2023-06-01T13:34:00Z">
            <w:r w:rsidRPr="00E91F3C" w:rsidDel="00E91F3C">
              <w:rPr>
                <w:rPrChange w:id="271" w:author="NIZAR" w:date="2023-06-01T13:34:00Z">
                  <w:rPr>
                    <w:rStyle w:val="Hyperlink"/>
                    <w:rFonts w:ascii="Times New Roman" w:hAnsi="Times New Roman" w:cs="Times New Roman"/>
                    <w:noProof/>
                    <w:sz w:val="24"/>
                  </w:rPr>
                </w:rPrChange>
              </w:rPr>
              <w:delText>E. Manfaat Penelitian</w:delText>
            </w:r>
            <w:r w:rsidRPr="00FE7DF8" w:rsidDel="00E91F3C">
              <w:rPr>
                <w:noProof/>
                <w:webHidden/>
              </w:rPr>
              <w:tab/>
            </w:r>
            <w:r w:rsidR="002C50BB" w:rsidDel="00E91F3C">
              <w:rPr>
                <w:noProof/>
                <w:webHidden/>
              </w:rPr>
              <w:delText>6</w:delText>
            </w:r>
          </w:del>
        </w:p>
        <w:p w14:paraId="63FC8587" w14:textId="5BBA62CC" w:rsidR="00FE7DF8" w:rsidRPr="00FE7DF8" w:rsidDel="00E91F3C" w:rsidRDefault="00FE7DF8" w:rsidP="002B2CC0">
          <w:pPr>
            <w:pStyle w:val="TOC2"/>
            <w:rPr>
              <w:del w:id="272" w:author="NIZAR" w:date="2023-06-01T13:34:00Z"/>
              <w:noProof/>
            </w:rPr>
          </w:pPr>
          <w:del w:id="273" w:author="NIZAR" w:date="2023-06-01T13:34:00Z">
            <w:r w:rsidRPr="00E91F3C" w:rsidDel="00E91F3C">
              <w:rPr>
                <w:rPrChange w:id="274" w:author="NIZAR" w:date="2023-06-01T13:34:00Z">
                  <w:rPr>
                    <w:rStyle w:val="Hyperlink"/>
                    <w:rFonts w:ascii="Times New Roman" w:hAnsi="Times New Roman" w:cs="Times New Roman"/>
                    <w:noProof/>
                    <w:sz w:val="24"/>
                  </w:rPr>
                </w:rPrChange>
              </w:rPr>
              <w:delText>F. Kajian Terdahulu</w:delText>
            </w:r>
            <w:r w:rsidRPr="00FE7DF8" w:rsidDel="00E91F3C">
              <w:rPr>
                <w:noProof/>
                <w:webHidden/>
              </w:rPr>
              <w:tab/>
            </w:r>
            <w:r w:rsidR="002C50BB" w:rsidDel="00E91F3C">
              <w:rPr>
                <w:noProof/>
                <w:webHidden/>
              </w:rPr>
              <w:delText>6</w:delText>
            </w:r>
          </w:del>
        </w:p>
        <w:p w14:paraId="699B6DE6" w14:textId="6B459E83" w:rsidR="00FE7DF8" w:rsidRPr="00FE7DF8" w:rsidDel="00E91F3C" w:rsidRDefault="00FE7DF8" w:rsidP="002B2CC0">
          <w:pPr>
            <w:pStyle w:val="TOC2"/>
            <w:rPr>
              <w:del w:id="275" w:author="NIZAR" w:date="2023-06-01T13:34:00Z"/>
              <w:noProof/>
            </w:rPr>
          </w:pPr>
          <w:del w:id="276" w:author="NIZAR" w:date="2023-06-01T13:34:00Z">
            <w:r w:rsidRPr="00E91F3C" w:rsidDel="00E91F3C">
              <w:rPr>
                <w:rPrChange w:id="277" w:author="NIZAR" w:date="2023-06-01T13:34:00Z">
                  <w:rPr>
                    <w:rStyle w:val="Hyperlink"/>
                    <w:rFonts w:ascii="Times New Roman" w:hAnsi="Times New Roman" w:cs="Times New Roman"/>
                    <w:noProof/>
                    <w:sz w:val="24"/>
                  </w:rPr>
                </w:rPrChange>
              </w:rPr>
              <w:delText>G. Metode Penelitian</w:delText>
            </w:r>
            <w:r w:rsidRPr="00FE7DF8" w:rsidDel="00E91F3C">
              <w:rPr>
                <w:noProof/>
                <w:webHidden/>
              </w:rPr>
              <w:tab/>
            </w:r>
            <w:r w:rsidR="002C50BB" w:rsidDel="00E91F3C">
              <w:rPr>
                <w:b/>
                <w:bCs/>
                <w:noProof/>
                <w:webHidden/>
              </w:rPr>
              <w:delText>Error! Bookmark not defined.</w:delText>
            </w:r>
          </w:del>
        </w:p>
        <w:p w14:paraId="60613D68" w14:textId="77777777" w:rsidR="002B2CC0" w:rsidDel="00E91F3C" w:rsidRDefault="002B2CC0" w:rsidP="002B2CC0">
          <w:pPr>
            <w:pStyle w:val="TOC1"/>
            <w:tabs>
              <w:tab w:val="right" w:leader="dot" w:pos="7930"/>
            </w:tabs>
            <w:spacing w:after="0" w:line="240" w:lineRule="auto"/>
            <w:rPr>
              <w:del w:id="278" w:author="NIZAR" w:date="2023-06-01T13:34:00Z"/>
              <w:rStyle w:val="Hyperlink"/>
              <w:rFonts w:ascii="Times New Roman" w:hAnsi="Times New Roman" w:cs="Times New Roman"/>
              <w:noProof/>
              <w:sz w:val="24"/>
            </w:rPr>
          </w:pPr>
        </w:p>
        <w:p w14:paraId="6A17F70A" w14:textId="680A7A0D" w:rsidR="00FE7DF8" w:rsidRPr="00FE7DF8" w:rsidDel="00E91F3C" w:rsidRDefault="00FE7DF8" w:rsidP="002B2CC0">
          <w:pPr>
            <w:pStyle w:val="TOC1"/>
            <w:tabs>
              <w:tab w:val="right" w:leader="dot" w:pos="7930"/>
            </w:tabs>
            <w:spacing w:after="0" w:line="240" w:lineRule="auto"/>
            <w:rPr>
              <w:del w:id="279" w:author="NIZAR" w:date="2023-06-01T13:34:00Z"/>
              <w:rFonts w:ascii="Times New Roman" w:hAnsi="Times New Roman" w:cs="Times New Roman"/>
              <w:noProof/>
              <w:sz w:val="24"/>
            </w:rPr>
          </w:pPr>
          <w:del w:id="280" w:author="NIZAR" w:date="2023-06-01T13:34:00Z">
            <w:r w:rsidRPr="00E91F3C" w:rsidDel="00E91F3C">
              <w:rPr>
                <w:rPrChange w:id="281" w:author="NIZAR" w:date="2023-06-01T13:34:00Z">
                  <w:rPr>
                    <w:rStyle w:val="Hyperlink"/>
                    <w:rFonts w:ascii="Times New Roman" w:hAnsi="Times New Roman" w:cs="Times New Roman"/>
                    <w:noProof/>
                    <w:sz w:val="24"/>
                  </w:rPr>
                </w:rPrChange>
              </w:rPr>
              <w:delText>BAB II KAJIAN PUSTAKA</w:delText>
            </w:r>
            <w:r w:rsidRPr="00FE7DF8" w:rsidDel="00E91F3C">
              <w:rPr>
                <w:rFonts w:ascii="Times New Roman" w:hAnsi="Times New Roman" w:cs="Times New Roman"/>
                <w:noProof/>
                <w:webHidden/>
                <w:sz w:val="24"/>
              </w:rPr>
              <w:tab/>
            </w:r>
            <w:r w:rsidR="002C50BB" w:rsidDel="00E91F3C">
              <w:rPr>
                <w:rFonts w:ascii="Times New Roman" w:hAnsi="Times New Roman" w:cs="Times New Roman"/>
                <w:noProof/>
                <w:webHidden/>
                <w:sz w:val="24"/>
              </w:rPr>
              <w:delText>6</w:delText>
            </w:r>
          </w:del>
        </w:p>
        <w:p w14:paraId="346D2FE6" w14:textId="3DE2DB21" w:rsidR="00FE7DF8" w:rsidRPr="00FE7DF8" w:rsidDel="00E91F3C" w:rsidRDefault="00FE7DF8" w:rsidP="002B2CC0">
          <w:pPr>
            <w:pStyle w:val="TOC2"/>
            <w:rPr>
              <w:del w:id="282" w:author="NIZAR" w:date="2023-06-01T13:34:00Z"/>
              <w:noProof/>
            </w:rPr>
          </w:pPr>
          <w:del w:id="283" w:author="NIZAR" w:date="2023-06-01T13:34:00Z">
            <w:r w:rsidRPr="00E91F3C" w:rsidDel="00E91F3C">
              <w:rPr>
                <w:rPrChange w:id="284" w:author="NIZAR" w:date="2023-06-01T13:34:00Z">
                  <w:rPr>
                    <w:rStyle w:val="Hyperlink"/>
                    <w:rFonts w:ascii="Times New Roman" w:hAnsi="Times New Roman" w:cs="Times New Roman"/>
                    <w:noProof/>
                    <w:sz w:val="24"/>
                  </w:rPr>
                </w:rPrChange>
              </w:rPr>
              <w:delText>A. Definisi Konsep</w:delText>
            </w:r>
            <w:r w:rsidRPr="00FE7DF8" w:rsidDel="00E91F3C">
              <w:rPr>
                <w:noProof/>
                <w:webHidden/>
              </w:rPr>
              <w:tab/>
            </w:r>
            <w:r w:rsidR="002C50BB" w:rsidDel="00E91F3C">
              <w:rPr>
                <w:noProof/>
                <w:webHidden/>
              </w:rPr>
              <w:delText>6</w:delText>
            </w:r>
          </w:del>
        </w:p>
        <w:p w14:paraId="5BD3484B" w14:textId="1F7425E5" w:rsidR="00FE7DF8" w:rsidRPr="00FE7DF8" w:rsidDel="00E91F3C" w:rsidRDefault="00FE7DF8" w:rsidP="002B2CC0">
          <w:pPr>
            <w:pStyle w:val="TOC3"/>
            <w:rPr>
              <w:del w:id="285" w:author="NIZAR" w:date="2023-06-01T13:34:00Z"/>
              <w:noProof/>
            </w:rPr>
          </w:pPr>
          <w:del w:id="286" w:author="NIZAR" w:date="2023-06-01T13:34:00Z">
            <w:r w:rsidRPr="00E91F3C" w:rsidDel="00E91F3C">
              <w:rPr>
                <w:rPrChange w:id="287" w:author="NIZAR" w:date="2023-06-01T13:34:00Z">
                  <w:rPr>
                    <w:rStyle w:val="Hyperlink"/>
                    <w:rFonts w:ascii="Times New Roman" w:hAnsi="Times New Roman" w:cs="Times New Roman"/>
                    <w:noProof/>
                    <w:sz w:val="24"/>
                  </w:rPr>
                </w:rPrChange>
              </w:rPr>
              <w:delText>1. Semiotika</w:delText>
            </w:r>
            <w:r w:rsidRPr="00FE7DF8" w:rsidDel="00E91F3C">
              <w:rPr>
                <w:noProof/>
                <w:webHidden/>
              </w:rPr>
              <w:tab/>
            </w:r>
            <w:r w:rsidR="002C50BB" w:rsidDel="00E91F3C">
              <w:rPr>
                <w:noProof/>
                <w:webHidden/>
              </w:rPr>
              <w:delText>6</w:delText>
            </w:r>
          </w:del>
        </w:p>
        <w:p w14:paraId="538958DC" w14:textId="509D249B" w:rsidR="00FE7DF8" w:rsidRPr="00FE7DF8" w:rsidDel="00E91F3C" w:rsidRDefault="00FE7DF8" w:rsidP="002B2CC0">
          <w:pPr>
            <w:pStyle w:val="TOC3"/>
            <w:rPr>
              <w:del w:id="288" w:author="NIZAR" w:date="2023-06-01T13:34:00Z"/>
              <w:noProof/>
            </w:rPr>
          </w:pPr>
          <w:del w:id="289" w:author="NIZAR" w:date="2023-06-01T13:34:00Z">
            <w:r w:rsidRPr="00E91F3C" w:rsidDel="00E91F3C">
              <w:rPr>
                <w:rPrChange w:id="290" w:author="NIZAR" w:date="2023-06-01T13:34:00Z">
                  <w:rPr>
                    <w:rStyle w:val="Hyperlink"/>
                    <w:rFonts w:ascii="Times New Roman" w:hAnsi="Times New Roman" w:cs="Times New Roman"/>
                    <w:noProof/>
                    <w:sz w:val="24"/>
                  </w:rPr>
                </w:rPrChange>
              </w:rPr>
              <w:delText>2. Representasi</w:delText>
            </w:r>
            <w:r w:rsidRPr="00FE7DF8" w:rsidDel="00E91F3C">
              <w:rPr>
                <w:noProof/>
                <w:webHidden/>
              </w:rPr>
              <w:tab/>
            </w:r>
            <w:r w:rsidR="002C50BB" w:rsidDel="00E91F3C">
              <w:rPr>
                <w:noProof/>
                <w:webHidden/>
              </w:rPr>
              <w:delText>6</w:delText>
            </w:r>
          </w:del>
        </w:p>
        <w:p w14:paraId="5722D42D" w14:textId="1A301F47" w:rsidR="00FE7DF8" w:rsidRPr="00FE7DF8" w:rsidDel="00E91F3C" w:rsidRDefault="00FE7DF8" w:rsidP="002B2CC0">
          <w:pPr>
            <w:pStyle w:val="TOC3"/>
            <w:rPr>
              <w:del w:id="291" w:author="NIZAR" w:date="2023-06-01T13:34:00Z"/>
              <w:noProof/>
            </w:rPr>
          </w:pPr>
          <w:del w:id="292" w:author="NIZAR" w:date="2023-06-01T13:34:00Z">
            <w:r w:rsidRPr="00E91F3C" w:rsidDel="00E91F3C">
              <w:rPr>
                <w:rPrChange w:id="293" w:author="NIZAR" w:date="2023-06-01T13:34:00Z">
                  <w:rPr>
                    <w:rStyle w:val="Hyperlink"/>
                    <w:rFonts w:ascii="Times New Roman" w:hAnsi="Times New Roman" w:cs="Times New Roman"/>
                    <w:noProof/>
                    <w:sz w:val="24"/>
                  </w:rPr>
                </w:rPrChange>
              </w:rPr>
              <w:delText xml:space="preserve">3. </w:delText>
            </w:r>
            <w:r w:rsidR="005410CC" w:rsidRPr="00E91F3C" w:rsidDel="00E91F3C">
              <w:rPr>
                <w:rPrChange w:id="294" w:author="NIZAR" w:date="2023-06-01T13:34:00Z">
                  <w:rPr>
                    <w:rStyle w:val="Hyperlink"/>
                    <w:rFonts w:ascii="Times New Roman" w:hAnsi="Times New Roman" w:cs="Times New Roman"/>
                    <w:i/>
                    <w:noProof/>
                    <w:sz w:val="24"/>
                  </w:rPr>
                </w:rPrChange>
              </w:rPr>
              <w:delText>Bullying</w:delText>
            </w:r>
            <w:r w:rsidRPr="00FE7DF8" w:rsidDel="00E91F3C">
              <w:rPr>
                <w:noProof/>
                <w:webHidden/>
              </w:rPr>
              <w:tab/>
            </w:r>
            <w:r w:rsidR="002C50BB" w:rsidDel="00E91F3C">
              <w:rPr>
                <w:b/>
                <w:bCs/>
                <w:noProof/>
                <w:webHidden/>
              </w:rPr>
              <w:delText>Error! Bookmark not defined.</w:delText>
            </w:r>
          </w:del>
        </w:p>
        <w:p w14:paraId="6E329D88" w14:textId="21EA1D36" w:rsidR="00FE7DF8" w:rsidRPr="00FE7DF8" w:rsidDel="00E91F3C" w:rsidRDefault="00FE7DF8" w:rsidP="002B2CC0">
          <w:pPr>
            <w:pStyle w:val="TOC3"/>
            <w:rPr>
              <w:del w:id="295" w:author="NIZAR" w:date="2023-06-01T13:34:00Z"/>
              <w:noProof/>
            </w:rPr>
          </w:pPr>
          <w:del w:id="296" w:author="NIZAR" w:date="2023-06-01T13:34:00Z">
            <w:r w:rsidRPr="00E91F3C" w:rsidDel="00E91F3C">
              <w:rPr>
                <w:rPrChange w:id="297" w:author="NIZAR" w:date="2023-06-01T13:34:00Z">
                  <w:rPr>
                    <w:rStyle w:val="Hyperlink"/>
                    <w:rFonts w:ascii="Times New Roman" w:hAnsi="Times New Roman" w:cs="Times New Roman"/>
                    <w:noProof/>
                    <w:sz w:val="24"/>
                  </w:rPr>
                </w:rPrChange>
              </w:rPr>
              <w:delText>4. Serial Drama Korea</w:delText>
            </w:r>
            <w:r w:rsidRPr="00FE7DF8" w:rsidDel="00E91F3C">
              <w:rPr>
                <w:noProof/>
                <w:webHidden/>
              </w:rPr>
              <w:tab/>
            </w:r>
            <w:r w:rsidR="002C50BB" w:rsidDel="00E91F3C">
              <w:rPr>
                <w:noProof/>
                <w:webHidden/>
              </w:rPr>
              <w:delText>6</w:delText>
            </w:r>
          </w:del>
        </w:p>
        <w:p w14:paraId="26D26CC9" w14:textId="540D581C" w:rsidR="00FE7DF8" w:rsidRPr="00FE7DF8" w:rsidDel="00E91F3C" w:rsidRDefault="00FE7DF8" w:rsidP="002B2CC0">
          <w:pPr>
            <w:pStyle w:val="TOC1"/>
            <w:tabs>
              <w:tab w:val="right" w:leader="dot" w:pos="7930"/>
            </w:tabs>
            <w:spacing w:after="0" w:line="240" w:lineRule="auto"/>
            <w:rPr>
              <w:del w:id="298" w:author="NIZAR" w:date="2023-06-01T13:34:00Z"/>
              <w:rFonts w:ascii="Times New Roman" w:hAnsi="Times New Roman" w:cs="Times New Roman"/>
              <w:noProof/>
              <w:sz w:val="24"/>
            </w:rPr>
          </w:pPr>
          <w:del w:id="299" w:author="NIZAR" w:date="2023-06-01T13:34:00Z">
            <w:r w:rsidRPr="00E91F3C" w:rsidDel="00E91F3C">
              <w:rPr>
                <w:rPrChange w:id="300" w:author="NIZAR" w:date="2023-06-01T13:34:00Z">
                  <w:rPr>
                    <w:rStyle w:val="Hyperlink"/>
                    <w:rFonts w:ascii="Times New Roman" w:hAnsi="Times New Roman" w:cs="Times New Roman"/>
                    <w:noProof/>
                    <w:sz w:val="24"/>
                  </w:rPr>
                </w:rPrChange>
              </w:rPr>
              <w:delText>DAFTAR PUSTAKA</w:delText>
            </w:r>
            <w:r w:rsidRPr="00FE7DF8" w:rsidDel="00E91F3C">
              <w:rPr>
                <w:rFonts w:ascii="Times New Roman" w:hAnsi="Times New Roman" w:cs="Times New Roman"/>
                <w:noProof/>
                <w:webHidden/>
                <w:sz w:val="24"/>
              </w:rPr>
              <w:tab/>
            </w:r>
            <w:r w:rsidR="002C50BB" w:rsidDel="00E91F3C">
              <w:rPr>
                <w:rFonts w:ascii="Times New Roman" w:hAnsi="Times New Roman" w:cs="Times New Roman"/>
                <w:noProof/>
                <w:webHidden/>
                <w:sz w:val="24"/>
              </w:rPr>
              <w:delText>7</w:delText>
            </w:r>
          </w:del>
        </w:p>
        <w:p w14:paraId="3E4F7EC4" w14:textId="6774DF63" w:rsidR="00FE7DF8" w:rsidRDefault="00FE7DF8" w:rsidP="002B2CC0">
          <w:pPr>
            <w:spacing w:line="240" w:lineRule="auto"/>
          </w:pPr>
          <w:r w:rsidRPr="00FE7DF8">
            <w:rPr>
              <w:rFonts w:ascii="Times New Roman" w:hAnsi="Times New Roman" w:cs="Times New Roman"/>
              <w:b/>
              <w:bCs/>
              <w:noProof/>
              <w:sz w:val="24"/>
            </w:rPr>
            <w:fldChar w:fldCharType="end"/>
          </w:r>
        </w:p>
      </w:sdtContent>
    </w:sdt>
    <w:p w14:paraId="4490BB7B" w14:textId="7F7530C7" w:rsidR="00554A2F" w:rsidRDefault="00554A2F">
      <w:r>
        <w:br w:type="page"/>
      </w:r>
    </w:p>
    <w:p w14:paraId="4DDD2CFE" w14:textId="55BAF074" w:rsidR="00554A2F" w:rsidRDefault="00554A2F" w:rsidP="00025AF9">
      <w:pPr>
        <w:pStyle w:val="Heading1"/>
        <w:numPr>
          <w:ilvl w:val="0"/>
          <w:numId w:val="0"/>
        </w:numPr>
        <w:ind w:left="360"/>
      </w:pPr>
      <w:bookmarkStart w:id="301" w:name="_Toc136518885"/>
      <w:r>
        <w:lastRenderedPageBreak/>
        <w:t>DAFTAR TABEL</w:t>
      </w:r>
      <w:bookmarkEnd w:id="301"/>
    </w:p>
    <w:p w14:paraId="3CAB431D" w14:textId="77777777" w:rsidR="00C94B6C" w:rsidRDefault="00C94B6C"/>
    <w:p w14:paraId="74AB5DDD" w14:textId="52C06CA5" w:rsidR="00962B27" w:rsidRDefault="00962B27">
      <w:r>
        <w:t>Asfasfasf</w:t>
      </w:r>
    </w:p>
    <w:p w14:paraId="3BEDD648" w14:textId="0DA45707" w:rsidR="003F0D96" w:rsidRDefault="003F0D96">
      <w:r>
        <w:br w:type="page"/>
      </w:r>
    </w:p>
    <w:p w14:paraId="65F324B8" w14:textId="37F98D51" w:rsidR="00120C5A" w:rsidRPr="00765A51" w:rsidRDefault="00120C5A" w:rsidP="00025AF9">
      <w:pPr>
        <w:pStyle w:val="Heading1"/>
      </w:pPr>
      <w:r w:rsidRPr="00765A51">
        <w:lastRenderedPageBreak/>
        <w:br/>
      </w:r>
      <w:bookmarkStart w:id="302" w:name="_Toc136518886"/>
      <w:r w:rsidRPr="00765A51">
        <w:t>PENDAHULUAN</w:t>
      </w:r>
      <w:bookmarkStart w:id="303" w:name="_dp2kg4kz021g" w:colFirst="0" w:colLast="0"/>
      <w:bookmarkEnd w:id="302"/>
      <w:bookmarkEnd w:id="303"/>
    </w:p>
    <w:p w14:paraId="7BAF28D9" w14:textId="77777777" w:rsidR="00D04583" w:rsidRPr="00765A51" w:rsidRDefault="00D04583" w:rsidP="00D04583">
      <w:pPr>
        <w:rPr>
          <w:rFonts w:ascii="Times New Roman" w:hAnsi="Times New Roman" w:cs="Times New Roman"/>
          <w:sz w:val="24"/>
          <w:szCs w:val="24"/>
        </w:rPr>
      </w:pPr>
    </w:p>
    <w:p w14:paraId="0000003C" w14:textId="2A3434EA" w:rsidR="002B1F43" w:rsidRPr="00765A51" w:rsidRDefault="003B6358" w:rsidP="004826EE">
      <w:pPr>
        <w:pStyle w:val="Heading2"/>
      </w:pPr>
      <w:bookmarkStart w:id="304" w:name="_Toc136518887"/>
      <w:commentRangeStart w:id="305"/>
      <w:r w:rsidRPr="00765A51">
        <w:t>Latar</w:t>
      </w:r>
      <w:commentRangeEnd w:id="305"/>
      <w:r w:rsidR="00785542" w:rsidRPr="00765A51">
        <w:rPr>
          <w:rStyle w:val="CommentReference"/>
          <w:rFonts w:cs="Times New Roman"/>
          <w:sz w:val="24"/>
          <w:szCs w:val="24"/>
        </w:rPr>
        <w:commentReference w:id="305"/>
      </w:r>
      <w:r w:rsidRPr="00765A51">
        <w:t xml:space="preserve"> Belakang</w:t>
      </w:r>
      <w:bookmarkEnd w:id="304"/>
    </w:p>
    <w:p w14:paraId="0000003D" w14:textId="15FC77F3" w:rsidR="002B1F43" w:rsidRPr="00765A51" w:rsidRDefault="003B6358" w:rsidP="005F242E">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Peradaban semakin lama telah mengalami kemajuan yang luar biasa, mulai dari ekonomi, kecanggihan teknologi, komunikasi jauh lebih mudah dengan adanya teknologi, serta kemudahan akan pemenuhan kebutuhan informasi oleh masyarakat. Sejalan dengan kemajuan yang telah terjadi, ini menimbulkan tingkat persaingan antar individu meningkat dan penilaian orang lain semakin tinggi. Terjadilah sebuah masalah sosial yang pada awalnya wajar terjadi terhadap anak-anak, namun sekarang masalah sosial ini menjadi salah satu permasalahan yang mendapatkan perhatian lebih oleh masyarakat maupun pemerintah, yaitu masalah sosial </w:t>
      </w:r>
      <w:del w:id="306"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w:t>
      </w:r>
    </w:p>
    <w:p w14:paraId="0000003E" w14:textId="4BF6ACF2" w:rsidR="002B1F43" w:rsidRPr="00765A51" w:rsidRDefault="003B6358" w:rsidP="000236B8">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Lingkup sekolah dengan data dari hasil riset yang dilakukan oleh Programme for International Students Assessment (PISA) pada tahun 2018, Indonesia berada di peringkat ke-5 dengan data sebesar 41,1% murid mengaku pernah mengalami </w:t>
      </w:r>
      <w:del w:id="307"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w:t>
      </w:r>
      <w:r w:rsidR="006F2D9C" w:rsidRPr="00765A51">
        <w:rPr>
          <w:rFonts w:ascii="Times New Roman" w:eastAsia="Times New Roman" w:hAnsi="Times New Roman" w:cs="Times New Roman"/>
          <w:sz w:val="24"/>
          <w:szCs w:val="24"/>
        </w:rPr>
        <w:fldChar w:fldCharType="begin"/>
      </w:r>
      <w:r w:rsidR="006F2D9C" w:rsidRPr="00765A51">
        <w:rPr>
          <w:rFonts w:ascii="Times New Roman" w:eastAsia="Times New Roman" w:hAnsi="Times New Roman" w:cs="Times New Roman"/>
          <w:sz w:val="24"/>
          <w:szCs w:val="24"/>
        </w:rPr>
        <w:instrText xml:space="preserve"> ADDIN ZOTERO_ITEM CSL_CITATION {"citationID":"K0h2yPGC","properties":{"formattedCitation":"(Jayani, 2019)","plainCitation":"(Jayani, 2019)","noteIndex":0},"citationItems":[{"id":924,"uris":["http://zotero.org/users/8165088/items/D55QUPXH"],"itemData":{"id":924,"type":"post-weblog","container-title":"Databooks Katadata","title":"PISA: Murid Korban 'Bully' di Indonesia Tertinggi Kelima di Dunia","URL":"https://databoks.katadata.co.id/datapublish/2019/12/12/pisa-murid-korban-bully-di-indonesia-tertinggi-kelima-di-dunia","author":[{"family":"Jayani","given":"Dwi Hdya"}],"issued":{"date-parts":[["2019",12,12]]}}}],"schema":"https://github.com/citation-style-language/schema/raw/master/csl-citation.json"} </w:instrText>
      </w:r>
      <w:r w:rsidR="006F2D9C" w:rsidRPr="00765A51">
        <w:rPr>
          <w:rFonts w:ascii="Times New Roman" w:eastAsia="Times New Roman" w:hAnsi="Times New Roman" w:cs="Times New Roman"/>
          <w:sz w:val="24"/>
          <w:szCs w:val="24"/>
        </w:rPr>
        <w:fldChar w:fldCharType="separate"/>
      </w:r>
      <w:r w:rsidR="006F2D9C" w:rsidRPr="00765A51">
        <w:rPr>
          <w:rFonts w:ascii="Times New Roman" w:eastAsia="Times New Roman" w:hAnsi="Times New Roman" w:cs="Times New Roman"/>
          <w:sz w:val="24"/>
          <w:szCs w:val="24"/>
        </w:rPr>
        <w:t>(Jayani, 2019)</w:t>
      </w:r>
      <w:r w:rsidR="006F2D9C" w:rsidRPr="00765A51">
        <w:rPr>
          <w:rFonts w:ascii="Times New Roman" w:eastAsia="Times New Roman" w:hAnsi="Times New Roman" w:cs="Times New Roman"/>
          <w:sz w:val="24"/>
          <w:szCs w:val="24"/>
        </w:rPr>
        <w:fldChar w:fldCharType="end"/>
      </w:r>
      <w:r w:rsidR="00C57746" w:rsidRPr="00765A51">
        <w:rPr>
          <w:rFonts w:ascii="Times New Roman" w:eastAsia="Times New Roman" w:hAnsi="Times New Roman" w:cs="Times New Roman"/>
          <w:sz w:val="24"/>
          <w:szCs w:val="24"/>
        </w:rPr>
        <w:t xml:space="preserve"> </w:t>
      </w:r>
      <w:r w:rsidRPr="00765A51">
        <w:rPr>
          <w:rFonts w:ascii="Times New Roman" w:eastAsia="Times New Roman" w:hAnsi="Times New Roman" w:cs="Times New Roman"/>
          <w:sz w:val="24"/>
          <w:szCs w:val="24"/>
        </w:rPr>
        <w:t xml:space="preserve">Melihat pada data KPAI dengan rentang tahun 2011-2019 terinci sebanyak 574 anak laki-laki dan sebanyak 425 anak perempuan menjadi korban </w:t>
      </w:r>
      <w:del w:id="308"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ng terjadi di lingkup sekolah. Banyaknya pelaku </w:t>
      </w:r>
      <w:del w:id="309"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dengan rincian 440 anak laki-laki dan sebanyak 326 anak perempuan.</w:t>
      </w:r>
      <w:r w:rsidR="006F2D9C" w:rsidRPr="00765A51">
        <w:rPr>
          <w:rFonts w:ascii="Times New Roman" w:eastAsia="Times New Roman" w:hAnsi="Times New Roman" w:cs="Times New Roman"/>
          <w:sz w:val="24"/>
          <w:szCs w:val="24"/>
        </w:rPr>
        <w:fldChar w:fldCharType="begin"/>
      </w:r>
      <w:r w:rsidR="006F2D9C" w:rsidRPr="00765A51">
        <w:rPr>
          <w:rFonts w:ascii="Times New Roman" w:eastAsia="Times New Roman" w:hAnsi="Times New Roman" w:cs="Times New Roman"/>
          <w:sz w:val="24"/>
          <w:szCs w:val="24"/>
        </w:rPr>
        <w:instrText xml:space="preserve"> ADDIN ZOTERO_ITEM CSL_CITATION {"citationID":"oQxevEP1","properties":{"formattedCitation":"(KPPPA Indonesia, 2022)","plainCitation":"(KPPPA Indonesia, 2022)","noteIndex":0},"citationItems":[{"id":925,"uris":["http://zotero.org/users/8165088/items/9LKX48KW"],"itemData":{"id":925,"type":"post-weblog","container-title":"Kementerian Pemberdayaan Perempuan Dan Perlindungan Anak Republik Indonesia","title":"Lindungi Anak, Stop Tradisi Bullying Di Satuan Pendidikan","URL":"https://www.kemenpppa.go.id/index.php/page/read/29/4268/lindungi-anak-stop-tradisi-bullying-di-satuan-pendidikan","author":[{"family":"KPPPA Indonesia","given":""}],"issued":{"date-parts":[["2022",12,6]]}}}],"schema":"https://github.com/citation-style-language/schema/raw/master/csl-citation.json"} </w:instrText>
      </w:r>
      <w:r w:rsidR="006F2D9C" w:rsidRPr="00765A51">
        <w:rPr>
          <w:rFonts w:ascii="Times New Roman" w:eastAsia="Times New Roman" w:hAnsi="Times New Roman" w:cs="Times New Roman"/>
          <w:sz w:val="24"/>
          <w:szCs w:val="24"/>
        </w:rPr>
        <w:fldChar w:fldCharType="separate"/>
      </w:r>
      <w:r w:rsidR="006F2D9C" w:rsidRPr="00765A51">
        <w:rPr>
          <w:rFonts w:ascii="Times New Roman" w:eastAsia="Times New Roman" w:hAnsi="Times New Roman" w:cs="Times New Roman"/>
          <w:sz w:val="24"/>
          <w:szCs w:val="24"/>
        </w:rPr>
        <w:t>(KPPPA Indonesia, 2022)</w:t>
      </w:r>
      <w:r w:rsidR="006F2D9C" w:rsidRPr="00765A51">
        <w:rPr>
          <w:rFonts w:ascii="Times New Roman" w:eastAsia="Times New Roman" w:hAnsi="Times New Roman" w:cs="Times New Roman"/>
          <w:sz w:val="24"/>
          <w:szCs w:val="24"/>
        </w:rPr>
        <w:fldChar w:fldCharType="end"/>
      </w:r>
      <w:r w:rsidR="00C57746" w:rsidRPr="00765A51">
        <w:rPr>
          <w:rFonts w:ascii="Times New Roman" w:eastAsia="Times New Roman" w:hAnsi="Times New Roman" w:cs="Times New Roman"/>
          <w:sz w:val="24"/>
          <w:szCs w:val="24"/>
        </w:rPr>
        <w:t xml:space="preserve"> </w:t>
      </w:r>
    </w:p>
    <w:p w14:paraId="25866963" w14:textId="5FC730E1" w:rsidR="00D6438D" w:rsidRPr="00765A51" w:rsidRDefault="003B6358" w:rsidP="000236B8">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Gambaran pelaku </w:t>
      </w:r>
      <w:del w:id="310"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itu anak dengan tampilan berbeda baik secara fisik maupun non fisik, selalu menyalahkan orang lain, dan menguasai sebuah tempat. Sedangkan, korban </w:t>
      </w:r>
      <w:del w:id="311"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itu anak yang sensitif, fisik yang kurang dari pelaku, dan pemalu. Masalah sosial </w:t>
      </w:r>
      <w:del w:id="312"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ini tidak terbatas hanya terjadi pada anak-anak, bisa juga terjadi pada orang dewasa sekalipun, contoh </w:t>
      </w:r>
      <w:del w:id="313"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dilakukan pelajar perempuan berseragam pramuka yang menyuruh seorang anak untuk bersujud mencium kaki dan mencium tangan para pelaku yang diduga berasal dari daerah Kabupaten Tangerang, Banten. </w:t>
      </w:r>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ini mengalami tren yang meningkat dengan adanya laporan dari data KPAI sebanyak 2.473 laporan dan bertambah</w:t>
      </w:r>
      <w:r w:rsidR="00695BCE" w:rsidRPr="00765A51">
        <w:rPr>
          <w:rFonts w:ascii="Times New Roman" w:eastAsia="Times New Roman" w:hAnsi="Times New Roman" w:cs="Times New Roman"/>
          <w:sz w:val="24"/>
          <w:szCs w:val="24"/>
        </w:rPr>
        <w:t>.</w:t>
      </w:r>
      <w:r w:rsidR="006F2D9C" w:rsidRPr="00765A51">
        <w:rPr>
          <w:rFonts w:ascii="Times New Roman" w:eastAsia="Times New Roman" w:hAnsi="Times New Roman" w:cs="Times New Roman"/>
          <w:sz w:val="24"/>
          <w:szCs w:val="24"/>
        </w:rPr>
        <w:fldChar w:fldCharType="begin"/>
      </w:r>
      <w:r w:rsidR="006F2D9C" w:rsidRPr="00765A51">
        <w:rPr>
          <w:rFonts w:ascii="Times New Roman" w:eastAsia="Times New Roman" w:hAnsi="Times New Roman" w:cs="Times New Roman"/>
          <w:sz w:val="24"/>
          <w:szCs w:val="24"/>
        </w:rPr>
        <w:instrText xml:space="preserve"> ADDIN ZOTERO_ITEM CSL_CITATION {"citationID":"P7PnTlAW","properties":{"formattedCitation":"(Komisi Perlindungan Anak Indonesia, 2020)","plainCitation":"(Komisi Perlindungan Anak Indonesia, 2020)","noteIndex":0},"citationItems":[{"id":926,"uris":["http://zotero.org/users/8165088/items/TVD8PUT3"],"itemData":{"id":926,"type":"post-weblog","container-title":"Komisi Perlindungan Anak Indonesia","title":"Sejumlah Kasus Bullying Sudah Warnai Catatan Masalah Anak di Awal 2020, Begini Kata Komisioner KPAI","URL":"https://www.kpai.go.id/publikasi/sejumlah-kasus-bullying-sudah-warnai-catatan-masalah-anak-di-awal-2020-begini-kata-komisioner-kpai","author":[{"family":"Komisi Perlindungan Anak Indonesia","given":""}],"issued":{"date-parts":[["2020",2,10]]}}}],"schema":"https://github.com/citation-style-language/schema/raw/master/csl-citation.json"} </w:instrText>
      </w:r>
      <w:r w:rsidR="006F2D9C" w:rsidRPr="00765A51">
        <w:rPr>
          <w:rFonts w:ascii="Times New Roman" w:eastAsia="Times New Roman" w:hAnsi="Times New Roman" w:cs="Times New Roman"/>
          <w:sz w:val="24"/>
          <w:szCs w:val="24"/>
        </w:rPr>
        <w:fldChar w:fldCharType="separate"/>
      </w:r>
      <w:r w:rsidR="006F2D9C" w:rsidRPr="00765A51">
        <w:rPr>
          <w:rFonts w:ascii="Times New Roman" w:eastAsia="Times New Roman" w:hAnsi="Times New Roman" w:cs="Times New Roman"/>
          <w:sz w:val="24"/>
          <w:szCs w:val="24"/>
        </w:rPr>
        <w:t>(Komisi Perlindungan Anak Indonesia, 2020)</w:t>
      </w:r>
      <w:r w:rsidR="006F2D9C" w:rsidRPr="00765A51">
        <w:rPr>
          <w:rFonts w:ascii="Times New Roman" w:eastAsia="Times New Roman" w:hAnsi="Times New Roman" w:cs="Times New Roman"/>
          <w:sz w:val="24"/>
          <w:szCs w:val="24"/>
        </w:rPr>
        <w:fldChar w:fldCharType="end"/>
      </w:r>
      <w:r w:rsidR="00C57746" w:rsidRPr="00765A51">
        <w:rPr>
          <w:rFonts w:ascii="Times New Roman" w:eastAsia="Times New Roman" w:hAnsi="Times New Roman" w:cs="Times New Roman"/>
          <w:sz w:val="24"/>
          <w:szCs w:val="24"/>
        </w:rPr>
        <w:t xml:space="preserve"> </w:t>
      </w:r>
      <w:r w:rsidRPr="00765A51">
        <w:rPr>
          <w:rFonts w:ascii="Times New Roman" w:eastAsia="Times New Roman" w:hAnsi="Times New Roman" w:cs="Times New Roman"/>
          <w:sz w:val="24"/>
          <w:szCs w:val="24"/>
        </w:rPr>
        <w:t xml:space="preserve">Begitu banyak kasus </w:t>
      </w:r>
      <w:del w:id="314"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ng terjadi, ini menjadi perhatian banyak negara dengan mencari solusi untuk mengurangi atau menghilangkan permasalah </w:t>
      </w:r>
      <w:del w:id="315"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ini. Salah satu cara yang dapat digunakan yaitu dengan melakukan edukasi menggunakan berbagai macam media, seperti film. Sesuai dengan perkembangan saat ini, masyarakat mendapatkan hiburan film yang dapat dinikmati hanya dengan gadget atau bioskop yang sudah banyak di berbagai daerah sehingga mudah untuk film.</w:t>
      </w:r>
      <w:r w:rsidR="00D6438D" w:rsidRPr="00765A51">
        <w:rPr>
          <w:rFonts w:ascii="Times New Roman" w:eastAsia="Times New Roman" w:hAnsi="Times New Roman" w:cs="Times New Roman"/>
          <w:sz w:val="24"/>
          <w:szCs w:val="24"/>
        </w:rPr>
        <w:t xml:space="preserve"> </w:t>
      </w:r>
    </w:p>
    <w:p w14:paraId="12BD76A7" w14:textId="05ED8FFC" w:rsidR="00367567" w:rsidRPr="00765A51" w:rsidRDefault="009202CF" w:rsidP="000236B8">
      <w:pPr>
        <w:ind w:left="426" w:firstLine="720"/>
        <w:jc w:val="both"/>
        <w:rPr>
          <w:rFonts w:ascii="Times New Roman" w:eastAsia="Times New Roman" w:hAnsi="Times New Roman" w:cs="Times New Roman"/>
          <w:sz w:val="24"/>
          <w:szCs w:val="24"/>
        </w:rPr>
      </w:pPr>
      <w:commentRangeStart w:id="316"/>
      <w:r w:rsidRPr="00765A51">
        <w:rPr>
          <w:rFonts w:ascii="Times New Roman" w:eastAsia="Times New Roman" w:hAnsi="Times New Roman" w:cs="Times New Roman"/>
          <w:sz w:val="24"/>
          <w:szCs w:val="24"/>
        </w:rPr>
        <w:t>Sebuah serial drama film sebagai salah satu media untuk menyampaikan s</w:t>
      </w:r>
      <w:r w:rsidR="005B3697" w:rsidRPr="00765A51">
        <w:rPr>
          <w:rFonts w:ascii="Times New Roman" w:eastAsia="Times New Roman" w:hAnsi="Times New Roman" w:cs="Times New Roman"/>
          <w:sz w:val="24"/>
          <w:szCs w:val="24"/>
        </w:rPr>
        <w:t xml:space="preserve">ebuah pesan terhadap orang lain dengan kelebihan media ini yaitu pesan dapat dilihat secara visual, eskpresi sebagai pendukung pesan yang </w:t>
      </w:r>
      <w:r w:rsidR="005B3697" w:rsidRPr="00765A51">
        <w:rPr>
          <w:rFonts w:ascii="Times New Roman" w:eastAsia="Times New Roman" w:hAnsi="Times New Roman" w:cs="Times New Roman"/>
          <w:sz w:val="24"/>
          <w:szCs w:val="24"/>
        </w:rPr>
        <w:lastRenderedPageBreak/>
        <w:t>baik</w:t>
      </w:r>
      <w:r w:rsidR="004A5BA9" w:rsidRPr="00765A51">
        <w:rPr>
          <w:rFonts w:ascii="Times New Roman" w:eastAsia="Times New Roman" w:hAnsi="Times New Roman" w:cs="Times New Roman"/>
          <w:sz w:val="24"/>
          <w:szCs w:val="24"/>
        </w:rPr>
        <w:t xml:space="preserve"> untuk mendapatkan pemaknaan dari masyarakat.</w:t>
      </w:r>
      <w:r w:rsidR="006F2D9C" w:rsidRPr="00765A51">
        <w:rPr>
          <w:rFonts w:ascii="Times New Roman" w:eastAsia="Times New Roman" w:hAnsi="Times New Roman" w:cs="Times New Roman"/>
          <w:sz w:val="24"/>
          <w:szCs w:val="24"/>
        </w:rPr>
        <w:fldChar w:fldCharType="begin"/>
      </w:r>
      <w:r w:rsidR="006F2D9C" w:rsidRPr="00765A51">
        <w:rPr>
          <w:rFonts w:ascii="Times New Roman" w:eastAsia="Times New Roman" w:hAnsi="Times New Roman" w:cs="Times New Roman"/>
          <w:sz w:val="24"/>
          <w:szCs w:val="24"/>
        </w:rPr>
        <w:instrText xml:space="preserve"> ADDIN ZOTERO_ITEM CSL_CITATION {"citationID":"yC2fMGkL","properties":{"formattedCitation":"(Sudarto et al., 2015)","plainCitation":"(Sudarto et al., 2015)","noteIndex":0},"citationItems":[{"id":999,"uris":["http://zotero.org/users/8165088/items/IDG2EQ5W"],"itemData":{"id":999,"type":"article-journal","container-title":"Acta Diurna","title":"Rembang, M. dkk. (2015). Analisis Semiotika Film “Alangkah Lucunya Negeri Ini","author":[{"family":"Sudarto","given":"Anderson Daniel"},{"family":"Senduk","given":"Jhony"},{"family":"Rembang","given":"Max"}],"issued":{"date-parts":[["2015"]]}}}],"schema":"https://github.com/citation-style-language/schema/raw/master/csl-citation.json"} </w:instrText>
      </w:r>
      <w:r w:rsidR="006F2D9C" w:rsidRPr="00765A51">
        <w:rPr>
          <w:rFonts w:ascii="Times New Roman" w:eastAsia="Times New Roman" w:hAnsi="Times New Roman" w:cs="Times New Roman"/>
          <w:sz w:val="24"/>
          <w:szCs w:val="24"/>
        </w:rPr>
        <w:fldChar w:fldCharType="separate"/>
      </w:r>
      <w:r w:rsidR="006F2D9C" w:rsidRPr="00765A51">
        <w:rPr>
          <w:rFonts w:ascii="Times New Roman" w:eastAsia="Times New Roman" w:hAnsi="Times New Roman" w:cs="Times New Roman"/>
          <w:sz w:val="24"/>
          <w:szCs w:val="24"/>
        </w:rPr>
        <w:t>(Sudarto et al., 2015)</w:t>
      </w:r>
      <w:r w:rsidR="006F2D9C" w:rsidRPr="00765A51">
        <w:rPr>
          <w:rFonts w:ascii="Times New Roman" w:eastAsia="Times New Roman" w:hAnsi="Times New Roman" w:cs="Times New Roman"/>
          <w:sz w:val="24"/>
          <w:szCs w:val="24"/>
        </w:rPr>
        <w:fldChar w:fldCharType="end"/>
      </w:r>
      <w:r w:rsidR="00C57746" w:rsidRPr="00765A51">
        <w:rPr>
          <w:rFonts w:ascii="Times New Roman" w:eastAsia="Times New Roman" w:hAnsi="Times New Roman" w:cs="Times New Roman"/>
          <w:sz w:val="24"/>
          <w:szCs w:val="24"/>
        </w:rPr>
        <w:t xml:space="preserve"> </w:t>
      </w:r>
      <w:r w:rsidR="00367567" w:rsidRPr="00765A51">
        <w:rPr>
          <w:rFonts w:ascii="Times New Roman" w:eastAsia="Times New Roman" w:hAnsi="Times New Roman" w:cs="Times New Roman"/>
          <w:sz w:val="24"/>
          <w:szCs w:val="24"/>
        </w:rPr>
        <w:t>Inilah serial drama film audiovisual memiliki peran penting dalam pe</w:t>
      </w:r>
      <w:r w:rsidR="00CE3AED" w:rsidRPr="00765A51">
        <w:rPr>
          <w:rFonts w:ascii="Times New Roman" w:eastAsia="Times New Roman" w:hAnsi="Times New Roman" w:cs="Times New Roman"/>
          <w:sz w:val="24"/>
          <w:szCs w:val="24"/>
        </w:rPr>
        <w:t xml:space="preserve">nyampain masyarakat yang efektif, mulai dari pesan edukasi dan sosial seperti </w:t>
      </w:r>
      <w:del w:id="317"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00367567" w:rsidRPr="00765A51">
        <w:rPr>
          <w:rFonts w:ascii="Times New Roman" w:eastAsia="Times New Roman" w:hAnsi="Times New Roman" w:cs="Times New Roman"/>
          <w:sz w:val="24"/>
          <w:szCs w:val="24"/>
        </w:rPr>
        <w:t>.</w:t>
      </w:r>
      <w:r w:rsidR="00685132" w:rsidRPr="00765A51">
        <w:rPr>
          <w:rFonts w:ascii="Times New Roman" w:eastAsia="Times New Roman" w:hAnsi="Times New Roman" w:cs="Times New Roman"/>
          <w:sz w:val="24"/>
          <w:szCs w:val="24"/>
        </w:rPr>
        <w:t xml:space="preserve"> </w:t>
      </w:r>
      <w:commentRangeEnd w:id="316"/>
      <w:r w:rsidR="00327082" w:rsidRPr="00765A51">
        <w:rPr>
          <w:rFonts w:ascii="Times New Roman" w:eastAsia="Times New Roman" w:hAnsi="Times New Roman" w:cs="Times New Roman"/>
          <w:sz w:val="24"/>
          <w:szCs w:val="24"/>
        </w:rPr>
        <w:commentReference w:id="316"/>
      </w:r>
    </w:p>
    <w:p w14:paraId="07350FC7" w14:textId="7A8D0CB7" w:rsidR="00367567" w:rsidRPr="00765A51" w:rsidRDefault="00773DF6" w:rsidP="000236B8">
      <w:pPr>
        <w:ind w:left="426" w:firstLine="720"/>
        <w:jc w:val="both"/>
        <w:rPr>
          <w:rFonts w:ascii="Times New Roman" w:eastAsia="Times New Roman" w:hAnsi="Times New Roman" w:cs="Times New Roman"/>
          <w:sz w:val="24"/>
          <w:szCs w:val="24"/>
        </w:rPr>
      </w:pPr>
      <w:commentRangeStart w:id="318"/>
      <w:r w:rsidRPr="00765A51">
        <w:rPr>
          <w:rFonts w:ascii="Times New Roman" w:eastAsia="Times New Roman" w:hAnsi="Times New Roman" w:cs="Times New Roman"/>
          <w:sz w:val="24"/>
          <w:szCs w:val="24"/>
        </w:rPr>
        <w:t xml:space="preserve">Analisis perilaku </w:t>
      </w:r>
      <w:del w:id="319"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dalam serial drama korea Revenge Of Others 2022</w:t>
      </w:r>
      <w:r w:rsidR="000D1478" w:rsidRPr="00765A51">
        <w:rPr>
          <w:rFonts w:ascii="Times New Roman" w:eastAsia="Times New Roman" w:hAnsi="Times New Roman" w:cs="Times New Roman"/>
          <w:sz w:val="24"/>
          <w:szCs w:val="24"/>
        </w:rPr>
        <w:t xml:space="preserve"> menggunakan analisis semiotik model Roland Barthes</w:t>
      </w:r>
      <w:r w:rsidR="00F26B74" w:rsidRPr="00765A51">
        <w:rPr>
          <w:rFonts w:ascii="Times New Roman" w:eastAsia="Times New Roman" w:hAnsi="Times New Roman" w:cs="Times New Roman"/>
          <w:sz w:val="24"/>
          <w:szCs w:val="24"/>
        </w:rPr>
        <w:t xml:space="preserve"> dengan dengan melihat tanda audio visual dalam serial drama tersebut. Pemaparan latar belakang </w:t>
      </w:r>
      <w:r w:rsidR="00685132" w:rsidRPr="00765A51">
        <w:rPr>
          <w:rFonts w:ascii="Times New Roman" w:eastAsia="Times New Roman" w:hAnsi="Times New Roman" w:cs="Times New Roman"/>
          <w:sz w:val="24"/>
          <w:szCs w:val="24"/>
        </w:rPr>
        <w:t xml:space="preserve">di atas, penulis meneliti Representasi </w:t>
      </w:r>
      <w:r w:rsidR="005410CC" w:rsidRPr="005410CC">
        <w:rPr>
          <w:rFonts w:ascii="Times New Roman" w:eastAsia="Times New Roman" w:hAnsi="Times New Roman" w:cs="Times New Roman"/>
          <w:i/>
          <w:sz w:val="24"/>
          <w:szCs w:val="24"/>
        </w:rPr>
        <w:t>Bullying</w:t>
      </w:r>
      <w:r w:rsidR="00685132" w:rsidRPr="00765A51">
        <w:rPr>
          <w:rFonts w:ascii="Times New Roman" w:eastAsia="Times New Roman" w:hAnsi="Times New Roman" w:cs="Times New Roman"/>
          <w:sz w:val="24"/>
          <w:szCs w:val="24"/>
        </w:rPr>
        <w:t xml:space="preserve"> dalam Serial Drama Korea Revenge Of Others 2022 (Analisis Semiotika Roland Barthes)</w:t>
      </w:r>
      <w:commentRangeEnd w:id="318"/>
      <w:r w:rsidR="00685132" w:rsidRPr="00765A51">
        <w:rPr>
          <w:rStyle w:val="CommentReference"/>
          <w:rFonts w:ascii="Times New Roman" w:hAnsi="Times New Roman" w:cs="Times New Roman"/>
          <w:sz w:val="24"/>
          <w:szCs w:val="24"/>
        </w:rPr>
        <w:commentReference w:id="318"/>
      </w:r>
    </w:p>
    <w:p w14:paraId="00000040" w14:textId="2BA1E842" w:rsidR="002B1F43" w:rsidRPr="00765A51" w:rsidRDefault="002B1F43">
      <w:pPr>
        <w:ind w:left="720"/>
        <w:jc w:val="both"/>
        <w:rPr>
          <w:rFonts w:ascii="Times New Roman" w:eastAsia="Times New Roman" w:hAnsi="Times New Roman" w:cs="Times New Roman"/>
          <w:sz w:val="24"/>
          <w:szCs w:val="24"/>
        </w:rPr>
      </w:pPr>
    </w:p>
    <w:p w14:paraId="045F6B8D" w14:textId="02D65301" w:rsidR="00333B39" w:rsidRPr="00765A51" w:rsidRDefault="00A33270" w:rsidP="004826EE">
      <w:pPr>
        <w:pStyle w:val="Heading2"/>
      </w:pPr>
      <w:bookmarkStart w:id="320" w:name="_Toc136518888"/>
      <w:r w:rsidRPr="00765A51">
        <w:t>Fakta Realitas</w:t>
      </w:r>
      <w:bookmarkEnd w:id="320"/>
    </w:p>
    <w:p w14:paraId="24C8308E" w14:textId="43BE5E42" w:rsidR="002A7BBC" w:rsidRPr="00765A51" w:rsidRDefault="005410CC" w:rsidP="005F242E">
      <w:pPr>
        <w:ind w:left="426" w:firstLine="720"/>
        <w:jc w:val="both"/>
        <w:rPr>
          <w:rFonts w:ascii="Times New Roman" w:eastAsia="Times New Roman" w:hAnsi="Times New Roman" w:cs="Times New Roman"/>
          <w:sz w:val="24"/>
          <w:szCs w:val="24"/>
        </w:rPr>
      </w:pPr>
      <w:r w:rsidRPr="005410CC">
        <w:rPr>
          <w:rFonts w:ascii="Times New Roman" w:hAnsi="Times New Roman" w:cs="Times New Roman"/>
          <w:i/>
          <w:sz w:val="24"/>
          <w:szCs w:val="24"/>
        </w:rPr>
        <w:t>Bullying</w:t>
      </w:r>
      <w:r w:rsidR="00E26936" w:rsidRPr="00765A51">
        <w:rPr>
          <w:rFonts w:ascii="Times New Roman" w:hAnsi="Times New Roman" w:cs="Times New Roman"/>
          <w:sz w:val="24"/>
          <w:szCs w:val="24"/>
        </w:rPr>
        <w:t xml:space="preserve"> atau perundungan sekarang dapat kita lihat banyak kasus perundungan yang muncul dan viral di media sosial yang rata-rata terjadi pada lingkungan yang </w:t>
      </w:r>
      <w:r w:rsidR="00E26936" w:rsidRPr="00765A51">
        <w:rPr>
          <w:rFonts w:ascii="Times New Roman" w:eastAsia="Times New Roman" w:hAnsi="Times New Roman" w:cs="Times New Roman"/>
          <w:sz w:val="24"/>
          <w:szCs w:val="24"/>
        </w:rPr>
        <w:t xml:space="preserve">seharusnya memberikan rasa aman dan melakukan pendidikan yaitu sekolah. Murid indonesia yang mengalami perundungan menurut  </w:t>
      </w:r>
      <w:r w:rsidR="008576AE" w:rsidRPr="00765A51">
        <w:rPr>
          <w:rFonts w:ascii="Times New Roman" w:eastAsia="Times New Roman" w:hAnsi="Times New Roman" w:cs="Times New Roman"/>
          <w:sz w:val="24"/>
          <w:szCs w:val="24"/>
        </w:rPr>
        <w:t>Organisation for Economic Co-operation and Development (OECD) 2019 yaitu sebanyak 41.1% murid.</w:t>
      </w:r>
    </w:p>
    <w:p w14:paraId="5C81AF99" w14:textId="17E0CCEE" w:rsidR="00305D8E" w:rsidRPr="00765A51" w:rsidRDefault="009E5131" w:rsidP="005F242E">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Menurut Mendibudristek </w:t>
      </w:r>
      <w:r w:rsidR="00305D8E" w:rsidRPr="00765A51">
        <w:rPr>
          <w:rFonts w:ascii="Times New Roman" w:eastAsia="Times New Roman" w:hAnsi="Times New Roman" w:cs="Times New Roman"/>
          <w:sz w:val="24"/>
          <w:szCs w:val="24"/>
        </w:rPr>
        <w:t xml:space="preserve">, </w:t>
      </w:r>
      <w:del w:id="321"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00305D8E" w:rsidRPr="00765A51">
        <w:rPr>
          <w:rFonts w:ascii="Times New Roman" w:eastAsia="Times New Roman" w:hAnsi="Times New Roman" w:cs="Times New Roman"/>
          <w:sz w:val="24"/>
          <w:szCs w:val="24"/>
        </w:rPr>
        <w:t xml:space="preserve"> terjadi di lingkungan pendidikan dan menjadi masalah yang bersifat urgen bagi Indonesia, sesuai Asesmen Nasional 2021</w:t>
      </w:r>
      <w:r w:rsidR="00866F09" w:rsidRPr="00765A51">
        <w:rPr>
          <w:rFonts w:ascii="Times New Roman" w:eastAsia="Times New Roman" w:hAnsi="Times New Roman" w:cs="Times New Roman"/>
          <w:sz w:val="24"/>
          <w:szCs w:val="24"/>
        </w:rPr>
        <w:t xml:space="preserve"> didapatkan sebanyak 25% murid mengalami </w:t>
      </w:r>
      <w:del w:id="322"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00866F09" w:rsidRPr="00765A51">
        <w:rPr>
          <w:rFonts w:ascii="Times New Roman" w:eastAsia="Times New Roman" w:hAnsi="Times New Roman" w:cs="Times New Roman"/>
          <w:sz w:val="24"/>
          <w:szCs w:val="24"/>
        </w:rPr>
        <w:t>.</w:t>
      </w:r>
    </w:p>
    <w:p w14:paraId="3454D4FC" w14:textId="6F163551" w:rsidR="00C57746" w:rsidRPr="00765A51" w:rsidRDefault="00C03ED1" w:rsidP="005F242E">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Belum lama</w:t>
      </w:r>
      <w:r w:rsidR="005B26E2" w:rsidRPr="00765A51">
        <w:rPr>
          <w:rFonts w:ascii="Times New Roman" w:eastAsia="Times New Roman" w:hAnsi="Times New Roman" w:cs="Times New Roman"/>
          <w:sz w:val="24"/>
          <w:szCs w:val="24"/>
        </w:rPr>
        <w:t xml:space="preserve"> ini pada Senin 15 Mei 2023</w:t>
      </w:r>
      <w:r w:rsidRPr="00765A51">
        <w:rPr>
          <w:rFonts w:ascii="Times New Roman" w:eastAsia="Times New Roman" w:hAnsi="Times New Roman" w:cs="Times New Roman"/>
          <w:sz w:val="24"/>
          <w:szCs w:val="24"/>
        </w:rPr>
        <w:t xml:space="preserve">, terjadi kasus </w:t>
      </w:r>
      <w:del w:id="323"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005B26E2" w:rsidRPr="00765A51">
        <w:rPr>
          <w:rFonts w:ascii="Times New Roman" w:eastAsia="Times New Roman" w:hAnsi="Times New Roman" w:cs="Times New Roman"/>
          <w:sz w:val="24"/>
          <w:szCs w:val="24"/>
        </w:rPr>
        <w:t xml:space="preserve"> yang terjadi di lingkungan pendidikan. Kasus ini terjadi kepada anak kelas 2 Sekolah Dasar di Kec. Sukaraja, Kab. Sukabumi, Jawa Barat. </w:t>
      </w:r>
      <w:r w:rsidR="005410CC" w:rsidRPr="005410CC">
        <w:rPr>
          <w:rFonts w:ascii="Times New Roman" w:eastAsia="Times New Roman" w:hAnsi="Times New Roman" w:cs="Times New Roman"/>
          <w:i/>
          <w:sz w:val="24"/>
          <w:szCs w:val="24"/>
        </w:rPr>
        <w:t>Bullying</w:t>
      </w:r>
      <w:r w:rsidR="005B26E2" w:rsidRPr="00765A51">
        <w:rPr>
          <w:rFonts w:ascii="Times New Roman" w:eastAsia="Times New Roman" w:hAnsi="Times New Roman" w:cs="Times New Roman"/>
          <w:sz w:val="24"/>
          <w:szCs w:val="24"/>
        </w:rPr>
        <w:t xml:space="preserve"> </w:t>
      </w:r>
      <w:r w:rsidR="00C71451" w:rsidRPr="00765A51">
        <w:rPr>
          <w:rFonts w:ascii="Times New Roman" w:eastAsia="Times New Roman" w:hAnsi="Times New Roman" w:cs="Times New Roman"/>
          <w:sz w:val="24"/>
          <w:szCs w:val="24"/>
        </w:rPr>
        <w:t>yang dilakukan yaitu secara fisik melakukan pengroyokan oleh kakak kelas yang mengakibatkan korban meninggal dunia pada 20 Mei 2023 setelah menjalani perawatan.</w:t>
      </w:r>
      <w:r w:rsidR="006562EA" w:rsidRPr="00765A51">
        <w:rPr>
          <w:rFonts w:ascii="Times New Roman" w:eastAsia="Times New Roman" w:hAnsi="Times New Roman" w:cs="Times New Roman"/>
          <w:sz w:val="24"/>
          <w:szCs w:val="24"/>
        </w:rPr>
        <w:t xml:space="preserve"> </w:t>
      </w:r>
      <w:r w:rsidR="00C71451" w:rsidRPr="00765A51">
        <w:rPr>
          <w:rFonts w:ascii="Times New Roman" w:eastAsia="Times New Roman" w:hAnsi="Times New Roman" w:cs="Times New Roman"/>
          <w:sz w:val="24"/>
          <w:szCs w:val="24"/>
        </w:rPr>
        <w:t xml:space="preserve">Dapat dilihat dari kasus di atas, </w:t>
      </w:r>
      <w:del w:id="324"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00C71451" w:rsidRPr="00765A51">
        <w:rPr>
          <w:rFonts w:ascii="Times New Roman" w:eastAsia="Times New Roman" w:hAnsi="Times New Roman" w:cs="Times New Roman"/>
          <w:sz w:val="24"/>
          <w:szCs w:val="24"/>
        </w:rPr>
        <w:t xml:space="preserve"> menjadi masalah sosial yang harus mendapatkan perhatian lebih dari semua pihak agar masalah sosial ini b</w:t>
      </w:r>
      <w:r w:rsidR="00A95C21" w:rsidRPr="00765A51">
        <w:rPr>
          <w:rFonts w:ascii="Times New Roman" w:eastAsia="Times New Roman" w:hAnsi="Times New Roman" w:cs="Times New Roman"/>
          <w:sz w:val="24"/>
          <w:szCs w:val="24"/>
        </w:rPr>
        <w:t>erkurang dan tidak terjadi lagi dengan memanfaatkan media massa atau media lain.</w:t>
      </w:r>
      <w:r w:rsidR="00F55C18" w:rsidRPr="00765A51">
        <w:rPr>
          <w:rFonts w:ascii="Times New Roman" w:eastAsia="Times New Roman" w:hAnsi="Times New Roman" w:cs="Times New Roman"/>
          <w:sz w:val="24"/>
          <w:szCs w:val="24"/>
        </w:rPr>
        <w:t xml:space="preserve"> Serta </w:t>
      </w:r>
      <w:r w:rsidR="006C5E9A" w:rsidRPr="00765A51">
        <w:rPr>
          <w:rFonts w:ascii="Times New Roman" w:eastAsia="Times New Roman" w:hAnsi="Times New Roman" w:cs="Times New Roman"/>
          <w:sz w:val="24"/>
          <w:szCs w:val="24"/>
        </w:rPr>
        <w:t xml:space="preserve">hal penting lainnya yaitu korban </w:t>
      </w:r>
      <w:del w:id="325"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006C5E9A" w:rsidRPr="00765A51">
        <w:rPr>
          <w:rFonts w:ascii="Times New Roman" w:eastAsia="Times New Roman" w:hAnsi="Times New Roman" w:cs="Times New Roman"/>
          <w:sz w:val="24"/>
          <w:szCs w:val="24"/>
        </w:rPr>
        <w:t xml:space="preserve"> yang takut melaporkan apa yang dialami baik kepada orang tua, guru, dikarenakan ada pandangan bahwa ketika melakukan pelaporan, pelaku </w:t>
      </w:r>
      <w:del w:id="326"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006C5E9A" w:rsidRPr="00765A51">
        <w:rPr>
          <w:rFonts w:ascii="Times New Roman" w:eastAsia="Times New Roman" w:hAnsi="Times New Roman" w:cs="Times New Roman"/>
          <w:sz w:val="24"/>
          <w:szCs w:val="24"/>
        </w:rPr>
        <w:t xml:space="preserve"> akan melakukan tindakan yang jauh lebih parah kepada korban.</w:t>
      </w:r>
      <w:r w:rsidR="00907DC3" w:rsidRPr="00765A51">
        <w:rPr>
          <w:rFonts w:ascii="Times New Roman" w:eastAsia="Times New Roman" w:hAnsi="Times New Roman" w:cs="Times New Roman"/>
          <w:sz w:val="24"/>
          <w:szCs w:val="24"/>
        </w:rPr>
        <w:t xml:space="preserve"> Melihat penelitian Long-Term Profiles of </w:t>
      </w:r>
      <w:r w:rsidR="005410CC" w:rsidRPr="005410CC">
        <w:rPr>
          <w:rFonts w:ascii="Times New Roman" w:eastAsia="Times New Roman" w:hAnsi="Times New Roman" w:cs="Times New Roman"/>
          <w:i/>
          <w:sz w:val="24"/>
          <w:szCs w:val="24"/>
        </w:rPr>
        <w:t>Bullying</w:t>
      </w:r>
      <w:r w:rsidR="00907DC3" w:rsidRPr="00765A51">
        <w:rPr>
          <w:rFonts w:ascii="Times New Roman" w:eastAsia="Times New Roman" w:hAnsi="Times New Roman" w:cs="Times New Roman"/>
          <w:sz w:val="24"/>
          <w:szCs w:val="24"/>
        </w:rPr>
        <w:t xml:space="preserve"> Victims and Aggressors: A Retrospective Study oleh Mario Valea Pozo, efek samping </w:t>
      </w:r>
      <w:r w:rsidR="00D4554C" w:rsidRPr="00765A51">
        <w:rPr>
          <w:rFonts w:ascii="Times New Roman" w:eastAsia="Times New Roman" w:hAnsi="Times New Roman" w:cs="Times New Roman"/>
          <w:sz w:val="24"/>
          <w:szCs w:val="24"/>
        </w:rPr>
        <w:t xml:space="preserve">dari </w:t>
      </w:r>
      <w:del w:id="327"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00D4554C" w:rsidRPr="00765A51">
        <w:rPr>
          <w:rFonts w:ascii="Times New Roman" w:eastAsia="Times New Roman" w:hAnsi="Times New Roman" w:cs="Times New Roman"/>
          <w:sz w:val="24"/>
          <w:szCs w:val="24"/>
        </w:rPr>
        <w:t xml:space="preserve"> yang terjadi pada korban memiliki efek samping secara jangka panjang dalam psikologisnya.</w:t>
      </w:r>
      <w:r w:rsidR="006F2D9C" w:rsidRPr="00765A51">
        <w:rPr>
          <w:rFonts w:ascii="Times New Roman" w:eastAsia="Times New Roman" w:hAnsi="Times New Roman" w:cs="Times New Roman"/>
          <w:sz w:val="24"/>
          <w:szCs w:val="24"/>
        </w:rPr>
        <w:fldChar w:fldCharType="begin"/>
      </w:r>
      <w:r w:rsidR="006F2D9C" w:rsidRPr="00765A51">
        <w:rPr>
          <w:rFonts w:ascii="Times New Roman" w:eastAsia="Times New Roman" w:hAnsi="Times New Roman" w:cs="Times New Roman"/>
          <w:sz w:val="24"/>
          <w:szCs w:val="24"/>
        </w:rPr>
        <w:instrText xml:space="preserve"> ADDIN ZOTERO_ITEM CSL_CITATION {"citationID":"6GNHqcnP","properties":{"formattedCitation":"(Valera-Pozo et al., 2021)","plainCitation":"(Valera-Pozo et al., 2021)","noteIndex":0},"citationItems":[{"id":1131,"uris":["http://zotero.org/users/8165088/items/YQ7H4N8R"],"itemData":{"id":1131,"type":"article-journal","abstract":"Bullying is a widespread and worrying phenomenon, related to many different personal, behavioral, and social variables which can modulate it and its outcomes, also in the long term. These relationships are usually studied in children and adolescents, but less often in adults who have suffered or perpetrated bullying in the past. The present work explored the long-term characteristics of bullying victims and aggressors using a retrospective design. A sample of 138 adults of different ages completed an on-line protocol that included measures of bullying and victimization, substance use, sensitivity to reward and punishment, social skills, antisocial behavior, emotional regulation strategies, depression, anxiety, stress, self-esteem, and risk of suicide. The sample was divided into three groups (victims, aggressors, and controls) based on their responses to bullying-related questions. A set of Multiple Analyses of Variance with group as a fixed factor was carried out for each dependent variable. Victims and aggressors did not significantly differ in their self-reported substance consumption. Victims showed higher global depression, anxiety and stress in the past than aggressors (M = 34.66, SD = 11.74; aggressors: M = 19.70, SD = 16.53), higher emotional lack of control (M = 23.97, SD = 10.62; controls: M = 17.11, SD = 7.95) and rejection (M = 21.72, SD = 7.24; controls: M = 16.33, SD = 5.67), lower self-esteem (M = 27.72, SD = 6.70; controls: M = 31.60, SD = 6.60), and a larger frequency of suicidal thoughts (in the past) than controls. Aggressors showed higher sensitivity to reward (M = 12.03, SD = 3.66; controls: M = 8.42, SD = 3.92), larger communicational and relational skills (M = 22.10, SD = 7.20; controls: M = 17.96, SD = 7.16), and lower emotional sensitivity (M = 14.80, SD = 4.10; controls: M = 16.76, SD = 2.21). Accordingly, the logistic regression analysis identified sensitivity to reward and low psychological adjustment as the main predictors of the aggressor and victim profiles, respectively. The present results are discussed considering the extant literature on bullying and may help to improve prevention programs for this relevant social scourge.","container-title":"Frontiers in Psychology","ISSN":"1664-1078","source":"Frontiers","title":"Long-Term Profiles of Bullying Victims and Aggressors: A Retrospective Study","title-short":"Long-Term Profiles of Bullying Victims and Aggressors","URL":"https://www.frontiersin.org/articles/10.3389/fpsyg.2021.631276","volume":"12","author":[{"family":"Valera-Pozo","given":"Mario"},{"family":"Flexas","given":"Albert"},{"family":"Servera","given":"Mateu"},{"family":"Aguilar-Mediavilla","given":"Eva"},{"family":"Adrover-Roig","given":"Daniel"}],"accessed":{"date-parts":[["2023",5,24]]},"issued":{"date-parts":[["2021"]]}}}],"schema":"https://github.com/citation-style-language/schema/raw/master/csl-citation.json"} </w:instrText>
      </w:r>
      <w:r w:rsidR="006F2D9C" w:rsidRPr="00765A51">
        <w:rPr>
          <w:rFonts w:ascii="Times New Roman" w:eastAsia="Times New Roman" w:hAnsi="Times New Roman" w:cs="Times New Roman"/>
          <w:sz w:val="24"/>
          <w:szCs w:val="24"/>
        </w:rPr>
        <w:fldChar w:fldCharType="separate"/>
      </w:r>
      <w:r w:rsidR="006F2D9C" w:rsidRPr="00765A51">
        <w:rPr>
          <w:rFonts w:ascii="Times New Roman" w:eastAsia="Times New Roman" w:hAnsi="Times New Roman" w:cs="Times New Roman"/>
          <w:sz w:val="24"/>
          <w:szCs w:val="24"/>
        </w:rPr>
        <w:t>(Valera-Pozo et al., 2021)</w:t>
      </w:r>
      <w:r w:rsidR="006F2D9C" w:rsidRPr="00765A51">
        <w:rPr>
          <w:rFonts w:ascii="Times New Roman" w:eastAsia="Times New Roman" w:hAnsi="Times New Roman" w:cs="Times New Roman"/>
          <w:sz w:val="24"/>
          <w:szCs w:val="24"/>
        </w:rPr>
        <w:fldChar w:fldCharType="end"/>
      </w:r>
    </w:p>
    <w:p w14:paraId="733AF320" w14:textId="532C7E43" w:rsidR="00A33270" w:rsidRPr="00765A51" w:rsidRDefault="005410CC" w:rsidP="005F242E">
      <w:pPr>
        <w:ind w:left="426" w:firstLine="720"/>
        <w:jc w:val="both"/>
        <w:rPr>
          <w:rFonts w:ascii="Times New Roman" w:hAnsi="Times New Roman" w:cs="Times New Roman"/>
          <w:sz w:val="24"/>
          <w:szCs w:val="24"/>
        </w:rPr>
      </w:pPr>
      <w:r w:rsidRPr="005410CC">
        <w:rPr>
          <w:rFonts w:ascii="Times New Roman" w:eastAsia="Times New Roman" w:hAnsi="Times New Roman" w:cs="Times New Roman"/>
          <w:i/>
          <w:sz w:val="24"/>
          <w:szCs w:val="24"/>
        </w:rPr>
        <w:t>Bullying</w:t>
      </w:r>
      <w:r w:rsidR="0055303B" w:rsidRPr="00765A51">
        <w:rPr>
          <w:rFonts w:ascii="Times New Roman" w:eastAsia="Times New Roman" w:hAnsi="Times New Roman" w:cs="Times New Roman"/>
          <w:sz w:val="24"/>
          <w:szCs w:val="24"/>
        </w:rPr>
        <w:t xml:space="preserve"> yang dulu dilakukan secara langsung, </w:t>
      </w:r>
      <w:r w:rsidR="00086F49" w:rsidRPr="00765A51">
        <w:rPr>
          <w:rFonts w:ascii="Times New Roman" w:eastAsia="Times New Roman" w:hAnsi="Times New Roman" w:cs="Times New Roman"/>
          <w:sz w:val="24"/>
          <w:szCs w:val="24"/>
        </w:rPr>
        <w:t>sekarang</w:t>
      </w:r>
      <w:r w:rsidR="0055303B" w:rsidRPr="00765A51">
        <w:rPr>
          <w:rFonts w:ascii="Times New Roman" w:eastAsia="Times New Roman" w:hAnsi="Times New Roman" w:cs="Times New Roman"/>
          <w:sz w:val="24"/>
          <w:szCs w:val="24"/>
        </w:rPr>
        <w:t xml:space="preserve"> dengan perkembangan teknologi lahirlah dunia maya internet, orang lebih mudah untuk melakukan </w:t>
      </w:r>
      <w:del w:id="328" w:author="NIZAR" w:date="2023-05-25T09:09:00Z">
        <w:r w:rsidR="00056B63" w:rsidRPr="00765A51" w:rsidDel="00743610">
          <w:rPr>
            <w:rFonts w:ascii="Times New Roman" w:eastAsia="Times New Roman" w:hAnsi="Times New Roman" w:cs="Times New Roman"/>
            <w:i/>
            <w:sz w:val="24"/>
            <w:szCs w:val="24"/>
          </w:rPr>
          <w:delText>bullying</w:delText>
        </w:r>
      </w:del>
      <w:r w:rsidRPr="005410CC">
        <w:rPr>
          <w:rFonts w:ascii="Times New Roman" w:eastAsia="Times New Roman" w:hAnsi="Times New Roman" w:cs="Times New Roman"/>
          <w:i/>
          <w:sz w:val="24"/>
          <w:szCs w:val="24"/>
        </w:rPr>
        <w:t>bullying</w:t>
      </w:r>
      <w:r w:rsidR="0055303B" w:rsidRPr="00765A51">
        <w:rPr>
          <w:rFonts w:ascii="Times New Roman" w:eastAsia="Times New Roman" w:hAnsi="Times New Roman" w:cs="Times New Roman"/>
          <w:sz w:val="24"/>
          <w:szCs w:val="24"/>
        </w:rPr>
        <w:t xml:space="preserve"> tanpa memperlihatkan identitas </w:t>
      </w:r>
      <w:r w:rsidR="00806EAA" w:rsidRPr="00765A51">
        <w:rPr>
          <w:rFonts w:ascii="Times New Roman" w:eastAsia="Times New Roman" w:hAnsi="Times New Roman" w:cs="Times New Roman"/>
          <w:sz w:val="24"/>
          <w:szCs w:val="24"/>
        </w:rPr>
        <w:t xml:space="preserve">asli </w:t>
      </w:r>
      <w:r w:rsidR="0055303B" w:rsidRPr="00765A51">
        <w:rPr>
          <w:rFonts w:ascii="Times New Roman" w:eastAsia="Times New Roman" w:hAnsi="Times New Roman" w:cs="Times New Roman"/>
          <w:sz w:val="24"/>
          <w:szCs w:val="24"/>
        </w:rPr>
        <w:t>mereka.</w:t>
      </w:r>
      <w:r w:rsidR="004706D1" w:rsidRPr="00765A51">
        <w:rPr>
          <w:rFonts w:ascii="Times New Roman" w:eastAsia="Times New Roman" w:hAnsi="Times New Roman" w:cs="Times New Roman"/>
          <w:sz w:val="24"/>
          <w:szCs w:val="24"/>
        </w:rPr>
        <w:t xml:space="preserve"> Ini berkaitan dengan konsekuensi adanya media sosial </w:t>
      </w:r>
      <w:r w:rsidR="004A5212" w:rsidRPr="00765A51">
        <w:rPr>
          <w:rFonts w:ascii="Times New Roman" w:eastAsia="Times New Roman" w:hAnsi="Times New Roman" w:cs="Times New Roman"/>
          <w:sz w:val="24"/>
          <w:szCs w:val="24"/>
        </w:rPr>
        <w:t>cyberspace</w:t>
      </w:r>
      <w:r w:rsidR="004706D1" w:rsidRPr="00765A51">
        <w:rPr>
          <w:rFonts w:ascii="Times New Roman" w:eastAsia="Times New Roman" w:hAnsi="Times New Roman" w:cs="Times New Roman"/>
          <w:sz w:val="24"/>
          <w:szCs w:val="24"/>
        </w:rPr>
        <w:t xml:space="preserve"> yaitu judgement atau penilaian oleh orang lain yang berdampak </w:t>
      </w:r>
      <w:r w:rsidR="004706D1" w:rsidRPr="00765A51">
        <w:rPr>
          <w:rFonts w:ascii="Times New Roman" w:hAnsi="Times New Roman" w:cs="Times New Roman"/>
          <w:sz w:val="24"/>
          <w:szCs w:val="24"/>
        </w:rPr>
        <w:t xml:space="preserve">pada sulit sesorang orang untuk </w:t>
      </w:r>
      <w:r w:rsidR="004A5212" w:rsidRPr="00765A51">
        <w:rPr>
          <w:rFonts w:ascii="Times New Roman" w:hAnsi="Times New Roman" w:cs="Times New Roman"/>
          <w:sz w:val="24"/>
          <w:szCs w:val="24"/>
        </w:rPr>
        <w:t xml:space="preserve">mengekspresikan diri di </w:t>
      </w:r>
      <w:r w:rsidR="004A5212" w:rsidRPr="00765A51">
        <w:rPr>
          <w:rFonts w:ascii="Times New Roman" w:hAnsi="Times New Roman" w:cs="Times New Roman"/>
          <w:i/>
          <w:sz w:val="24"/>
          <w:szCs w:val="24"/>
        </w:rPr>
        <w:t>cyberspace</w:t>
      </w:r>
      <w:r w:rsidR="004A5212" w:rsidRPr="00765A51">
        <w:rPr>
          <w:rFonts w:ascii="Times New Roman" w:hAnsi="Times New Roman" w:cs="Times New Roman"/>
          <w:sz w:val="24"/>
          <w:szCs w:val="24"/>
        </w:rPr>
        <w:t xml:space="preserve">, ketakutan mendapatkan </w:t>
      </w:r>
      <w:del w:id="329" w:author="NIZAR" w:date="2023-05-25T09:09:00Z">
        <w:r w:rsidR="00056B63" w:rsidRPr="00765A51" w:rsidDel="00743610">
          <w:rPr>
            <w:rFonts w:ascii="Times New Roman" w:hAnsi="Times New Roman" w:cs="Times New Roman"/>
            <w:i/>
            <w:sz w:val="24"/>
            <w:szCs w:val="24"/>
          </w:rPr>
          <w:delText>bullying</w:delText>
        </w:r>
      </w:del>
      <w:r w:rsidRPr="005410CC">
        <w:rPr>
          <w:rFonts w:ascii="Times New Roman" w:hAnsi="Times New Roman" w:cs="Times New Roman"/>
          <w:i/>
          <w:sz w:val="24"/>
          <w:szCs w:val="24"/>
        </w:rPr>
        <w:t>bullying</w:t>
      </w:r>
      <w:r w:rsidR="004A5212" w:rsidRPr="00765A51">
        <w:rPr>
          <w:rFonts w:ascii="Times New Roman" w:hAnsi="Times New Roman" w:cs="Times New Roman"/>
          <w:sz w:val="24"/>
          <w:szCs w:val="24"/>
        </w:rPr>
        <w:t xml:space="preserve"> yang dapat menyakiti mental psikologis.</w:t>
      </w:r>
    </w:p>
    <w:p w14:paraId="57B6F816" w14:textId="234C5E3A" w:rsidR="0071414D" w:rsidRPr="0071414D" w:rsidRDefault="0071414D" w:rsidP="004E43D4">
      <w:pPr>
        <w:pStyle w:val="Caption"/>
        <w:keepNext/>
        <w:rPr>
          <w:rFonts w:ascii="Times New Roman" w:hAnsi="Times New Roman" w:cs="Times New Roman"/>
          <w:i w:val="0"/>
          <w:color w:val="auto"/>
          <w:sz w:val="24"/>
          <w:szCs w:val="24"/>
        </w:rPr>
      </w:pPr>
    </w:p>
    <w:p w14:paraId="11AE8004" w14:textId="7133498C" w:rsidR="004E43D4" w:rsidRPr="00AE1720" w:rsidRDefault="004E43D4">
      <w:pPr>
        <w:pStyle w:val="Caption"/>
        <w:keepNext/>
        <w:jc w:val="center"/>
        <w:rPr>
          <w:i w:val="0"/>
          <w:color w:val="auto"/>
          <w:rPrChange w:id="330" w:author="NIZAR" w:date="2023-06-01T13:38:00Z">
            <w:rPr/>
          </w:rPrChange>
        </w:rPr>
        <w:pPrChange w:id="331" w:author="NIZAR" w:date="2023-06-01T13:38:00Z">
          <w:pPr>
            <w:pStyle w:val="Caption"/>
            <w:keepNext/>
          </w:pPr>
        </w:pPrChange>
      </w:pPr>
      <w:r w:rsidRPr="00AE1720">
        <w:rPr>
          <w:i w:val="0"/>
          <w:color w:val="auto"/>
          <w:rPrChange w:id="332" w:author="NIZAR" w:date="2023-06-01T13:38:00Z">
            <w:rPr/>
          </w:rPrChange>
        </w:rPr>
        <w:t xml:space="preserve">Tabel </w:t>
      </w:r>
      <w:r w:rsidRPr="00AE1720">
        <w:rPr>
          <w:i w:val="0"/>
          <w:color w:val="auto"/>
          <w:rPrChange w:id="333" w:author="NIZAR" w:date="2023-06-01T13:38:00Z">
            <w:rPr/>
          </w:rPrChange>
        </w:rPr>
        <w:fldChar w:fldCharType="begin"/>
      </w:r>
      <w:r w:rsidRPr="00AE1720">
        <w:rPr>
          <w:i w:val="0"/>
          <w:color w:val="auto"/>
          <w:rPrChange w:id="334" w:author="NIZAR" w:date="2023-06-01T13:38:00Z">
            <w:rPr/>
          </w:rPrChange>
        </w:rPr>
        <w:instrText xml:space="preserve"> SEQ Tabel \* ARABIC </w:instrText>
      </w:r>
      <w:r w:rsidRPr="00AE1720">
        <w:rPr>
          <w:i w:val="0"/>
          <w:color w:val="auto"/>
          <w:rPrChange w:id="335" w:author="NIZAR" w:date="2023-06-01T13:38:00Z">
            <w:rPr/>
          </w:rPrChange>
        </w:rPr>
        <w:fldChar w:fldCharType="separate"/>
      </w:r>
      <w:r w:rsidR="002C50BB" w:rsidRPr="00AE1720">
        <w:rPr>
          <w:i w:val="0"/>
          <w:noProof/>
          <w:color w:val="auto"/>
          <w:rPrChange w:id="336" w:author="NIZAR" w:date="2023-06-01T13:38:00Z">
            <w:rPr>
              <w:noProof/>
            </w:rPr>
          </w:rPrChange>
        </w:rPr>
        <w:t>1</w:t>
      </w:r>
      <w:r w:rsidRPr="00AE1720">
        <w:rPr>
          <w:i w:val="0"/>
          <w:color w:val="auto"/>
          <w:rPrChange w:id="337" w:author="NIZAR" w:date="2023-06-01T13:38:00Z">
            <w:rPr/>
          </w:rPrChange>
        </w:rPr>
        <w:fldChar w:fldCharType="end"/>
      </w:r>
      <w:r w:rsidRPr="00AE1720">
        <w:rPr>
          <w:i w:val="0"/>
          <w:color w:val="auto"/>
          <w:rPrChange w:id="338" w:author="NIZAR" w:date="2023-06-01T13:38:00Z">
            <w:rPr/>
          </w:rPrChange>
        </w:rPr>
        <w:t>.Cyber</w:t>
      </w:r>
      <w:r w:rsidR="005410CC" w:rsidRPr="00AE1720">
        <w:rPr>
          <w:i w:val="0"/>
          <w:color w:val="auto"/>
          <w:rPrChange w:id="339" w:author="NIZAR" w:date="2023-06-01T13:38:00Z">
            <w:rPr/>
          </w:rPrChange>
        </w:rPr>
        <w:t>bullying</w:t>
      </w:r>
      <w:r w:rsidRPr="00AE1720">
        <w:rPr>
          <w:i w:val="0"/>
          <w:color w:val="auto"/>
          <w:rPrChange w:id="340" w:author="NIZAR" w:date="2023-06-01T13:38:00Z">
            <w:rPr/>
          </w:rPrChange>
        </w:rPr>
        <w:t xml:space="preserve"> Tahun 2023 - Georgi Todorov</w:t>
      </w:r>
    </w:p>
    <w:tbl>
      <w:tblPr>
        <w:tblW w:w="7938" w:type="dxa"/>
        <w:tblInd w:w="-5" w:type="dxa"/>
        <w:tblLook w:val="04A0" w:firstRow="1" w:lastRow="0" w:firstColumn="1" w:lastColumn="0" w:noHBand="0" w:noVBand="1"/>
      </w:tblPr>
      <w:tblGrid>
        <w:gridCol w:w="570"/>
        <w:gridCol w:w="1698"/>
        <w:gridCol w:w="5670"/>
      </w:tblGrid>
      <w:tr w:rsidR="00FE5969" w:rsidRPr="00765A51" w14:paraId="32B5CA63" w14:textId="77777777" w:rsidTr="005F242E">
        <w:trPr>
          <w:trHeight w:val="315"/>
          <w:tblHeader/>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41580D"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No.</w:t>
            </w:r>
          </w:p>
        </w:tc>
        <w:tc>
          <w:tcPr>
            <w:tcW w:w="1698" w:type="dxa"/>
            <w:tcBorders>
              <w:top w:val="single" w:sz="4" w:space="0" w:color="auto"/>
              <w:left w:val="nil"/>
              <w:bottom w:val="single" w:sz="4" w:space="0" w:color="auto"/>
              <w:right w:val="single" w:sz="4" w:space="0" w:color="auto"/>
            </w:tcBorders>
            <w:shd w:val="clear" w:color="auto" w:fill="auto"/>
            <w:noWrap/>
            <w:vAlign w:val="center"/>
            <w:hideMark/>
          </w:tcPr>
          <w:p w14:paraId="4BDBC024" w14:textId="72A20B86"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Persentase</w:t>
            </w:r>
            <w:r w:rsidR="00377195" w:rsidRPr="00765A51">
              <w:rPr>
                <w:rFonts w:ascii="Times New Roman" w:eastAsia="Times New Roman" w:hAnsi="Times New Roman" w:cs="Times New Roman"/>
                <w:color w:val="000000"/>
                <w:sz w:val="24"/>
                <w:szCs w:val="24"/>
              </w:rPr>
              <w:t xml:space="preserve"> (%)</w:t>
            </w:r>
          </w:p>
        </w:tc>
        <w:tc>
          <w:tcPr>
            <w:tcW w:w="5670" w:type="dxa"/>
            <w:tcBorders>
              <w:top w:val="single" w:sz="4" w:space="0" w:color="auto"/>
              <w:left w:val="nil"/>
              <w:bottom w:val="single" w:sz="4" w:space="0" w:color="auto"/>
              <w:right w:val="single" w:sz="4" w:space="0" w:color="auto"/>
            </w:tcBorders>
            <w:shd w:val="clear" w:color="auto" w:fill="auto"/>
            <w:vAlign w:val="center"/>
            <w:hideMark/>
          </w:tcPr>
          <w:p w14:paraId="4867019D"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Keterangan</w:t>
            </w:r>
          </w:p>
        </w:tc>
      </w:tr>
      <w:tr w:rsidR="00FE5969" w:rsidRPr="00765A51" w14:paraId="25060833" w14:textId="77777777" w:rsidTr="005F242E">
        <w:trPr>
          <w:trHeight w:val="63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03221674"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1</w:t>
            </w:r>
          </w:p>
        </w:tc>
        <w:tc>
          <w:tcPr>
            <w:tcW w:w="1698" w:type="dxa"/>
            <w:tcBorders>
              <w:top w:val="nil"/>
              <w:left w:val="nil"/>
              <w:bottom w:val="single" w:sz="4" w:space="0" w:color="auto"/>
              <w:right w:val="single" w:sz="4" w:space="0" w:color="auto"/>
            </w:tcBorders>
            <w:shd w:val="clear" w:color="auto" w:fill="auto"/>
            <w:noWrap/>
            <w:vAlign w:val="center"/>
            <w:hideMark/>
          </w:tcPr>
          <w:p w14:paraId="4DC4157D"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73</w:t>
            </w:r>
          </w:p>
        </w:tc>
        <w:tc>
          <w:tcPr>
            <w:tcW w:w="5670" w:type="dxa"/>
            <w:tcBorders>
              <w:top w:val="nil"/>
              <w:left w:val="nil"/>
              <w:bottom w:val="single" w:sz="4" w:space="0" w:color="auto"/>
              <w:right w:val="single" w:sz="4" w:space="0" w:color="auto"/>
            </w:tcBorders>
            <w:shd w:val="clear" w:color="auto" w:fill="auto"/>
            <w:vAlign w:val="center"/>
            <w:hideMark/>
          </w:tcPr>
          <w:p w14:paraId="767942D6" w14:textId="77777777" w:rsidR="00FE5969" w:rsidRPr="00765A51" w:rsidRDefault="00FE5969" w:rsidP="00FE5969">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Siswa sekolah mengatakan bahwa mereka merasa telah diintimidasi seumur hidup mereka.</w:t>
            </w:r>
          </w:p>
        </w:tc>
      </w:tr>
      <w:tr w:rsidR="00FE5969" w:rsidRPr="00765A51" w14:paraId="2834AD19" w14:textId="77777777" w:rsidTr="005F242E">
        <w:trPr>
          <w:trHeight w:val="63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73755B20"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2</w:t>
            </w:r>
          </w:p>
        </w:tc>
        <w:tc>
          <w:tcPr>
            <w:tcW w:w="1698" w:type="dxa"/>
            <w:tcBorders>
              <w:top w:val="nil"/>
              <w:left w:val="nil"/>
              <w:bottom w:val="single" w:sz="4" w:space="0" w:color="auto"/>
              <w:right w:val="single" w:sz="4" w:space="0" w:color="auto"/>
            </w:tcBorders>
            <w:shd w:val="clear" w:color="auto" w:fill="auto"/>
            <w:noWrap/>
            <w:vAlign w:val="center"/>
            <w:hideMark/>
          </w:tcPr>
          <w:p w14:paraId="7835C937"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44</w:t>
            </w:r>
          </w:p>
        </w:tc>
        <w:tc>
          <w:tcPr>
            <w:tcW w:w="5670" w:type="dxa"/>
            <w:tcBorders>
              <w:top w:val="nil"/>
              <w:left w:val="nil"/>
              <w:bottom w:val="single" w:sz="4" w:space="0" w:color="auto"/>
              <w:right w:val="single" w:sz="4" w:space="0" w:color="auto"/>
            </w:tcBorders>
            <w:shd w:val="clear" w:color="auto" w:fill="auto"/>
            <w:vAlign w:val="center"/>
            <w:hideMark/>
          </w:tcPr>
          <w:p w14:paraId="42754714" w14:textId="77777777" w:rsidR="00FE5969" w:rsidRPr="00765A51" w:rsidRDefault="00FE5969" w:rsidP="00FE5969">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Mmengatakan mereka merasa telah diintimidasi dalam 30 hari terakhir.</w:t>
            </w:r>
          </w:p>
        </w:tc>
      </w:tr>
      <w:tr w:rsidR="00FE5969" w:rsidRPr="00765A51" w14:paraId="559A1A05" w14:textId="77777777" w:rsidTr="005F242E">
        <w:trPr>
          <w:trHeight w:val="94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07E161F7"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3</w:t>
            </w:r>
          </w:p>
        </w:tc>
        <w:tc>
          <w:tcPr>
            <w:tcW w:w="1698" w:type="dxa"/>
            <w:tcBorders>
              <w:top w:val="nil"/>
              <w:left w:val="nil"/>
              <w:bottom w:val="single" w:sz="4" w:space="0" w:color="auto"/>
              <w:right w:val="single" w:sz="4" w:space="0" w:color="auto"/>
            </w:tcBorders>
            <w:shd w:val="clear" w:color="auto" w:fill="auto"/>
            <w:noWrap/>
            <w:vAlign w:val="center"/>
            <w:hideMark/>
          </w:tcPr>
          <w:p w14:paraId="6C77F7F3"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36.5</w:t>
            </w:r>
          </w:p>
        </w:tc>
        <w:tc>
          <w:tcPr>
            <w:tcW w:w="5670" w:type="dxa"/>
            <w:tcBorders>
              <w:top w:val="nil"/>
              <w:left w:val="nil"/>
              <w:bottom w:val="single" w:sz="4" w:space="0" w:color="auto"/>
              <w:right w:val="single" w:sz="4" w:space="0" w:color="auto"/>
            </w:tcBorders>
            <w:shd w:val="clear" w:color="auto" w:fill="auto"/>
            <w:vAlign w:val="center"/>
            <w:hideMark/>
          </w:tcPr>
          <w:p w14:paraId="51702075" w14:textId="76DC1752" w:rsidR="00FE5969" w:rsidRPr="00765A51" w:rsidRDefault="00FE5969" w:rsidP="00FE5969">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Orang merasa pernah mengalami cyber</w:t>
            </w:r>
            <w:del w:id="341" w:author="NIZAR" w:date="2023-05-25T09:09:00Z">
              <w:r w:rsidR="00056B63" w:rsidRPr="00765A51" w:rsidDel="00743610">
                <w:rPr>
                  <w:rFonts w:ascii="Times New Roman" w:eastAsia="Times New Roman" w:hAnsi="Times New Roman" w:cs="Times New Roman"/>
                  <w:i/>
                  <w:color w:val="000000"/>
                  <w:sz w:val="24"/>
                  <w:szCs w:val="24"/>
                </w:rPr>
                <w:delText>bullying</w:delText>
              </w:r>
            </w:del>
            <w:r w:rsidR="005410CC" w:rsidRPr="005410CC">
              <w:rPr>
                <w:rFonts w:ascii="Times New Roman" w:eastAsia="Times New Roman" w:hAnsi="Times New Roman" w:cs="Times New Roman"/>
                <w:i/>
                <w:color w:val="000000"/>
                <w:sz w:val="24"/>
                <w:szCs w:val="24"/>
              </w:rPr>
              <w:t>bullying</w:t>
            </w:r>
            <w:r w:rsidRPr="00765A51">
              <w:rPr>
                <w:rFonts w:ascii="Times New Roman" w:eastAsia="Times New Roman" w:hAnsi="Times New Roman" w:cs="Times New Roman"/>
                <w:color w:val="000000"/>
                <w:sz w:val="24"/>
                <w:szCs w:val="24"/>
              </w:rPr>
              <w:t xml:space="preserve"> seumur hidup mereka. Dari jumlah tersebut, 17,4% melaporkan telah terjadi dalam 30 hari terakhir.</w:t>
            </w:r>
          </w:p>
        </w:tc>
      </w:tr>
      <w:tr w:rsidR="00FE5969" w:rsidRPr="00765A51" w14:paraId="5F8B7925" w14:textId="77777777" w:rsidTr="005F242E">
        <w:trPr>
          <w:trHeight w:val="63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13E512C7"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4</w:t>
            </w:r>
          </w:p>
        </w:tc>
        <w:tc>
          <w:tcPr>
            <w:tcW w:w="1698" w:type="dxa"/>
            <w:tcBorders>
              <w:top w:val="nil"/>
              <w:left w:val="nil"/>
              <w:bottom w:val="single" w:sz="4" w:space="0" w:color="auto"/>
              <w:right w:val="single" w:sz="4" w:space="0" w:color="auto"/>
            </w:tcBorders>
            <w:shd w:val="clear" w:color="auto" w:fill="auto"/>
            <w:noWrap/>
            <w:vAlign w:val="center"/>
            <w:hideMark/>
          </w:tcPr>
          <w:p w14:paraId="560E116B"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60</w:t>
            </w:r>
          </w:p>
        </w:tc>
        <w:tc>
          <w:tcPr>
            <w:tcW w:w="5670" w:type="dxa"/>
            <w:tcBorders>
              <w:top w:val="nil"/>
              <w:left w:val="nil"/>
              <w:bottom w:val="single" w:sz="4" w:space="0" w:color="auto"/>
              <w:right w:val="single" w:sz="4" w:space="0" w:color="auto"/>
            </w:tcBorders>
            <w:shd w:val="clear" w:color="auto" w:fill="auto"/>
            <w:vAlign w:val="center"/>
            <w:hideMark/>
          </w:tcPr>
          <w:p w14:paraId="74BF0764" w14:textId="2CF036CC" w:rsidR="00FE5969" w:rsidRPr="00765A51" w:rsidRDefault="00FE5969" w:rsidP="00FE5969">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Remaja mengatakan mereka pernah mengalami beberapa bentuk cyber</w:t>
            </w:r>
            <w:del w:id="342" w:author="NIZAR" w:date="2023-05-25T09:09:00Z">
              <w:r w:rsidR="00056B63" w:rsidRPr="00765A51" w:rsidDel="00743610">
                <w:rPr>
                  <w:rFonts w:ascii="Times New Roman" w:eastAsia="Times New Roman" w:hAnsi="Times New Roman" w:cs="Times New Roman"/>
                  <w:i/>
                  <w:color w:val="000000"/>
                  <w:sz w:val="24"/>
                  <w:szCs w:val="24"/>
                </w:rPr>
                <w:delText>bullying</w:delText>
              </w:r>
            </w:del>
            <w:r w:rsidR="005410CC" w:rsidRPr="005410CC">
              <w:rPr>
                <w:rFonts w:ascii="Times New Roman" w:eastAsia="Times New Roman" w:hAnsi="Times New Roman" w:cs="Times New Roman"/>
                <w:i/>
                <w:color w:val="000000"/>
                <w:sz w:val="24"/>
                <w:szCs w:val="24"/>
              </w:rPr>
              <w:t>bullying</w:t>
            </w:r>
            <w:r w:rsidRPr="00765A51">
              <w:rPr>
                <w:rFonts w:ascii="Times New Roman" w:eastAsia="Times New Roman" w:hAnsi="Times New Roman" w:cs="Times New Roman"/>
                <w:color w:val="000000"/>
                <w:sz w:val="24"/>
                <w:szCs w:val="24"/>
              </w:rPr>
              <w:t>.</w:t>
            </w:r>
          </w:p>
        </w:tc>
      </w:tr>
      <w:tr w:rsidR="00FE5969" w:rsidRPr="00765A51" w14:paraId="44707629" w14:textId="77777777" w:rsidTr="005F242E">
        <w:trPr>
          <w:trHeight w:val="63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04B356FD"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5</w:t>
            </w:r>
          </w:p>
        </w:tc>
        <w:tc>
          <w:tcPr>
            <w:tcW w:w="1698" w:type="dxa"/>
            <w:tcBorders>
              <w:top w:val="nil"/>
              <w:left w:val="nil"/>
              <w:bottom w:val="single" w:sz="4" w:space="0" w:color="auto"/>
              <w:right w:val="single" w:sz="4" w:space="0" w:color="auto"/>
            </w:tcBorders>
            <w:shd w:val="clear" w:color="auto" w:fill="auto"/>
            <w:noWrap/>
            <w:vAlign w:val="center"/>
            <w:hideMark/>
          </w:tcPr>
          <w:p w14:paraId="6F1CD384"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70</w:t>
            </w:r>
          </w:p>
        </w:tc>
        <w:tc>
          <w:tcPr>
            <w:tcW w:w="5670" w:type="dxa"/>
            <w:tcBorders>
              <w:top w:val="nil"/>
              <w:left w:val="nil"/>
              <w:bottom w:val="single" w:sz="4" w:space="0" w:color="auto"/>
              <w:right w:val="single" w:sz="4" w:space="0" w:color="auto"/>
            </w:tcBorders>
            <w:shd w:val="clear" w:color="auto" w:fill="auto"/>
            <w:vAlign w:val="center"/>
            <w:hideMark/>
          </w:tcPr>
          <w:p w14:paraId="3FEB6437" w14:textId="77777777" w:rsidR="00FE5969" w:rsidRPr="00765A51" w:rsidRDefault="00FE5969" w:rsidP="00FE5969">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Remaja melaporkan bahwa seseorang telah menyebarkan rumor tentang mereka secara online.</w:t>
            </w:r>
          </w:p>
        </w:tc>
      </w:tr>
      <w:tr w:rsidR="00FE5969" w:rsidRPr="00765A51" w14:paraId="6171EC10" w14:textId="77777777" w:rsidTr="005F242E">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2971D71E"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6</w:t>
            </w:r>
          </w:p>
        </w:tc>
        <w:tc>
          <w:tcPr>
            <w:tcW w:w="1698" w:type="dxa"/>
            <w:tcBorders>
              <w:top w:val="nil"/>
              <w:left w:val="nil"/>
              <w:bottom w:val="single" w:sz="4" w:space="0" w:color="auto"/>
              <w:right w:val="single" w:sz="4" w:space="0" w:color="auto"/>
            </w:tcBorders>
            <w:shd w:val="clear" w:color="auto" w:fill="auto"/>
            <w:noWrap/>
            <w:vAlign w:val="center"/>
            <w:hideMark/>
          </w:tcPr>
          <w:p w14:paraId="0F5653AC"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87</w:t>
            </w:r>
          </w:p>
        </w:tc>
        <w:tc>
          <w:tcPr>
            <w:tcW w:w="5670" w:type="dxa"/>
            <w:tcBorders>
              <w:top w:val="nil"/>
              <w:left w:val="nil"/>
              <w:bottom w:val="single" w:sz="4" w:space="0" w:color="auto"/>
              <w:right w:val="single" w:sz="4" w:space="0" w:color="auto"/>
            </w:tcBorders>
            <w:shd w:val="clear" w:color="auto" w:fill="auto"/>
            <w:vAlign w:val="center"/>
            <w:hideMark/>
          </w:tcPr>
          <w:p w14:paraId="7DD4A2AE" w14:textId="55434D1B" w:rsidR="00FE5969" w:rsidRPr="00765A51" w:rsidRDefault="00FE5969" w:rsidP="00FE5969">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Anak muda telah menyaksikan kejadian cyber</w:t>
            </w:r>
            <w:del w:id="343" w:author="NIZAR" w:date="2023-05-25T09:09:00Z">
              <w:r w:rsidR="00056B63" w:rsidRPr="00765A51" w:rsidDel="00743610">
                <w:rPr>
                  <w:rFonts w:ascii="Times New Roman" w:eastAsia="Times New Roman" w:hAnsi="Times New Roman" w:cs="Times New Roman"/>
                  <w:i/>
                  <w:color w:val="000000"/>
                  <w:sz w:val="24"/>
                  <w:szCs w:val="24"/>
                </w:rPr>
                <w:delText>bullying</w:delText>
              </w:r>
            </w:del>
            <w:r w:rsidR="005410CC" w:rsidRPr="005410CC">
              <w:rPr>
                <w:rFonts w:ascii="Times New Roman" w:eastAsia="Times New Roman" w:hAnsi="Times New Roman" w:cs="Times New Roman"/>
                <w:i/>
                <w:color w:val="000000"/>
                <w:sz w:val="24"/>
                <w:szCs w:val="24"/>
              </w:rPr>
              <w:t>bullying</w:t>
            </w:r>
            <w:r w:rsidRPr="00765A51">
              <w:rPr>
                <w:rFonts w:ascii="Times New Roman" w:eastAsia="Times New Roman" w:hAnsi="Times New Roman" w:cs="Times New Roman"/>
                <w:color w:val="000000"/>
                <w:sz w:val="24"/>
                <w:szCs w:val="24"/>
              </w:rPr>
              <w:t xml:space="preserve"> online.</w:t>
            </w:r>
          </w:p>
        </w:tc>
      </w:tr>
      <w:tr w:rsidR="00FE5969" w:rsidRPr="00765A51" w14:paraId="6319F3CC" w14:textId="77777777" w:rsidTr="005F242E">
        <w:trPr>
          <w:trHeight w:val="63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6A7A0F95"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7</w:t>
            </w:r>
          </w:p>
        </w:tc>
        <w:tc>
          <w:tcPr>
            <w:tcW w:w="1698" w:type="dxa"/>
            <w:tcBorders>
              <w:top w:val="nil"/>
              <w:left w:val="nil"/>
              <w:bottom w:val="single" w:sz="4" w:space="0" w:color="auto"/>
              <w:right w:val="single" w:sz="4" w:space="0" w:color="auto"/>
            </w:tcBorders>
            <w:shd w:val="clear" w:color="auto" w:fill="auto"/>
            <w:noWrap/>
            <w:vAlign w:val="center"/>
            <w:hideMark/>
          </w:tcPr>
          <w:p w14:paraId="67B4A4F0" w14:textId="77777777" w:rsidR="00FE5969" w:rsidRPr="00765A51" w:rsidRDefault="00FE5969" w:rsidP="00FE5969">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95</w:t>
            </w:r>
          </w:p>
        </w:tc>
        <w:tc>
          <w:tcPr>
            <w:tcW w:w="5670" w:type="dxa"/>
            <w:tcBorders>
              <w:top w:val="nil"/>
              <w:left w:val="nil"/>
              <w:bottom w:val="single" w:sz="4" w:space="0" w:color="auto"/>
              <w:right w:val="single" w:sz="4" w:space="0" w:color="auto"/>
            </w:tcBorders>
            <w:shd w:val="clear" w:color="auto" w:fill="auto"/>
            <w:vAlign w:val="center"/>
            <w:hideMark/>
          </w:tcPr>
          <w:p w14:paraId="182874EA" w14:textId="77777777" w:rsidR="00FE5969" w:rsidRPr="00765A51" w:rsidRDefault="00FE5969" w:rsidP="00FE5969">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Remaja aktif menggunakan internet, dan 85% rutin menggunakan media sosial.</w:t>
            </w:r>
          </w:p>
        </w:tc>
      </w:tr>
    </w:tbl>
    <w:p w14:paraId="1F53F57B" w14:textId="77777777" w:rsidR="00FE5969" w:rsidRPr="00765A51" w:rsidRDefault="00FE5969" w:rsidP="00A33270">
      <w:pPr>
        <w:rPr>
          <w:rFonts w:ascii="Times New Roman" w:hAnsi="Times New Roman" w:cs="Times New Roman"/>
          <w:sz w:val="24"/>
          <w:szCs w:val="24"/>
        </w:rPr>
      </w:pPr>
    </w:p>
    <w:p w14:paraId="6C90F2DA" w14:textId="41F137A7" w:rsidR="00333B39" w:rsidRPr="00765A51" w:rsidRDefault="00333B39" w:rsidP="008F4BAB">
      <w:pPr>
        <w:jc w:val="both"/>
        <w:rPr>
          <w:rFonts w:ascii="Times New Roman" w:eastAsia="Times New Roman" w:hAnsi="Times New Roman" w:cs="Times New Roman"/>
          <w:sz w:val="24"/>
          <w:szCs w:val="24"/>
        </w:rPr>
      </w:pPr>
    </w:p>
    <w:p w14:paraId="00000041" w14:textId="24B2281B" w:rsidR="002B1F43" w:rsidRPr="00765A51" w:rsidRDefault="003B6358" w:rsidP="004826EE">
      <w:pPr>
        <w:pStyle w:val="Heading2"/>
      </w:pPr>
      <w:bookmarkStart w:id="344" w:name="_7k27wcoldnqb" w:colFirst="0" w:colLast="0"/>
      <w:bookmarkStart w:id="345" w:name="_Toc136518889"/>
      <w:bookmarkEnd w:id="344"/>
      <w:r w:rsidRPr="00765A51">
        <w:t>Rumusan Masalah</w:t>
      </w:r>
      <w:bookmarkEnd w:id="345"/>
    </w:p>
    <w:p w14:paraId="0F5656CA" w14:textId="79D8F628" w:rsidR="00F16CAD" w:rsidRPr="00765A51" w:rsidRDefault="002C628D" w:rsidP="00351AF6">
      <w:pPr>
        <w:ind w:left="426" w:firstLine="720"/>
        <w:jc w:val="both"/>
        <w:rPr>
          <w:rFonts w:ascii="Times New Roman" w:hAnsi="Times New Roman" w:cs="Times New Roman"/>
          <w:sz w:val="24"/>
          <w:szCs w:val="24"/>
        </w:rPr>
      </w:pPr>
      <w:r w:rsidRPr="00765A51">
        <w:rPr>
          <w:rFonts w:ascii="Times New Roman" w:hAnsi="Times New Roman" w:cs="Times New Roman"/>
          <w:sz w:val="24"/>
          <w:szCs w:val="24"/>
        </w:rPr>
        <w:t xml:space="preserve">Berdasarkan latar belakang diatas dengan batas </w:t>
      </w:r>
      <w:r w:rsidR="00F16CAD" w:rsidRPr="00765A51">
        <w:rPr>
          <w:rFonts w:ascii="Times New Roman" w:hAnsi="Times New Roman" w:cs="Times New Roman"/>
          <w:sz w:val="24"/>
          <w:szCs w:val="24"/>
        </w:rPr>
        <w:t>masalah, maka masalah yang diangkat dalam penelitian ini sebagai berikut:</w:t>
      </w:r>
    </w:p>
    <w:p w14:paraId="79610D1E" w14:textId="0775D24A" w:rsidR="00956526" w:rsidRPr="00765A51" w:rsidRDefault="00956526">
      <w:pPr>
        <w:pStyle w:val="ListParagraph"/>
        <w:numPr>
          <w:ilvl w:val="0"/>
          <w:numId w:val="5"/>
        </w:numPr>
        <w:ind w:left="851"/>
        <w:jc w:val="both"/>
        <w:rPr>
          <w:rFonts w:ascii="Times New Roman" w:hAnsi="Times New Roman" w:cs="Times New Roman"/>
          <w:sz w:val="24"/>
          <w:szCs w:val="24"/>
        </w:rPr>
        <w:pPrChange w:id="346" w:author="NIZAR" w:date="2023-05-23T14:15:00Z">
          <w:pPr>
            <w:pStyle w:val="ListParagraph"/>
            <w:numPr>
              <w:ilvl w:val="3"/>
              <w:numId w:val="1"/>
            </w:numPr>
            <w:ind w:left="426" w:hanging="360"/>
          </w:pPr>
        </w:pPrChange>
      </w:pPr>
      <w:r w:rsidRPr="00765A51">
        <w:rPr>
          <w:rFonts w:ascii="Times New Roman" w:hAnsi="Times New Roman" w:cs="Times New Roman"/>
          <w:sz w:val="24"/>
          <w:szCs w:val="24"/>
        </w:rPr>
        <w:t xml:space="preserve">Bagaimana representasi terhadap </w:t>
      </w:r>
      <w:del w:id="347" w:author="NIZAR" w:date="2023-05-25T09:09:00Z">
        <w:r w:rsidR="00056B63"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r w:rsidRPr="00765A51">
        <w:rPr>
          <w:rFonts w:ascii="Times New Roman" w:hAnsi="Times New Roman" w:cs="Times New Roman"/>
          <w:sz w:val="24"/>
          <w:szCs w:val="24"/>
        </w:rPr>
        <w:t xml:space="preserve"> dalam serial drama korea </w:t>
      </w:r>
      <w:r w:rsidR="009E37B3" w:rsidRPr="00765A51">
        <w:rPr>
          <w:rFonts w:ascii="Times New Roman" w:hAnsi="Times New Roman" w:cs="Times New Roman"/>
          <w:sz w:val="24"/>
          <w:szCs w:val="24"/>
        </w:rPr>
        <w:t>Revenge Of Others</w:t>
      </w:r>
      <w:r w:rsidRPr="00765A51">
        <w:rPr>
          <w:rFonts w:ascii="Times New Roman" w:hAnsi="Times New Roman" w:cs="Times New Roman"/>
          <w:sz w:val="24"/>
          <w:szCs w:val="24"/>
        </w:rPr>
        <w:t xml:space="preserve"> 2022 dengan Analisis Semiotika Roland Barthes?</w:t>
      </w:r>
    </w:p>
    <w:p w14:paraId="04378A5B" w14:textId="01C80DC5" w:rsidR="002C628D" w:rsidRPr="00765A51" w:rsidRDefault="002C628D" w:rsidP="0007117C">
      <w:pPr>
        <w:pStyle w:val="ListParagraph"/>
        <w:numPr>
          <w:ilvl w:val="0"/>
          <w:numId w:val="5"/>
        </w:numPr>
        <w:ind w:left="851"/>
        <w:jc w:val="both"/>
        <w:rPr>
          <w:rFonts w:ascii="Times New Roman" w:hAnsi="Times New Roman" w:cs="Times New Roman"/>
          <w:sz w:val="24"/>
          <w:szCs w:val="24"/>
        </w:rPr>
      </w:pPr>
      <w:r w:rsidRPr="00765A51">
        <w:rPr>
          <w:rFonts w:ascii="Times New Roman" w:hAnsi="Times New Roman" w:cs="Times New Roman"/>
          <w:sz w:val="24"/>
          <w:szCs w:val="24"/>
        </w:rPr>
        <w:t xml:space="preserve">Bagaimana makna konotasi dan denotasi pada adegan </w:t>
      </w:r>
      <w:del w:id="348" w:author="NIZAR" w:date="2023-05-25T09:09:00Z">
        <w:r w:rsidR="00056B63"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r w:rsidRPr="00765A51">
        <w:rPr>
          <w:rFonts w:ascii="Times New Roman" w:hAnsi="Times New Roman" w:cs="Times New Roman"/>
          <w:sz w:val="24"/>
          <w:szCs w:val="24"/>
        </w:rPr>
        <w:t xml:space="preserve"> sudut pandang pelaku dan korban pada drama korea Revenge Of Others 2022?</w:t>
      </w:r>
    </w:p>
    <w:p w14:paraId="67C05886" w14:textId="77777777" w:rsidR="00956526" w:rsidRPr="00765A51" w:rsidRDefault="00956526" w:rsidP="00956526">
      <w:pPr>
        <w:rPr>
          <w:rFonts w:ascii="Times New Roman" w:hAnsi="Times New Roman" w:cs="Times New Roman"/>
          <w:sz w:val="24"/>
          <w:szCs w:val="24"/>
        </w:rPr>
      </w:pPr>
    </w:p>
    <w:p w14:paraId="00000042" w14:textId="0B2D3056" w:rsidR="002B1F43" w:rsidRPr="00765A51" w:rsidRDefault="003B6358" w:rsidP="004826EE">
      <w:pPr>
        <w:pStyle w:val="Heading2"/>
      </w:pPr>
      <w:bookmarkStart w:id="349" w:name="_qgtyuzs2we0p" w:colFirst="0" w:colLast="0"/>
      <w:bookmarkStart w:id="350" w:name="_Toc136518890"/>
      <w:bookmarkEnd w:id="349"/>
      <w:r w:rsidRPr="00765A51">
        <w:t>Tujuan</w:t>
      </w:r>
      <w:r w:rsidR="0094312E" w:rsidRPr="00765A51">
        <w:t xml:space="preserve"> Penelitian</w:t>
      </w:r>
      <w:bookmarkEnd w:id="350"/>
    </w:p>
    <w:p w14:paraId="2DAEBC7F" w14:textId="24A9EB4D" w:rsidR="00012C16" w:rsidRPr="00765A51" w:rsidRDefault="00012C16" w:rsidP="00351AF6">
      <w:pPr>
        <w:ind w:left="426" w:firstLine="720"/>
        <w:jc w:val="both"/>
        <w:rPr>
          <w:rFonts w:ascii="Times New Roman" w:hAnsi="Times New Roman" w:cs="Times New Roman"/>
          <w:sz w:val="24"/>
          <w:szCs w:val="24"/>
        </w:rPr>
      </w:pPr>
      <w:r w:rsidRPr="00765A51">
        <w:rPr>
          <w:rFonts w:ascii="Times New Roman" w:hAnsi="Times New Roman" w:cs="Times New Roman"/>
          <w:sz w:val="24"/>
          <w:szCs w:val="24"/>
        </w:rPr>
        <w:t>Sesuai dengan rumusan masalah diatas, maka tujuan dalam penelitian ini sebagai berikut:</w:t>
      </w:r>
    </w:p>
    <w:p w14:paraId="7F594652" w14:textId="06307C93" w:rsidR="009E37B3" w:rsidRPr="00765A51" w:rsidRDefault="00203880">
      <w:pPr>
        <w:pStyle w:val="ListParagraph"/>
        <w:numPr>
          <w:ilvl w:val="0"/>
          <w:numId w:val="15"/>
        </w:numPr>
        <w:ind w:left="851"/>
        <w:jc w:val="both"/>
        <w:rPr>
          <w:rFonts w:ascii="Times New Roman" w:hAnsi="Times New Roman" w:cs="Times New Roman"/>
          <w:sz w:val="24"/>
          <w:szCs w:val="24"/>
        </w:rPr>
        <w:pPrChange w:id="351" w:author="NIZAR" w:date="2023-05-23T14:15:00Z">
          <w:pPr/>
        </w:pPrChange>
      </w:pPr>
      <w:r w:rsidRPr="00765A51">
        <w:rPr>
          <w:rFonts w:ascii="Times New Roman" w:hAnsi="Times New Roman" w:cs="Times New Roman"/>
          <w:sz w:val="24"/>
          <w:szCs w:val="24"/>
        </w:rPr>
        <w:t>Mengetahui</w:t>
      </w:r>
      <w:r w:rsidR="009E37B3" w:rsidRPr="00765A51">
        <w:rPr>
          <w:rFonts w:ascii="Times New Roman" w:hAnsi="Times New Roman" w:cs="Times New Roman"/>
          <w:sz w:val="24"/>
          <w:szCs w:val="24"/>
        </w:rPr>
        <w:t xml:space="preserve"> representasi terhadap perilaku </w:t>
      </w:r>
      <w:del w:id="352" w:author="NIZAR" w:date="2023-05-25T09:09:00Z">
        <w:r w:rsidR="00056B63"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r w:rsidR="009E37B3" w:rsidRPr="00765A51">
        <w:rPr>
          <w:rFonts w:ascii="Times New Roman" w:hAnsi="Times New Roman" w:cs="Times New Roman"/>
          <w:sz w:val="24"/>
          <w:szCs w:val="24"/>
        </w:rPr>
        <w:t xml:space="preserve"> dalam serial drama korea Revenge Of Others 2022 dengan Analisis Semiotika Roland Barthes</w:t>
      </w:r>
    </w:p>
    <w:p w14:paraId="45BCE520" w14:textId="49A3BBCF" w:rsidR="00203880" w:rsidRPr="00765A51" w:rsidRDefault="00203880" w:rsidP="0007117C">
      <w:pPr>
        <w:pStyle w:val="ListParagraph"/>
        <w:numPr>
          <w:ilvl w:val="0"/>
          <w:numId w:val="15"/>
        </w:numPr>
        <w:ind w:left="851"/>
        <w:jc w:val="both"/>
        <w:rPr>
          <w:rFonts w:ascii="Times New Roman" w:hAnsi="Times New Roman" w:cs="Times New Roman"/>
          <w:sz w:val="24"/>
          <w:szCs w:val="24"/>
        </w:rPr>
      </w:pPr>
      <w:r w:rsidRPr="00765A51">
        <w:rPr>
          <w:rFonts w:ascii="Times New Roman" w:hAnsi="Times New Roman" w:cs="Times New Roman"/>
          <w:sz w:val="24"/>
          <w:szCs w:val="24"/>
        </w:rPr>
        <w:t xml:space="preserve">Menegtahui makna konotasi dan denotasi pada adegan </w:t>
      </w:r>
      <w:del w:id="353" w:author="NIZAR" w:date="2023-05-25T09:09:00Z">
        <w:r w:rsidR="00056B63"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r w:rsidRPr="00765A51">
        <w:rPr>
          <w:rFonts w:ascii="Times New Roman" w:hAnsi="Times New Roman" w:cs="Times New Roman"/>
          <w:sz w:val="24"/>
          <w:szCs w:val="24"/>
        </w:rPr>
        <w:t xml:space="preserve"> sudut pandang pelaku dan korban pada drama korea Revenge Of Others 2022</w:t>
      </w:r>
    </w:p>
    <w:p w14:paraId="59BAC001" w14:textId="77777777" w:rsidR="007A2431" w:rsidRPr="00765A51" w:rsidRDefault="007A2431" w:rsidP="007A2431">
      <w:pPr>
        <w:pStyle w:val="ListParagraph"/>
        <w:ind w:left="426"/>
        <w:jc w:val="both"/>
        <w:rPr>
          <w:rFonts w:ascii="Times New Roman" w:hAnsi="Times New Roman" w:cs="Times New Roman"/>
          <w:sz w:val="24"/>
          <w:szCs w:val="24"/>
        </w:rPr>
      </w:pPr>
    </w:p>
    <w:p w14:paraId="75A501A5" w14:textId="4D93AC5D" w:rsidR="00E13599" w:rsidRPr="00765A51" w:rsidRDefault="00E13599" w:rsidP="004826EE">
      <w:pPr>
        <w:pStyle w:val="Heading2"/>
      </w:pPr>
      <w:bookmarkStart w:id="354" w:name="_Toc136518891"/>
      <w:r w:rsidRPr="00765A51">
        <w:t>Manfaat Penelitian</w:t>
      </w:r>
      <w:bookmarkEnd w:id="354"/>
    </w:p>
    <w:p w14:paraId="35483810" w14:textId="535574BE" w:rsidR="00E13599" w:rsidRPr="00765A51" w:rsidRDefault="00E13599" w:rsidP="003B51D2">
      <w:pPr>
        <w:pStyle w:val="ListParagraph"/>
        <w:numPr>
          <w:ilvl w:val="0"/>
          <w:numId w:val="7"/>
        </w:numPr>
        <w:ind w:left="709"/>
        <w:rPr>
          <w:rFonts w:ascii="Times New Roman" w:hAnsi="Times New Roman" w:cs="Times New Roman"/>
          <w:sz w:val="24"/>
          <w:szCs w:val="24"/>
        </w:rPr>
      </w:pPr>
      <w:r w:rsidRPr="00765A51">
        <w:rPr>
          <w:rFonts w:ascii="Times New Roman" w:hAnsi="Times New Roman" w:cs="Times New Roman"/>
          <w:sz w:val="24"/>
          <w:szCs w:val="24"/>
        </w:rPr>
        <w:t>Teoritis</w:t>
      </w:r>
    </w:p>
    <w:p w14:paraId="106C7046" w14:textId="32A43F1A" w:rsidR="00E13599" w:rsidRPr="00765A51" w:rsidRDefault="00513270" w:rsidP="003B51D2">
      <w:pPr>
        <w:pStyle w:val="ListParagraph"/>
        <w:ind w:left="709" w:firstLine="720"/>
        <w:jc w:val="both"/>
        <w:rPr>
          <w:rFonts w:ascii="Times New Roman" w:hAnsi="Times New Roman" w:cs="Times New Roman"/>
          <w:sz w:val="24"/>
          <w:szCs w:val="24"/>
        </w:rPr>
      </w:pPr>
      <w:r w:rsidRPr="00765A51">
        <w:rPr>
          <w:rFonts w:ascii="Times New Roman" w:hAnsi="Times New Roman" w:cs="Times New Roman"/>
          <w:sz w:val="24"/>
          <w:szCs w:val="24"/>
        </w:rPr>
        <w:t xml:space="preserve">Penelitian diharapkan dapat menjadi pemahaman mengenai penelitian dengan kajian anailisi semiotika dalam ilmu komunikasi tentang </w:t>
      </w:r>
      <w:del w:id="355" w:author="NIZAR" w:date="2023-05-25T09:09:00Z">
        <w:r w:rsidR="00056B63" w:rsidRPr="00765A51" w:rsidDel="00743610">
          <w:rPr>
            <w:rFonts w:ascii="Times New Roman" w:hAnsi="Times New Roman" w:cs="Times New Roman"/>
            <w:i/>
            <w:sz w:val="24"/>
            <w:szCs w:val="24"/>
          </w:rPr>
          <w:lastRenderedPageBreak/>
          <w:delText>bullying</w:delText>
        </w:r>
      </w:del>
      <w:r w:rsidR="005410CC" w:rsidRPr="005410CC">
        <w:rPr>
          <w:rFonts w:ascii="Times New Roman" w:hAnsi="Times New Roman" w:cs="Times New Roman"/>
          <w:i/>
          <w:sz w:val="24"/>
          <w:szCs w:val="24"/>
        </w:rPr>
        <w:t>bullying</w:t>
      </w:r>
      <w:r w:rsidRPr="00765A51">
        <w:rPr>
          <w:rFonts w:ascii="Times New Roman" w:hAnsi="Times New Roman" w:cs="Times New Roman"/>
          <w:sz w:val="24"/>
          <w:szCs w:val="24"/>
        </w:rPr>
        <w:t xml:space="preserve"> dalam </w:t>
      </w:r>
      <w:r w:rsidR="00056B63" w:rsidRPr="00765A51">
        <w:rPr>
          <w:rFonts w:ascii="Times New Roman" w:hAnsi="Times New Roman" w:cs="Times New Roman"/>
          <w:sz w:val="24"/>
          <w:szCs w:val="24"/>
        </w:rPr>
        <w:t>drama korea</w:t>
      </w:r>
      <w:r w:rsidR="002D1404" w:rsidRPr="00765A51">
        <w:rPr>
          <w:rFonts w:ascii="Times New Roman" w:hAnsi="Times New Roman" w:cs="Times New Roman"/>
          <w:sz w:val="24"/>
          <w:szCs w:val="24"/>
        </w:rPr>
        <w:t xml:space="preserve"> serta menjadi memperkaya referensi semiotika dengan model </w:t>
      </w:r>
      <w:r w:rsidR="008F2E99" w:rsidRPr="00765A51">
        <w:rPr>
          <w:rFonts w:ascii="Times New Roman" w:hAnsi="Times New Roman" w:cs="Times New Roman"/>
          <w:sz w:val="24"/>
          <w:szCs w:val="24"/>
        </w:rPr>
        <w:t>Roland Barthes</w:t>
      </w:r>
      <w:r w:rsidR="002D1404" w:rsidRPr="00765A51">
        <w:rPr>
          <w:rFonts w:ascii="Times New Roman" w:hAnsi="Times New Roman" w:cs="Times New Roman"/>
          <w:sz w:val="24"/>
          <w:szCs w:val="24"/>
        </w:rPr>
        <w:t>.</w:t>
      </w:r>
    </w:p>
    <w:p w14:paraId="1B402BE8" w14:textId="77777777" w:rsidR="00856C41" w:rsidRPr="00765A51" w:rsidRDefault="00856C41" w:rsidP="003B51D2">
      <w:pPr>
        <w:pStyle w:val="ListParagraph"/>
        <w:ind w:left="709" w:firstLine="720"/>
        <w:jc w:val="both"/>
        <w:rPr>
          <w:rFonts w:ascii="Times New Roman" w:hAnsi="Times New Roman" w:cs="Times New Roman"/>
          <w:sz w:val="24"/>
          <w:szCs w:val="24"/>
        </w:rPr>
      </w:pPr>
    </w:p>
    <w:p w14:paraId="2B8FCE25" w14:textId="37AA1D81" w:rsidR="00E13599" w:rsidRPr="00765A51" w:rsidRDefault="00E13599" w:rsidP="003B51D2">
      <w:pPr>
        <w:pStyle w:val="ListParagraph"/>
        <w:numPr>
          <w:ilvl w:val="0"/>
          <w:numId w:val="7"/>
        </w:numPr>
        <w:ind w:left="709"/>
        <w:rPr>
          <w:rFonts w:ascii="Times New Roman" w:hAnsi="Times New Roman" w:cs="Times New Roman"/>
          <w:sz w:val="24"/>
          <w:szCs w:val="24"/>
        </w:rPr>
      </w:pPr>
      <w:r w:rsidRPr="00765A51">
        <w:rPr>
          <w:rFonts w:ascii="Times New Roman" w:hAnsi="Times New Roman" w:cs="Times New Roman"/>
          <w:sz w:val="24"/>
          <w:szCs w:val="24"/>
        </w:rPr>
        <w:t>P</w:t>
      </w:r>
      <w:r w:rsidR="002A39D8" w:rsidRPr="00765A51">
        <w:rPr>
          <w:rFonts w:ascii="Times New Roman" w:hAnsi="Times New Roman" w:cs="Times New Roman"/>
          <w:sz w:val="24"/>
          <w:szCs w:val="24"/>
        </w:rPr>
        <w:t>ra</w:t>
      </w:r>
      <w:r w:rsidRPr="00765A51">
        <w:rPr>
          <w:rFonts w:ascii="Times New Roman" w:hAnsi="Times New Roman" w:cs="Times New Roman"/>
          <w:sz w:val="24"/>
          <w:szCs w:val="24"/>
        </w:rPr>
        <w:t>ktis</w:t>
      </w:r>
    </w:p>
    <w:p w14:paraId="61970DBA" w14:textId="344789DE" w:rsidR="00513270" w:rsidRPr="00765A51" w:rsidRDefault="00513270" w:rsidP="003B51D2">
      <w:pPr>
        <w:pStyle w:val="ListParagraph"/>
        <w:ind w:left="709" w:firstLine="720"/>
        <w:jc w:val="both"/>
        <w:rPr>
          <w:rFonts w:ascii="Times New Roman" w:hAnsi="Times New Roman" w:cs="Times New Roman"/>
          <w:sz w:val="24"/>
          <w:szCs w:val="24"/>
        </w:rPr>
      </w:pPr>
      <w:r w:rsidRPr="00765A51">
        <w:rPr>
          <w:rFonts w:ascii="Times New Roman" w:hAnsi="Times New Roman" w:cs="Times New Roman"/>
          <w:sz w:val="24"/>
          <w:szCs w:val="24"/>
        </w:rPr>
        <w:t>Penelitian ini diharapkan dapat menjadi sebuah kontribusi dalam perkembangan penelitian analisi semiotika</w:t>
      </w:r>
      <w:r w:rsidR="00E82EDC" w:rsidRPr="00765A51">
        <w:rPr>
          <w:rFonts w:ascii="Times New Roman" w:hAnsi="Times New Roman" w:cs="Times New Roman"/>
          <w:sz w:val="24"/>
          <w:szCs w:val="24"/>
        </w:rPr>
        <w:t xml:space="preserve"> bidang</w:t>
      </w:r>
      <w:r w:rsidRPr="00765A51">
        <w:rPr>
          <w:rFonts w:ascii="Times New Roman" w:hAnsi="Times New Roman" w:cs="Times New Roman"/>
          <w:sz w:val="24"/>
          <w:szCs w:val="24"/>
        </w:rPr>
        <w:t xml:space="preserve"> </w:t>
      </w:r>
      <w:r w:rsidR="00E82EDC" w:rsidRPr="00765A51">
        <w:rPr>
          <w:rFonts w:ascii="Times New Roman" w:hAnsi="Times New Roman" w:cs="Times New Roman"/>
          <w:sz w:val="24"/>
          <w:szCs w:val="24"/>
        </w:rPr>
        <w:t>keilmuan komunikasi</w:t>
      </w:r>
      <w:r w:rsidR="00155837" w:rsidRPr="00765A51">
        <w:rPr>
          <w:rFonts w:ascii="Times New Roman" w:hAnsi="Times New Roman" w:cs="Times New Roman"/>
          <w:sz w:val="24"/>
          <w:szCs w:val="24"/>
        </w:rPr>
        <w:t xml:space="preserve"> serta dapat menjadi sumber pengetahuan bagi masyarakat secara luas dalam hal ilmu komunikasi semiotik</w:t>
      </w:r>
      <w:r w:rsidR="00E82EDC" w:rsidRPr="00765A51">
        <w:rPr>
          <w:rFonts w:ascii="Times New Roman" w:hAnsi="Times New Roman" w:cs="Times New Roman"/>
          <w:sz w:val="24"/>
          <w:szCs w:val="24"/>
        </w:rPr>
        <w:t>.</w:t>
      </w:r>
    </w:p>
    <w:p w14:paraId="211C9876" w14:textId="425687A4" w:rsidR="0022570C" w:rsidRPr="00765A51" w:rsidRDefault="0022570C" w:rsidP="0022570C">
      <w:pPr>
        <w:jc w:val="both"/>
        <w:rPr>
          <w:rFonts w:ascii="Times New Roman" w:hAnsi="Times New Roman" w:cs="Times New Roman"/>
          <w:sz w:val="24"/>
          <w:szCs w:val="24"/>
        </w:rPr>
      </w:pPr>
    </w:p>
    <w:p w14:paraId="7F9466A6" w14:textId="0AEAD1E4" w:rsidR="0008431A" w:rsidRDefault="0008431A">
      <w:pPr>
        <w:pStyle w:val="Heading2"/>
        <w:rPr>
          <w:ins w:id="356" w:author="NIZAR" w:date="2023-06-06T13:44:00Z"/>
        </w:rPr>
      </w:pPr>
      <w:bookmarkStart w:id="357" w:name="_hkinpkekona8" w:colFirst="0" w:colLast="0"/>
      <w:bookmarkStart w:id="358" w:name="_Toc136518892"/>
      <w:bookmarkEnd w:id="357"/>
      <w:ins w:id="359" w:author="NIZAR" w:date="2023-06-06T13:44:00Z">
        <w:r>
          <w:t>Definisi Konsep</w:t>
        </w:r>
      </w:ins>
    </w:p>
    <w:p w14:paraId="18069151" w14:textId="6731EE1B" w:rsidR="0008431A" w:rsidRDefault="0008431A">
      <w:pPr>
        <w:pStyle w:val="Heading3"/>
        <w:rPr>
          <w:ins w:id="360" w:author="NIZAR" w:date="2023-06-06T14:12:00Z"/>
          <w:i/>
        </w:rPr>
        <w:pPrChange w:id="361" w:author="NIZAR" w:date="2023-06-06T13:45:00Z">
          <w:pPr>
            <w:pStyle w:val="Heading2"/>
          </w:pPr>
        </w:pPrChange>
      </w:pPr>
      <w:ins w:id="362" w:author="NIZAR" w:date="2023-06-06T13:44:00Z">
        <w:r>
          <w:t xml:space="preserve">Representasi </w:t>
        </w:r>
      </w:ins>
      <w:ins w:id="363" w:author="NIZAR" w:date="2023-06-06T13:45:00Z">
        <w:r>
          <w:rPr>
            <w:i/>
          </w:rPr>
          <w:t>Bullying</w:t>
        </w:r>
      </w:ins>
    </w:p>
    <w:p w14:paraId="01885D3A" w14:textId="6815E948" w:rsidR="0034190B" w:rsidRPr="00F65665" w:rsidDel="001D616A" w:rsidRDefault="0034190B" w:rsidP="00F65665">
      <w:pPr>
        <w:pStyle w:val="ListParagraph"/>
        <w:ind w:left="709" w:firstLine="720"/>
        <w:jc w:val="both"/>
        <w:rPr>
          <w:del w:id="364" w:author="NIZAR" w:date="2023-06-06T14:25:00Z"/>
          <w:rFonts w:ascii="Times New Roman" w:hAnsi="Times New Roman" w:cs="Times New Roman"/>
          <w:sz w:val="24"/>
          <w:szCs w:val="24"/>
        </w:rPr>
        <w:pPrChange w:id="365" w:author="NIZAR" w:date="2023-06-06T14:12:00Z">
          <w:pPr>
            <w:pStyle w:val="Heading2"/>
          </w:pPr>
        </w:pPrChange>
      </w:pPr>
      <w:commentRangeStart w:id="366"/>
      <w:del w:id="367" w:author="NIZAR" w:date="2023-06-06T14:25:00Z">
        <w:r w:rsidRPr="00F65665" w:rsidDel="001D616A">
          <w:rPr>
            <w:rFonts w:ascii="Times New Roman" w:hAnsi="Times New Roman" w:cs="Times New Roman"/>
            <w:sz w:val="24"/>
            <w:szCs w:val="24"/>
          </w:rPr>
          <w:delText xml:space="preserve">Representasi berasal dari bahasa Inggris, representation,yang berarti perwakilan,gambaran, atau penggambaran. Secara sederhana, representasi dapat diartikan sebagai gambaran mengenai suatu hal yang terdapat dalam kehidupan yang digambarkan melalui suatu media. (Mulyana, 2014: 96). Representasi menurut Chris Barker adalah konstruksi social yang mengharuskan kita mengeksplorasi pembentukan makna tekstual dan menghendaki penyelidikan tentang cara dihasilkannya makna pada beragam konteks. </w:delText>
        </w:r>
        <w:commentRangeEnd w:id="366"/>
        <w:r w:rsidRPr="00F65665" w:rsidDel="001D616A">
          <w:rPr>
            <w:rFonts w:ascii="Times New Roman" w:hAnsi="Times New Roman" w:cs="Times New Roman"/>
            <w:sz w:val="24"/>
            <w:szCs w:val="24"/>
          </w:rPr>
          <w:commentReference w:id="366"/>
        </w:r>
      </w:del>
    </w:p>
    <w:p w14:paraId="48323320" w14:textId="02C5AACF" w:rsidR="005F51DA" w:rsidRPr="00F65665" w:rsidDel="00DE4F9D" w:rsidRDefault="005F51DA" w:rsidP="00F65665">
      <w:pPr>
        <w:pStyle w:val="ListParagraph"/>
        <w:ind w:left="709" w:firstLine="720"/>
        <w:jc w:val="both"/>
        <w:rPr>
          <w:del w:id="368" w:author="NIZAR" w:date="2023-06-06T14:47:00Z"/>
          <w:rFonts w:ascii="Times New Roman" w:hAnsi="Times New Roman" w:cs="Times New Roman"/>
          <w:sz w:val="24"/>
          <w:szCs w:val="24"/>
        </w:rPr>
        <w:pPrChange w:id="369" w:author="NIZAR" w:date="2023-06-06T14:12:00Z">
          <w:pPr>
            <w:pStyle w:val="Heading2"/>
          </w:pPr>
        </w:pPrChange>
      </w:pPr>
      <w:commentRangeStart w:id="370"/>
      <w:ins w:id="371" w:author="NIZAR" w:date="2023-06-06T14:23:00Z">
        <w:r w:rsidRPr="00F65665">
          <w:rPr>
            <w:rFonts w:ascii="Times New Roman" w:hAnsi="Times New Roman" w:cs="Times New Roman"/>
            <w:sz w:val="24"/>
            <w:szCs w:val="24"/>
          </w:rPr>
          <w:t>Kata "representasi" berasal dari kata bahasa Inggris "representation", yang berarti "gambar" atau "penggambaran". Secara mendasar, penggambaran dapat diartikan sebagai gambaran tentang sesuatu yang terkandung dalam kehidupan yang digambarkan melalui suatu medium. Chris Barker mengatakan bahwa representasi adalah konstruksi sosial yang mengharuskan kita untuk menyelidiki bagaimana makna dihasilkan dalam berbagai konteks dan bagaimana makna tekstual terbentuk.</w:t>
        </w:r>
      </w:ins>
      <w:commentRangeEnd w:id="370"/>
      <w:ins w:id="372" w:author="NIZAR" w:date="2023-06-06T14:25:00Z">
        <w:r w:rsidR="001D616A" w:rsidRPr="00F65665">
          <w:rPr>
            <w:rFonts w:ascii="Times New Roman" w:hAnsi="Times New Roman" w:cs="Times New Roman"/>
            <w:sz w:val="24"/>
            <w:szCs w:val="24"/>
          </w:rPr>
          <w:commentReference w:id="370"/>
        </w:r>
      </w:ins>
      <w:r w:rsidR="00E43B86" w:rsidRPr="00F65665">
        <w:rPr>
          <w:rFonts w:ascii="Times New Roman" w:hAnsi="Times New Roman" w:cs="Times New Roman"/>
          <w:sz w:val="24"/>
          <w:szCs w:val="24"/>
        </w:rPr>
        <w:fldChar w:fldCharType="begin"/>
      </w:r>
      <w:r w:rsidR="00E43B86" w:rsidRPr="00F65665">
        <w:rPr>
          <w:rFonts w:ascii="Times New Roman" w:hAnsi="Times New Roman" w:cs="Times New Roman"/>
          <w:sz w:val="24"/>
          <w:szCs w:val="24"/>
        </w:rPr>
        <w:instrText xml:space="preserve"> ADDIN ZOTERO_ITEM CSL_CITATION {"citationID":"RyGGVr6B","properties":{"formattedCitation":"(Mulyana, 2014)","plainCitation":"(Mulyana, 2014)","noteIndex":0},"citationItems":[{"id":1167,"uris":["http://zotero.org/users/8165088/items/HT67CDEX"],"itemData":{"id":1167,"type":"article-journal","container-title":"Jurnal Visi Komunikasi","title":"Representasi Gaya Hidup Pria Metrosexual di Majalah Pria Ibukota","volume":"13.1","author":[{"family":"Mulyana","given":"Ahmad"}],"issued":{"date-parts":[["2014"]]}}}],"schema":"https://github.com/citation-style-language/schema/raw/master/csl-citation.json"} </w:instrText>
      </w:r>
      <w:r w:rsidR="00E43B86" w:rsidRPr="00F65665">
        <w:rPr>
          <w:rFonts w:ascii="Times New Roman" w:hAnsi="Times New Roman" w:cs="Times New Roman"/>
          <w:sz w:val="24"/>
          <w:szCs w:val="24"/>
        </w:rPr>
        <w:fldChar w:fldCharType="separate"/>
      </w:r>
      <w:r w:rsidR="00E43B86" w:rsidRPr="00F65665">
        <w:rPr>
          <w:rFonts w:ascii="Times New Roman" w:hAnsi="Times New Roman" w:cs="Times New Roman"/>
          <w:sz w:val="24"/>
          <w:szCs w:val="24"/>
        </w:rPr>
        <w:t>(Mulyana, 2014)</w:t>
      </w:r>
      <w:r w:rsidR="00E43B86" w:rsidRPr="00F65665">
        <w:rPr>
          <w:rFonts w:ascii="Times New Roman" w:hAnsi="Times New Roman" w:cs="Times New Roman"/>
          <w:sz w:val="24"/>
          <w:szCs w:val="24"/>
        </w:rPr>
        <w:fldChar w:fldCharType="end"/>
      </w:r>
      <w:ins w:id="373" w:author="NIZAR" w:date="2023-06-06T14:47:00Z">
        <w:r w:rsidR="00DE4F9D" w:rsidRPr="00F65665">
          <w:rPr>
            <w:rFonts w:ascii="Times New Roman" w:hAnsi="Times New Roman" w:cs="Times New Roman"/>
            <w:sz w:val="24"/>
            <w:szCs w:val="24"/>
          </w:rPr>
          <w:t xml:space="preserve"> </w:t>
        </w:r>
      </w:ins>
    </w:p>
    <w:p w14:paraId="01D70B38" w14:textId="6707BC29" w:rsidR="006E370C" w:rsidRPr="00F65665" w:rsidDel="00740ACB" w:rsidRDefault="006E370C" w:rsidP="00F65665">
      <w:pPr>
        <w:pStyle w:val="ListParagraph"/>
        <w:ind w:left="709" w:firstLine="720"/>
        <w:jc w:val="both"/>
        <w:rPr>
          <w:del w:id="374" w:author="NIZAR" w:date="2023-06-06T14:47:00Z"/>
          <w:rFonts w:ascii="Times New Roman" w:hAnsi="Times New Roman" w:cs="Times New Roman"/>
          <w:sz w:val="24"/>
          <w:szCs w:val="24"/>
        </w:rPr>
      </w:pPr>
      <w:commentRangeStart w:id="375"/>
      <w:del w:id="376" w:author="NIZAR" w:date="2023-06-06T14:47:00Z">
        <w:r w:rsidRPr="00F65665" w:rsidDel="00740ACB">
          <w:rPr>
            <w:rFonts w:ascii="Times New Roman" w:hAnsi="Times New Roman" w:cs="Times New Roman"/>
            <w:sz w:val="24"/>
            <w:szCs w:val="24"/>
          </w:rPr>
          <w:delText>Representasi adalah konsep yang digunakan dalam proses sosial pemaknaan melalui sistem penandaan yang tersedia: dialog, tulisan, video, film, fotografi dan sebagainya. Untuk memahami dan mamaknai kode dan tanda dalm film, peneliti menggunakan metode semiotika televisi John Fiske. Ada tiga tahap yang dapat peneliti gunakan yaitu level realitas, representasi dan ideologi. (Fiske, 2004)</w:delText>
        </w:r>
        <w:commentRangeEnd w:id="375"/>
        <w:r w:rsidRPr="00F65665" w:rsidDel="00740ACB">
          <w:rPr>
            <w:rFonts w:ascii="Times New Roman" w:hAnsi="Times New Roman" w:cs="Times New Roman"/>
            <w:sz w:val="24"/>
            <w:szCs w:val="24"/>
          </w:rPr>
          <w:commentReference w:id="375"/>
        </w:r>
      </w:del>
    </w:p>
    <w:p w14:paraId="7AC91596" w14:textId="69BECB9A" w:rsidR="00740ACB" w:rsidRDefault="00740ACB" w:rsidP="00F65665">
      <w:pPr>
        <w:pStyle w:val="ListParagraph"/>
        <w:ind w:left="709" w:firstLine="720"/>
        <w:jc w:val="both"/>
        <w:rPr>
          <w:rFonts w:ascii="Times New Roman" w:hAnsi="Times New Roman" w:cs="Times New Roman"/>
          <w:sz w:val="24"/>
          <w:szCs w:val="24"/>
        </w:rPr>
      </w:pPr>
      <w:commentRangeStart w:id="377"/>
      <w:ins w:id="378" w:author="NIZAR" w:date="2023-06-06T14:47:00Z">
        <w:r w:rsidRPr="00F65665">
          <w:rPr>
            <w:rFonts w:ascii="Times New Roman" w:hAnsi="Times New Roman" w:cs="Times New Roman"/>
            <w:sz w:val="24"/>
            <w:szCs w:val="24"/>
          </w:rPr>
          <w:t>Konsep yang digunakan dalam proses sosial pemaknaan melalui berbagai sistem penandaan seperti dialog, tulisan, video, film, foto</w:t>
        </w:r>
        <w:bookmarkStart w:id="379" w:name="_GoBack"/>
        <w:bookmarkEnd w:id="379"/>
        <w:r w:rsidRPr="00F65665">
          <w:rPr>
            <w:rFonts w:ascii="Times New Roman" w:hAnsi="Times New Roman" w:cs="Times New Roman"/>
            <w:sz w:val="24"/>
            <w:szCs w:val="24"/>
          </w:rPr>
          <w:t>grafi, dan sejenisnya disebut sebagai representasi.</w:t>
        </w:r>
        <w:commentRangeEnd w:id="377"/>
        <w:r w:rsidRPr="00F65665">
          <w:rPr>
            <w:rFonts w:ascii="Times New Roman" w:hAnsi="Times New Roman" w:cs="Times New Roman"/>
            <w:sz w:val="24"/>
            <w:szCs w:val="24"/>
          </w:rPr>
          <w:commentReference w:id="377"/>
        </w:r>
      </w:ins>
    </w:p>
    <w:p w14:paraId="5795CB47" w14:textId="14D7A5D7" w:rsidR="00FA03EE" w:rsidDel="004965A5" w:rsidRDefault="00F73AC6" w:rsidP="00F65665">
      <w:pPr>
        <w:pStyle w:val="ListParagraph"/>
        <w:ind w:left="709" w:firstLine="720"/>
        <w:jc w:val="both"/>
        <w:rPr>
          <w:del w:id="380" w:author="NIZAR" w:date="2023-06-06T15:48:00Z"/>
          <w:rFonts w:ascii="Times New Roman" w:hAnsi="Times New Roman" w:cs="Times New Roman"/>
          <w:sz w:val="24"/>
          <w:szCs w:val="24"/>
        </w:rPr>
      </w:pPr>
      <w:commentRangeStart w:id="381"/>
      <w:del w:id="382" w:author="NIZAR" w:date="2023-06-06T15:48:00Z">
        <w:r w:rsidRPr="00F73AC6" w:rsidDel="004965A5">
          <w:rPr>
            <w:rFonts w:ascii="Times New Roman" w:hAnsi="Times New Roman" w:cs="Times New Roman"/>
            <w:sz w:val="24"/>
            <w:szCs w:val="24"/>
          </w:rPr>
          <w:delText>Menurut (sejiwa,2008) bullying merupakan situasi dimana terjadinya penyalahgunaan kekuatan atau kekuasaan yang dilakukan oleh seseorang atau sekelompok.</w:delText>
        </w:r>
        <w:r w:rsidDel="004965A5">
          <w:rPr>
            <w:rFonts w:ascii="Times New Roman" w:hAnsi="Times New Roman" w:cs="Times New Roman"/>
            <w:sz w:val="24"/>
            <w:szCs w:val="24"/>
          </w:rPr>
          <w:delText xml:space="preserve"> </w:delText>
        </w:r>
        <w:r w:rsidRPr="00F73AC6" w:rsidDel="004965A5">
          <w:rPr>
            <w:rFonts w:ascii="Times New Roman" w:hAnsi="Times New Roman" w:cs="Times New Roman"/>
            <w:sz w:val="24"/>
            <w:szCs w:val="24"/>
          </w:rPr>
          <w:delText>Bullying sangat berpengaruh terhadap kehidupan sosial anak terutama pada korbannya, bullying dapat menghambat proses perkembangan anak dan menyebabkan anak tidak bisa berinteraksi dengan baik seperti teman (Wharton 2009)</w:delText>
        </w:r>
        <w:commentRangeEnd w:id="381"/>
        <w:r w:rsidR="004965A5" w:rsidDel="004965A5">
          <w:rPr>
            <w:rStyle w:val="CommentReference"/>
          </w:rPr>
          <w:commentReference w:id="381"/>
        </w:r>
      </w:del>
    </w:p>
    <w:p w14:paraId="5DBA4D0C" w14:textId="3001E44D" w:rsidR="00CE36F0" w:rsidRDefault="00CE36F0" w:rsidP="00F65665">
      <w:pPr>
        <w:pStyle w:val="ListParagraph"/>
        <w:ind w:left="709" w:firstLine="720"/>
        <w:jc w:val="both"/>
        <w:rPr>
          <w:rFonts w:ascii="Times New Roman" w:hAnsi="Times New Roman" w:cs="Times New Roman"/>
          <w:sz w:val="24"/>
          <w:szCs w:val="24"/>
        </w:rPr>
      </w:pPr>
      <w:commentRangeStart w:id="383"/>
      <w:ins w:id="384" w:author="NIZAR" w:date="2023-06-06T15:45:00Z">
        <w:r>
          <w:rPr>
            <w:rFonts w:ascii="Times New Roman" w:hAnsi="Times New Roman" w:cs="Times New Roman"/>
            <w:sz w:val="24"/>
            <w:szCs w:val="24"/>
          </w:rPr>
          <w:t>Sejiwa</w:t>
        </w:r>
        <w:r w:rsidRPr="00CE36F0">
          <w:rPr>
            <w:rFonts w:ascii="Times New Roman" w:hAnsi="Times New Roman" w:cs="Times New Roman"/>
            <w:sz w:val="24"/>
            <w:szCs w:val="24"/>
          </w:rPr>
          <w:t xml:space="preserve"> menjelaskan bahwa bullying adalah bentuk penyalahgunaan kekuasaan oleh seseorang atau sekelompok orang. Dampak dari bullying sangat berpengaruh bagi kehidupan sosial anak, terutama bagi korban bullying. Selain dapat menghambat proses perkembangan anak, bullying juga dapat menyebabkan korban sulit berinteraksi dengan teman sebaya.</w:t>
        </w:r>
      </w:ins>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59kbeYg","properties":{"formattedCitation":"(Setyowati et al., 2017)","plainCitation":"(Setyowati et al., 2017)","noteIndex":0},"citationItems":[{"id":1171,"uris":["http://zotero.org/users/8165088/items/58LUIHRQ"],"itemData":{"id":1171,"type":"article-journal","container-title":"Universitas Islam Sultan Agung Semarang","language":"id","source":"Zotero","title":"Hubungan Antara Perilaku Bullying (Korban Bullying) Dengan Kemampuan Interaksi Sosial Pada Remaja SMA","author":[{"family":"Setyowati","given":"Wahyu Endang"},{"family":"Heppy","given":"Dwi"},{"family":"Setiani","given":"Amrih Rizqi"}],"issued":{"date-parts":[["2017"]]}}}],"schema":"https://github.com/citation-style-language/schema/raw/master/csl-citation.json"} </w:instrText>
      </w:r>
      <w:r>
        <w:rPr>
          <w:rFonts w:ascii="Times New Roman" w:hAnsi="Times New Roman" w:cs="Times New Roman"/>
          <w:sz w:val="24"/>
          <w:szCs w:val="24"/>
        </w:rPr>
        <w:fldChar w:fldCharType="separate"/>
      </w:r>
      <w:r w:rsidRPr="00CE36F0">
        <w:rPr>
          <w:rFonts w:ascii="Times New Roman" w:hAnsi="Times New Roman" w:cs="Times New Roman"/>
          <w:sz w:val="24"/>
        </w:rPr>
        <w:t>(Setyowati et al., 2017)</w:t>
      </w:r>
      <w:r>
        <w:rPr>
          <w:rFonts w:ascii="Times New Roman" w:hAnsi="Times New Roman" w:cs="Times New Roman"/>
          <w:sz w:val="24"/>
          <w:szCs w:val="24"/>
        </w:rPr>
        <w:fldChar w:fldCharType="end"/>
      </w:r>
      <w:commentRangeEnd w:id="383"/>
      <w:r w:rsidR="004965A5">
        <w:rPr>
          <w:rStyle w:val="CommentReference"/>
        </w:rPr>
        <w:commentReference w:id="383"/>
      </w:r>
    </w:p>
    <w:p w14:paraId="53A0247B" w14:textId="7442CED6" w:rsidR="004965A5" w:rsidRPr="00241AAB" w:rsidRDefault="004965A5" w:rsidP="00F65665">
      <w:pPr>
        <w:pStyle w:val="ListParagraph"/>
        <w:ind w:left="709" w:firstLine="720"/>
        <w:jc w:val="both"/>
        <w:rPr>
          <w:rFonts w:ascii="Times New Roman" w:hAnsi="Times New Roman" w:cs="Times New Roman"/>
          <w:sz w:val="24"/>
          <w:szCs w:val="24"/>
        </w:rPr>
      </w:pPr>
      <w:ins w:id="385" w:author="NIZAR" w:date="2023-06-06T15:49:00Z">
        <w:r>
          <w:rPr>
            <w:rFonts w:ascii="Times New Roman" w:hAnsi="Times New Roman" w:cs="Times New Roman"/>
            <w:sz w:val="24"/>
            <w:szCs w:val="24"/>
          </w:rPr>
          <w:t xml:space="preserve">Sesuai dengan penjelasan diatas, representasi </w:t>
        </w:r>
      </w:ins>
      <w:ins w:id="386" w:author="NIZAR" w:date="2023-06-06T15:50:00Z">
        <w:r>
          <w:rPr>
            <w:rFonts w:ascii="Times New Roman" w:hAnsi="Times New Roman" w:cs="Times New Roman"/>
            <w:i/>
            <w:sz w:val="24"/>
            <w:szCs w:val="24"/>
          </w:rPr>
          <w:t>bullying</w:t>
        </w:r>
        <w:r w:rsidR="00386063">
          <w:rPr>
            <w:rFonts w:ascii="Times New Roman" w:hAnsi="Times New Roman" w:cs="Times New Roman"/>
            <w:sz w:val="24"/>
            <w:szCs w:val="24"/>
          </w:rPr>
          <w:t xml:space="preserve"> dapat dimaknai sebagai penggambaran realita </w:t>
        </w:r>
        <w:r w:rsidR="00386063">
          <w:rPr>
            <w:rFonts w:ascii="Times New Roman" w:hAnsi="Times New Roman" w:cs="Times New Roman"/>
            <w:i/>
            <w:sz w:val="24"/>
            <w:szCs w:val="24"/>
          </w:rPr>
          <w:t>bullying</w:t>
        </w:r>
      </w:ins>
      <w:ins w:id="387" w:author="NIZAR" w:date="2023-06-06T15:51:00Z">
        <w:r w:rsidR="00386063">
          <w:rPr>
            <w:rFonts w:ascii="Times New Roman" w:hAnsi="Times New Roman" w:cs="Times New Roman"/>
            <w:sz w:val="24"/>
            <w:szCs w:val="24"/>
          </w:rPr>
          <w:t xml:space="preserve"> yang marak terjadi melalui berbagai media (foto, video, film).</w:t>
        </w:r>
      </w:ins>
    </w:p>
    <w:p w14:paraId="66002185" w14:textId="37FB832A" w:rsidR="0034190B" w:rsidRPr="0034190B" w:rsidRDefault="0034190B">
      <w:pPr>
        <w:rPr>
          <w:ins w:id="388" w:author="NIZAR" w:date="2023-06-06T13:45:00Z"/>
        </w:rPr>
        <w:pPrChange w:id="389" w:author="NIZAR" w:date="2023-06-06T14:12:00Z">
          <w:pPr>
            <w:pStyle w:val="Heading2"/>
          </w:pPr>
        </w:pPrChange>
      </w:pPr>
    </w:p>
    <w:p w14:paraId="03EFDDCA" w14:textId="46E3C649" w:rsidR="0008431A" w:rsidRDefault="0008431A">
      <w:pPr>
        <w:pStyle w:val="Heading3"/>
        <w:rPr>
          <w:ins w:id="390" w:author="NIZAR" w:date="2023-06-06T15:52:00Z"/>
        </w:rPr>
        <w:pPrChange w:id="391" w:author="NIZAR" w:date="2023-06-06T13:45:00Z">
          <w:pPr>
            <w:pStyle w:val="Heading2"/>
          </w:pPr>
        </w:pPrChange>
      </w:pPr>
      <w:ins w:id="392" w:author="NIZAR" w:date="2023-06-06T13:45:00Z">
        <w:r>
          <w:t>Serial Drama Korea</w:t>
        </w:r>
      </w:ins>
    </w:p>
    <w:p w14:paraId="014C64A6" w14:textId="6F1855BB" w:rsidR="00E54B95" w:rsidRPr="00E37784" w:rsidDel="00E37784" w:rsidRDefault="00AF5F13" w:rsidP="00E37784">
      <w:pPr>
        <w:pStyle w:val="ListParagraph"/>
        <w:ind w:left="709" w:firstLine="720"/>
        <w:jc w:val="both"/>
        <w:rPr>
          <w:del w:id="393" w:author="NIZAR" w:date="2023-06-06T16:36:00Z"/>
          <w:rFonts w:ascii="Times New Roman" w:hAnsi="Times New Roman" w:cs="Times New Roman"/>
          <w:sz w:val="24"/>
          <w:szCs w:val="24"/>
          <w:rPrChange w:id="394" w:author="NIZAR" w:date="2023-06-06T16:36:00Z">
            <w:rPr>
              <w:del w:id="395" w:author="NIZAR" w:date="2023-06-06T16:36:00Z"/>
            </w:rPr>
          </w:rPrChange>
        </w:rPr>
        <w:pPrChange w:id="396" w:author="NIZAR" w:date="2023-06-06T16:36:00Z">
          <w:pPr/>
        </w:pPrChange>
      </w:pPr>
      <w:commentRangeStart w:id="397"/>
      <w:del w:id="398" w:author="NIZAR" w:date="2023-06-06T16:36:00Z">
        <w:r w:rsidRPr="00E37784" w:rsidDel="00E37784">
          <w:rPr>
            <w:rFonts w:ascii="Times New Roman" w:hAnsi="Times New Roman" w:cs="Times New Roman"/>
            <w:sz w:val="24"/>
            <w:szCs w:val="24"/>
            <w:rPrChange w:id="399" w:author="NIZAR" w:date="2023-06-06T16:36:00Z">
              <w:rPr/>
            </w:rPrChange>
          </w:rPr>
          <w:delText>Menurut Nurkholis Majid (2017), Serial Drama Korea adalah program televisi yang terdiri dari kisah drama dengan episode berkelanjutan yang ditayangkan dalam jangka waktu yang cukup lama. Drama Korea juga dikenal sebagai "K-Drama" yang sangat populer di Indonesia. Konsep ini menceritakan cerita yang menarik dan dramatis di dalam setiap episodenya.</w:delText>
        </w:r>
        <w:commentRangeEnd w:id="397"/>
        <w:r w:rsidRPr="00E37784" w:rsidDel="00E37784">
          <w:rPr>
            <w:rFonts w:ascii="Times New Roman" w:hAnsi="Times New Roman" w:cs="Times New Roman"/>
            <w:sz w:val="24"/>
            <w:szCs w:val="24"/>
            <w:rPrChange w:id="400" w:author="NIZAR" w:date="2023-06-06T16:36:00Z">
              <w:rPr>
                <w:rStyle w:val="CommentReference"/>
              </w:rPr>
            </w:rPrChange>
          </w:rPr>
          <w:commentReference w:id="397"/>
        </w:r>
      </w:del>
    </w:p>
    <w:p w14:paraId="146DCA98" w14:textId="2701B1C8" w:rsidR="001D6367" w:rsidRPr="00E37784" w:rsidRDefault="001D6367" w:rsidP="00E37784">
      <w:pPr>
        <w:pStyle w:val="ListParagraph"/>
        <w:ind w:left="709" w:firstLine="720"/>
        <w:jc w:val="both"/>
        <w:rPr>
          <w:rFonts w:ascii="Times New Roman" w:hAnsi="Times New Roman" w:cs="Times New Roman"/>
          <w:sz w:val="24"/>
          <w:szCs w:val="24"/>
          <w:rPrChange w:id="401" w:author="NIZAR" w:date="2023-06-06T16:36:00Z">
            <w:rPr/>
          </w:rPrChange>
        </w:rPr>
        <w:pPrChange w:id="402" w:author="NIZAR" w:date="2023-06-06T16:36:00Z">
          <w:pPr/>
        </w:pPrChange>
      </w:pPr>
      <w:commentRangeStart w:id="403"/>
      <w:ins w:id="404" w:author="NIZAR" w:date="2023-06-06T16:21:00Z">
        <w:r w:rsidRPr="00E37784">
          <w:rPr>
            <w:rFonts w:ascii="Times New Roman" w:hAnsi="Times New Roman" w:cs="Times New Roman"/>
            <w:sz w:val="24"/>
            <w:szCs w:val="24"/>
            <w:rPrChange w:id="405" w:author="NIZAR" w:date="2023-06-06T16:36:00Z">
              <w:rPr/>
            </w:rPrChange>
          </w:rPr>
          <w:t xml:space="preserve">Serial Drama Korea merupakan jenis acara televisi yang bercerita dalam </w:t>
        </w:r>
      </w:ins>
      <w:ins w:id="406" w:author="NIZAR" w:date="2023-06-06T16:36:00Z">
        <w:r w:rsidR="00E37784" w:rsidRPr="00E37784">
          <w:rPr>
            <w:rFonts w:ascii="Times New Roman" w:hAnsi="Times New Roman" w:cs="Times New Roman"/>
            <w:sz w:val="24"/>
            <w:szCs w:val="24"/>
            <w:rPrChange w:id="407" w:author="NIZAR" w:date="2023-06-06T16:36:00Z">
              <w:rPr/>
            </w:rPrChange>
          </w:rPr>
          <w:t>e</w:t>
        </w:r>
      </w:ins>
      <w:ins w:id="408" w:author="NIZAR" w:date="2023-06-06T16:21:00Z">
        <w:r w:rsidRPr="00E37784">
          <w:rPr>
            <w:rFonts w:ascii="Times New Roman" w:hAnsi="Times New Roman" w:cs="Times New Roman"/>
            <w:sz w:val="24"/>
            <w:szCs w:val="24"/>
            <w:rPrChange w:id="409" w:author="NIZAR" w:date="2023-06-06T16:36:00Z">
              <w:rPr/>
            </w:rPrChange>
          </w:rPr>
          <w:t>pisode-episode yang berjalan lama. Orang Indonesia menikmati drama Korea, yang juga dikenal sebagai "K-Drama." Ide ini menceritakan kisah yang emosional dan menarik di setiap episodenya.</w:t>
        </w:r>
      </w:ins>
      <w:commentRangeEnd w:id="403"/>
      <w:r w:rsidR="00AC4234" w:rsidRPr="00E37784">
        <w:rPr>
          <w:rFonts w:ascii="Times New Roman" w:hAnsi="Times New Roman" w:cs="Times New Roman"/>
          <w:sz w:val="24"/>
          <w:szCs w:val="24"/>
          <w:rPrChange w:id="410" w:author="NIZAR" w:date="2023-06-06T16:36:00Z">
            <w:rPr>
              <w:rStyle w:val="CommentReference"/>
            </w:rPr>
          </w:rPrChange>
        </w:rPr>
        <w:commentReference w:id="403"/>
      </w:r>
    </w:p>
    <w:p w14:paraId="6D1A924C" w14:textId="3A32412A" w:rsidR="00AC4234" w:rsidRPr="00E37784" w:rsidDel="00E37784" w:rsidRDefault="00CE500F" w:rsidP="00E37784">
      <w:pPr>
        <w:pStyle w:val="ListParagraph"/>
        <w:ind w:left="709" w:firstLine="720"/>
        <w:jc w:val="both"/>
        <w:rPr>
          <w:del w:id="411" w:author="NIZAR" w:date="2023-06-06T16:35:00Z"/>
          <w:rFonts w:ascii="Times New Roman" w:hAnsi="Times New Roman" w:cs="Times New Roman"/>
          <w:sz w:val="24"/>
          <w:szCs w:val="24"/>
          <w:rPrChange w:id="412" w:author="NIZAR" w:date="2023-06-06T16:36:00Z">
            <w:rPr>
              <w:del w:id="413" w:author="NIZAR" w:date="2023-06-06T16:35:00Z"/>
            </w:rPr>
          </w:rPrChange>
        </w:rPr>
        <w:pPrChange w:id="414" w:author="NIZAR" w:date="2023-06-06T16:36:00Z">
          <w:pPr/>
        </w:pPrChange>
      </w:pPr>
      <w:commentRangeStart w:id="415"/>
      <w:del w:id="416" w:author="NIZAR" w:date="2023-06-06T16:35:00Z">
        <w:r w:rsidRPr="00E37784" w:rsidDel="00E37784">
          <w:rPr>
            <w:rFonts w:ascii="Times New Roman" w:hAnsi="Times New Roman" w:cs="Times New Roman"/>
            <w:sz w:val="24"/>
            <w:szCs w:val="24"/>
            <w:rPrChange w:id="417" w:author="NIZAR" w:date="2023-06-06T16:36:00Z">
              <w:rPr/>
            </w:rPrChange>
          </w:rPr>
          <w:delText>Drama Korea juga mengangkat kebudayaan dan masalah sehari-hari serta kisah yang tidak bertele-tele membuat masyarakat hampir di seluruh Asia menyukainya, baik dari kalangan remaja maupun orang dewasa terutama kalangan kaum hawa. Karena artis Korea yang merupakan penyanyi serta pemain drama memiliki wajah dan penampilan yang menawan sehingga menjadi alasan bagi mereka untuk menyukai budaya Korea.</w:delText>
        </w:r>
        <w:commentRangeEnd w:id="415"/>
        <w:r w:rsidR="00E37784" w:rsidRPr="00E37784" w:rsidDel="00E37784">
          <w:rPr>
            <w:rFonts w:ascii="Times New Roman" w:hAnsi="Times New Roman" w:cs="Times New Roman"/>
            <w:sz w:val="24"/>
            <w:szCs w:val="24"/>
            <w:rPrChange w:id="418" w:author="NIZAR" w:date="2023-06-06T16:36:00Z">
              <w:rPr>
                <w:rStyle w:val="CommentReference"/>
              </w:rPr>
            </w:rPrChange>
          </w:rPr>
          <w:commentReference w:id="415"/>
        </w:r>
      </w:del>
    </w:p>
    <w:p w14:paraId="56F5AA7F" w14:textId="229EA3F4" w:rsidR="00CE500F" w:rsidDel="00EF5E29" w:rsidRDefault="00E37784" w:rsidP="00E37784">
      <w:pPr>
        <w:pStyle w:val="ListParagraph"/>
        <w:ind w:left="709" w:firstLine="720"/>
        <w:jc w:val="both"/>
        <w:rPr>
          <w:del w:id="419" w:author="NIZAR" w:date="2023-06-06T16:36:00Z"/>
          <w:rFonts w:ascii="Times New Roman" w:hAnsi="Times New Roman" w:cs="Times New Roman"/>
          <w:sz w:val="24"/>
          <w:szCs w:val="24"/>
        </w:rPr>
        <w:pPrChange w:id="420" w:author="NIZAR" w:date="2023-06-06T16:36:00Z">
          <w:pPr/>
        </w:pPrChange>
      </w:pPr>
      <w:ins w:id="421" w:author="NIZAR" w:date="2023-06-06T16:35:00Z">
        <w:r w:rsidRPr="00E37784">
          <w:rPr>
            <w:rFonts w:ascii="Times New Roman" w:hAnsi="Times New Roman" w:cs="Times New Roman"/>
            <w:sz w:val="24"/>
            <w:szCs w:val="24"/>
            <w:rPrChange w:id="422" w:author="NIZAR" w:date="2023-06-06T16:36:00Z">
              <w:rPr/>
            </w:rPrChange>
          </w:rPr>
          <w:t>Drama</w:t>
        </w:r>
      </w:ins>
      <w:ins w:id="423" w:author="NIZAR" w:date="2023-06-06T16:34:00Z">
        <w:r w:rsidR="00CE500F" w:rsidRPr="00E37784">
          <w:rPr>
            <w:rFonts w:ascii="Times New Roman" w:hAnsi="Times New Roman" w:cs="Times New Roman"/>
            <w:sz w:val="24"/>
            <w:szCs w:val="24"/>
            <w:rPrChange w:id="424" w:author="NIZAR" w:date="2023-06-06T16:36:00Z">
              <w:rPr/>
            </w:rPrChange>
          </w:rPr>
          <w:t xml:space="preserve"> Korea menarik bagi orang-orang di hampir setiap wilayah Asia, termasuk orang dewasa dan anak-anak, terutama wanita karena menceritakan cerita pendek dan membahas masalah kehidupan dan budaya sehari-hari. Wajah menawan dan penampilan para spesialis Korea yang </w:t>
        </w:r>
        <w:r w:rsidR="00CE500F" w:rsidRPr="00E37784">
          <w:rPr>
            <w:rFonts w:ascii="Times New Roman" w:hAnsi="Times New Roman" w:cs="Times New Roman"/>
            <w:sz w:val="24"/>
            <w:szCs w:val="24"/>
            <w:rPrChange w:id="425" w:author="NIZAR" w:date="2023-06-06T16:36:00Z">
              <w:rPr/>
            </w:rPrChange>
          </w:rPr>
          <w:lastRenderedPageBreak/>
          <w:t>merupakan vokalis dan pemain pertunjukan menjadi alasan yang baik untuk menyukai budaya Korea.</w:t>
        </w:r>
      </w:ins>
      <w:r w:rsidR="00CE500F" w:rsidRPr="00E37784">
        <w:rPr>
          <w:rFonts w:ascii="Times New Roman" w:hAnsi="Times New Roman" w:cs="Times New Roman"/>
          <w:sz w:val="24"/>
          <w:szCs w:val="24"/>
          <w:rPrChange w:id="426" w:author="NIZAR" w:date="2023-06-06T16:36:00Z">
            <w:rPr/>
          </w:rPrChange>
        </w:rPr>
        <w:fldChar w:fldCharType="begin"/>
      </w:r>
      <w:r w:rsidRPr="00E37784">
        <w:rPr>
          <w:rFonts w:ascii="Times New Roman" w:hAnsi="Times New Roman" w:cs="Times New Roman"/>
          <w:sz w:val="24"/>
          <w:szCs w:val="24"/>
          <w:rPrChange w:id="427" w:author="NIZAR" w:date="2023-06-06T16:36:00Z">
            <w:rPr/>
          </w:rPrChange>
        </w:rPr>
        <w:instrText xml:space="preserve"> ADDIN ZOTERO_ITEM CSL_CITATION {"citationID":"1nnxArUH","properties":{"formattedCitation":"(Fitri, 2019)","plainCitation":"(Fitri, 2019)","noteIndex":0},"citationItems":[{"id":1175,"uris":["http://zotero.org/users/8165088/items/V2Z6SQMX"],"itemData":{"id":1175,"type":"thesis","genre":"PhD Thesis","publisher":"UIN Raden Intan Lampung","source":"Google Scholar","title":"Pengaruh Drama Korea Terhadap Karakter Mahasiswa PAI (Universitas Islam Negeri Raden Intan Lampung)","author":[{"family":"Fitri","given":"Diana Annisa"}],"issued":{"date-parts":[["2019"]]}}}],"schema":"https://github.com/citation-style-language/schema/raw/master/csl-citation.json"} </w:instrText>
      </w:r>
      <w:r w:rsidR="00CE500F" w:rsidRPr="00E37784">
        <w:rPr>
          <w:rFonts w:ascii="Times New Roman" w:hAnsi="Times New Roman" w:cs="Times New Roman"/>
          <w:sz w:val="24"/>
          <w:szCs w:val="24"/>
          <w:rPrChange w:id="428" w:author="NIZAR" w:date="2023-06-06T16:36:00Z">
            <w:rPr/>
          </w:rPrChange>
        </w:rPr>
        <w:fldChar w:fldCharType="separate"/>
      </w:r>
      <w:r w:rsidRPr="00E37784">
        <w:rPr>
          <w:rFonts w:ascii="Times New Roman" w:hAnsi="Times New Roman" w:cs="Times New Roman"/>
          <w:sz w:val="24"/>
          <w:szCs w:val="24"/>
          <w:rPrChange w:id="429" w:author="NIZAR" w:date="2023-06-06T16:36:00Z">
            <w:rPr/>
          </w:rPrChange>
        </w:rPr>
        <w:t>(Fitri, 2019)</w:t>
      </w:r>
      <w:r w:rsidR="00CE500F" w:rsidRPr="00E37784">
        <w:rPr>
          <w:rFonts w:ascii="Times New Roman" w:hAnsi="Times New Roman" w:cs="Times New Roman"/>
          <w:sz w:val="24"/>
          <w:szCs w:val="24"/>
          <w:rPrChange w:id="430" w:author="NIZAR" w:date="2023-06-06T16:36:00Z">
            <w:rPr/>
          </w:rPrChange>
        </w:rPr>
        <w:fldChar w:fldCharType="end"/>
      </w:r>
    </w:p>
    <w:p w14:paraId="3B04992A" w14:textId="7F7EC542" w:rsidR="00EF5E29" w:rsidRDefault="00EF5E29" w:rsidP="00E37784">
      <w:pPr>
        <w:pStyle w:val="ListParagraph"/>
        <w:ind w:left="709" w:firstLine="720"/>
        <w:jc w:val="both"/>
        <w:rPr>
          <w:ins w:id="431" w:author="NIZAR" w:date="2023-06-06T16:50:00Z"/>
          <w:rFonts w:ascii="Times New Roman" w:hAnsi="Times New Roman" w:cs="Times New Roman"/>
          <w:sz w:val="24"/>
          <w:szCs w:val="24"/>
        </w:rPr>
        <w:pPrChange w:id="432" w:author="NIZAR" w:date="2023-06-06T16:36:00Z">
          <w:pPr/>
        </w:pPrChange>
      </w:pPr>
    </w:p>
    <w:p w14:paraId="32561A5A" w14:textId="633049AF" w:rsidR="00AF5F13" w:rsidRPr="00CF7A36" w:rsidRDefault="00EF5E29" w:rsidP="00CF7A36">
      <w:pPr>
        <w:pStyle w:val="ListParagraph"/>
        <w:ind w:left="709" w:firstLine="720"/>
        <w:jc w:val="both"/>
        <w:rPr>
          <w:rFonts w:ascii="Times New Roman" w:hAnsi="Times New Roman" w:cs="Times New Roman"/>
          <w:sz w:val="24"/>
          <w:szCs w:val="24"/>
        </w:rPr>
      </w:pPr>
      <w:ins w:id="433" w:author="NIZAR" w:date="2023-06-06T16:50:00Z">
        <w:r>
          <w:rPr>
            <w:rFonts w:ascii="Times New Roman" w:hAnsi="Times New Roman" w:cs="Times New Roman"/>
            <w:sz w:val="24"/>
            <w:szCs w:val="24"/>
          </w:rPr>
          <w:t xml:space="preserve">Sesuai dengan penjelasan di atas, serial drama korea merupakan </w:t>
        </w:r>
      </w:ins>
      <w:ins w:id="434" w:author="NIZAR" w:date="2023-06-06T16:51:00Z">
        <w:r w:rsidR="008C5B44">
          <w:rPr>
            <w:rFonts w:ascii="Times New Roman" w:hAnsi="Times New Roman" w:cs="Times New Roman"/>
            <w:sz w:val="24"/>
            <w:szCs w:val="24"/>
          </w:rPr>
          <w:t>acara televisi yang membawakan cerita, fenomena, atau budaya yang terjadi di Korea.</w:t>
        </w:r>
      </w:ins>
    </w:p>
    <w:p w14:paraId="57CA7262" w14:textId="77777777" w:rsidR="00AF5F13" w:rsidRPr="00AF5F13" w:rsidRDefault="00AF5F13" w:rsidP="00AF5F13">
      <w:pPr>
        <w:rPr>
          <w:ins w:id="435" w:author="NIZAR" w:date="2023-06-06T13:44:00Z"/>
        </w:rPr>
      </w:pPr>
    </w:p>
    <w:p w14:paraId="02AC84A1" w14:textId="723C095D" w:rsidR="00137B99" w:rsidRDefault="00137B99">
      <w:pPr>
        <w:pStyle w:val="Heading2"/>
      </w:pPr>
      <w:r>
        <w:t>Sistematika Pembahasan</w:t>
      </w:r>
      <w:bookmarkEnd w:id="358"/>
    </w:p>
    <w:p w14:paraId="04403C69" w14:textId="225A2464" w:rsidR="00137B99" w:rsidRPr="007153CF" w:rsidRDefault="00540477" w:rsidP="007153CF">
      <w:pPr>
        <w:ind w:left="426" w:firstLine="720"/>
        <w:jc w:val="both"/>
        <w:rPr>
          <w:rFonts w:ascii="Times New Roman" w:hAnsi="Times New Roman" w:cs="Times New Roman"/>
          <w:sz w:val="24"/>
        </w:rPr>
      </w:pPr>
      <w:r w:rsidRPr="007153CF">
        <w:rPr>
          <w:rFonts w:ascii="Times New Roman" w:hAnsi="Times New Roman" w:cs="Times New Roman"/>
          <w:sz w:val="24"/>
        </w:rPr>
        <w:t xml:space="preserve">Sistematika </w:t>
      </w:r>
      <w:r w:rsidRPr="007153CF">
        <w:rPr>
          <w:rFonts w:ascii="Times New Roman" w:eastAsia="Times New Roman" w:hAnsi="Times New Roman" w:cs="Times New Roman"/>
          <w:sz w:val="24"/>
          <w:szCs w:val="24"/>
        </w:rPr>
        <w:t>pembahasan</w:t>
      </w:r>
      <w:r w:rsidRPr="007153CF">
        <w:rPr>
          <w:rFonts w:ascii="Times New Roman" w:hAnsi="Times New Roman" w:cs="Times New Roman"/>
          <w:sz w:val="24"/>
        </w:rPr>
        <w:t xml:space="preserve"> merupakan daftar susunan alur yang dibuat untuk memudahkan para pembaca memahami alur </w:t>
      </w:r>
      <w:r w:rsidR="00F076FB" w:rsidRPr="007153CF">
        <w:rPr>
          <w:rFonts w:ascii="Times New Roman" w:hAnsi="Times New Roman" w:cs="Times New Roman"/>
          <w:sz w:val="24"/>
        </w:rPr>
        <w:t>dalam tahap penelitian. Berikut susunan sistematika pembahasan penelitian ini:</w:t>
      </w:r>
    </w:p>
    <w:p w14:paraId="7732CC1E" w14:textId="4026BD56" w:rsidR="00F076FB" w:rsidRDefault="00A70043" w:rsidP="00A70043">
      <w:pPr>
        <w:tabs>
          <w:tab w:val="left" w:pos="1680"/>
        </w:tabs>
        <w:ind w:left="720"/>
        <w:rPr>
          <w:rFonts w:ascii="Times New Roman" w:hAnsi="Times New Roman" w:cs="Times New Roman"/>
          <w:b/>
          <w:sz w:val="24"/>
        </w:rPr>
      </w:pPr>
      <w:r>
        <w:rPr>
          <w:rFonts w:ascii="Times New Roman" w:hAnsi="Times New Roman" w:cs="Times New Roman"/>
          <w:b/>
          <w:sz w:val="24"/>
        </w:rPr>
        <w:t>BAB I</w:t>
      </w:r>
      <w:r>
        <w:rPr>
          <w:rFonts w:ascii="Times New Roman" w:hAnsi="Times New Roman" w:cs="Times New Roman"/>
          <w:b/>
          <w:sz w:val="24"/>
        </w:rPr>
        <w:tab/>
      </w:r>
      <w:r w:rsidR="005A4174" w:rsidRPr="00A70043">
        <w:rPr>
          <w:rFonts w:ascii="Times New Roman" w:hAnsi="Times New Roman" w:cs="Times New Roman"/>
          <w:b/>
          <w:sz w:val="24"/>
        </w:rPr>
        <w:t>PENDAHULUAN</w:t>
      </w:r>
    </w:p>
    <w:p w14:paraId="293A5E24" w14:textId="6EBBA945" w:rsidR="008F6447" w:rsidRPr="008F6447" w:rsidRDefault="00EC1666" w:rsidP="000C6CE5">
      <w:pPr>
        <w:tabs>
          <w:tab w:val="left" w:pos="1680"/>
        </w:tabs>
        <w:ind w:left="1701"/>
        <w:jc w:val="both"/>
        <w:rPr>
          <w:rFonts w:ascii="Times New Roman" w:hAnsi="Times New Roman" w:cs="Times New Roman"/>
          <w:sz w:val="24"/>
        </w:rPr>
      </w:pPr>
      <w:r>
        <w:rPr>
          <w:rFonts w:ascii="Times New Roman" w:hAnsi="Times New Roman" w:cs="Times New Roman"/>
          <w:sz w:val="24"/>
        </w:rPr>
        <w:t xml:space="preserve">Bab </w:t>
      </w:r>
      <w:r w:rsidR="008A1D51">
        <w:rPr>
          <w:rFonts w:ascii="Times New Roman" w:hAnsi="Times New Roman" w:cs="Times New Roman"/>
          <w:sz w:val="24"/>
        </w:rPr>
        <w:t>ini membahas</w:t>
      </w:r>
      <w:r>
        <w:rPr>
          <w:rFonts w:ascii="Times New Roman" w:hAnsi="Times New Roman" w:cs="Times New Roman"/>
          <w:sz w:val="24"/>
        </w:rPr>
        <w:t xml:space="preserve"> mengenai latar belakang, fenomena, rumusan masalah, tujuan manfaat penelitian, dan sistematika pembahsan.</w:t>
      </w:r>
      <w:r w:rsidR="00371546">
        <w:rPr>
          <w:rFonts w:ascii="Times New Roman" w:hAnsi="Times New Roman" w:cs="Times New Roman"/>
          <w:sz w:val="24"/>
        </w:rPr>
        <w:t xml:space="preserve"> </w:t>
      </w:r>
    </w:p>
    <w:p w14:paraId="75D50253" w14:textId="432D9239" w:rsidR="005A4174" w:rsidRDefault="00A70043" w:rsidP="00A70043">
      <w:pPr>
        <w:tabs>
          <w:tab w:val="left" w:pos="1680"/>
        </w:tabs>
        <w:ind w:left="720"/>
        <w:rPr>
          <w:rFonts w:ascii="Times New Roman" w:hAnsi="Times New Roman" w:cs="Times New Roman"/>
          <w:b/>
          <w:sz w:val="24"/>
        </w:rPr>
      </w:pPr>
      <w:r>
        <w:rPr>
          <w:rFonts w:ascii="Times New Roman" w:hAnsi="Times New Roman" w:cs="Times New Roman"/>
          <w:b/>
          <w:sz w:val="24"/>
        </w:rPr>
        <w:t>BAB II</w:t>
      </w:r>
      <w:r>
        <w:rPr>
          <w:rFonts w:ascii="Times New Roman" w:hAnsi="Times New Roman" w:cs="Times New Roman"/>
          <w:b/>
          <w:sz w:val="24"/>
        </w:rPr>
        <w:tab/>
      </w:r>
      <w:r w:rsidR="005A4174" w:rsidRPr="00A70043">
        <w:rPr>
          <w:rFonts w:ascii="Times New Roman" w:hAnsi="Times New Roman" w:cs="Times New Roman"/>
          <w:b/>
          <w:sz w:val="24"/>
        </w:rPr>
        <w:t>KAJIAN TEORITIK</w:t>
      </w:r>
    </w:p>
    <w:p w14:paraId="464F7643" w14:textId="6F85298E" w:rsidR="0060195A" w:rsidRPr="0060195A" w:rsidRDefault="0060195A" w:rsidP="000C6CE5">
      <w:pPr>
        <w:tabs>
          <w:tab w:val="left" w:pos="1680"/>
        </w:tabs>
        <w:ind w:left="1701"/>
        <w:jc w:val="both"/>
        <w:rPr>
          <w:rFonts w:ascii="Times New Roman" w:hAnsi="Times New Roman" w:cs="Times New Roman"/>
          <w:sz w:val="24"/>
        </w:rPr>
      </w:pPr>
      <w:r>
        <w:rPr>
          <w:rFonts w:ascii="Times New Roman" w:hAnsi="Times New Roman" w:cs="Times New Roman"/>
          <w:sz w:val="24"/>
        </w:rPr>
        <w:t>Bab berisi mengenai kajian teori atau landasan teori serta penelitian terdahulu</w:t>
      </w:r>
      <w:r w:rsidR="00696E08">
        <w:rPr>
          <w:rFonts w:ascii="Times New Roman" w:hAnsi="Times New Roman" w:cs="Times New Roman"/>
          <w:sz w:val="24"/>
        </w:rPr>
        <w:t>.</w:t>
      </w:r>
    </w:p>
    <w:p w14:paraId="29E0D8D3" w14:textId="61E184EB" w:rsidR="005A4174" w:rsidRDefault="00A70043" w:rsidP="00A70043">
      <w:pPr>
        <w:tabs>
          <w:tab w:val="left" w:pos="1680"/>
        </w:tabs>
        <w:ind w:left="720"/>
        <w:rPr>
          <w:rFonts w:ascii="Times New Roman" w:hAnsi="Times New Roman" w:cs="Times New Roman"/>
          <w:b/>
          <w:sz w:val="24"/>
        </w:rPr>
      </w:pPr>
      <w:r>
        <w:rPr>
          <w:rFonts w:ascii="Times New Roman" w:hAnsi="Times New Roman" w:cs="Times New Roman"/>
          <w:b/>
          <w:sz w:val="24"/>
        </w:rPr>
        <w:t>BAB III</w:t>
      </w:r>
      <w:r>
        <w:rPr>
          <w:rFonts w:ascii="Times New Roman" w:hAnsi="Times New Roman" w:cs="Times New Roman"/>
          <w:b/>
          <w:sz w:val="24"/>
        </w:rPr>
        <w:tab/>
      </w:r>
      <w:r w:rsidR="005A4174" w:rsidRPr="00A70043">
        <w:rPr>
          <w:rFonts w:ascii="Times New Roman" w:hAnsi="Times New Roman" w:cs="Times New Roman"/>
          <w:b/>
          <w:sz w:val="24"/>
        </w:rPr>
        <w:t>METODE PENELITIAN</w:t>
      </w:r>
    </w:p>
    <w:p w14:paraId="23B516E5" w14:textId="5C129427" w:rsidR="008A1D51" w:rsidRPr="008A1D51" w:rsidRDefault="008A1D51" w:rsidP="000C6CE5">
      <w:pPr>
        <w:tabs>
          <w:tab w:val="left" w:pos="1680"/>
        </w:tabs>
        <w:ind w:left="1701"/>
        <w:jc w:val="both"/>
        <w:rPr>
          <w:rFonts w:ascii="Times New Roman" w:hAnsi="Times New Roman" w:cs="Times New Roman"/>
          <w:sz w:val="24"/>
        </w:rPr>
      </w:pPr>
      <w:r>
        <w:rPr>
          <w:rFonts w:ascii="Times New Roman" w:hAnsi="Times New Roman" w:cs="Times New Roman"/>
          <w:sz w:val="24"/>
        </w:rPr>
        <w:t xml:space="preserve">Bab ini berisi mengenai pendekatan penelitian, jenis sumber data peneltiian, dan </w:t>
      </w:r>
      <w:r w:rsidR="00D85A22">
        <w:rPr>
          <w:rFonts w:ascii="Times New Roman" w:hAnsi="Times New Roman" w:cs="Times New Roman"/>
          <w:sz w:val="24"/>
        </w:rPr>
        <w:t>berbagai teknik yang digunakan dalam penelitian ini.</w:t>
      </w:r>
    </w:p>
    <w:p w14:paraId="16782745" w14:textId="4FCA7CFA" w:rsidR="005A4174" w:rsidRDefault="00A70043" w:rsidP="00A70043">
      <w:pPr>
        <w:tabs>
          <w:tab w:val="left" w:pos="1680"/>
        </w:tabs>
        <w:ind w:left="720"/>
        <w:rPr>
          <w:rFonts w:ascii="Times New Roman" w:hAnsi="Times New Roman" w:cs="Times New Roman"/>
          <w:b/>
          <w:sz w:val="24"/>
        </w:rPr>
      </w:pPr>
      <w:r>
        <w:rPr>
          <w:rFonts w:ascii="Times New Roman" w:hAnsi="Times New Roman" w:cs="Times New Roman"/>
          <w:b/>
          <w:sz w:val="24"/>
        </w:rPr>
        <w:t>BAB IV</w:t>
      </w:r>
      <w:r>
        <w:rPr>
          <w:rFonts w:ascii="Times New Roman" w:hAnsi="Times New Roman" w:cs="Times New Roman"/>
          <w:b/>
          <w:sz w:val="24"/>
        </w:rPr>
        <w:tab/>
      </w:r>
      <w:r w:rsidR="005A4174" w:rsidRPr="00A70043">
        <w:rPr>
          <w:rFonts w:ascii="Times New Roman" w:hAnsi="Times New Roman" w:cs="Times New Roman"/>
          <w:b/>
          <w:sz w:val="24"/>
        </w:rPr>
        <w:t>HASIL PENELITIAN DAN PEMBAHASAN</w:t>
      </w:r>
    </w:p>
    <w:p w14:paraId="2629505F" w14:textId="0CB65EEC" w:rsidR="00D85A22" w:rsidRPr="00D85A22" w:rsidRDefault="00D85A22" w:rsidP="000C6CE5">
      <w:pPr>
        <w:tabs>
          <w:tab w:val="left" w:pos="1680"/>
        </w:tabs>
        <w:ind w:left="1701"/>
        <w:jc w:val="both"/>
        <w:rPr>
          <w:rFonts w:ascii="Times New Roman" w:hAnsi="Times New Roman" w:cs="Times New Roman"/>
          <w:sz w:val="24"/>
        </w:rPr>
      </w:pPr>
      <w:r>
        <w:rPr>
          <w:rFonts w:ascii="Times New Roman" w:hAnsi="Times New Roman" w:cs="Times New Roman"/>
          <w:sz w:val="24"/>
        </w:rPr>
        <w:t>bab ini berisi mengenai hasil dan pembahasan penelitian yang didapatkan dari pengolahan data serta analisis data penelitian.</w:t>
      </w:r>
    </w:p>
    <w:p w14:paraId="6A02A9E9" w14:textId="4B6444D9" w:rsidR="005A4174" w:rsidRDefault="00A70043" w:rsidP="00A70043">
      <w:pPr>
        <w:tabs>
          <w:tab w:val="left" w:pos="1680"/>
        </w:tabs>
        <w:ind w:left="720"/>
        <w:rPr>
          <w:rFonts w:ascii="Times New Roman" w:hAnsi="Times New Roman" w:cs="Times New Roman"/>
          <w:b/>
          <w:sz w:val="24"/>
        </w:rPr>
      </w:pPr>
      <w:r>
        <w:rPr>
          <w:rFonts w:ascii="Times New Roman" w:hAnsi="Times New Roman" w:cs="Times New Roman"/>
          <w:b/>
          <w:sz w:val="24"/>
        </w:rPr>
        <w:t>BAB V</w:t>
      </w:r>
      <w:r>
        <w:rPr>
          <w:rFonts w:ascii="Times New Roman" w:hAnsi="Times New Roman" w:cs="Times New Roman"/>
          <w:b/>
          <w:sz w:val="24"/>
        </w:rPr>
        <w:tab/>
      </w:r>
      <w:r w:rsidR="005A4174" w:rsidRPr="00A70043">
        <w:rPr>
          <w:rFonts w:ascii="Times New Roman" w:hAnsi="Times New Roman" w:cs="Times New Roman"/>
          <w:b/>
          <w:sz w:val="24"/>
        </w:rPr>
        <w:t>PENUTUP</w:t>
      </w:r>
    </w:p>
    <w:p w14:paraId="60B20CC0" w14:textId="52F47649" w:rsidR="00D85A22" w:rsidRPr="00D85A22" w:rsidRDefault="00D85A22" w:rsidP="000C6CE5">
      <w:pPr>
        <w:tabs>
          <w:tab w:val="left" w:pos="1680"/>
        </w:tabs>
        <w:ind w:left="1701"/>
        <w:jc w:val="both"/>
        <w:rPr>
          <w:rFonts w:ascii="Times New Roman" w:hAnsi="Times New Roman" w:cs="Times New Roman"/>
          <w:sz w:val="24"/>
        </w:rPr>
      </w:pPr>
      <w:r>
        <w:rPr>
          <w:rFonts w:ascii="Times New Roman" w:hAnsi="Times New Roman" w:cs="Times New Roman"/>
          <w:sz w:val="24"/>
        </w:rPr>
        <w:t>Bab ini sebagai penutup dari hasil penelitian. Terdapat kesimpulan, saran, daftar pustaka, dan lampiran penelitian.</w:t>
      </w:r>
    </w:p>
    <w:p w14:paraId="0E90AF00" w14:textId="77777777" w:rsidR="00540477" w:rsidRPr="00137B99" w:rsidRDefault="00540477" w:rsidP="00137B99"/>
    <w:p w14:paraId="236C6B97" w14:textId="70809142" w:rsidR="00915212" w:rsidRPr="00765A51" w:rsidRDefault="00307A1D" w:rsidP="00025AF9">
      <w:pPr>
        <w:pStyle w:val="Heading1"/>
      </w:pPr>
      <w:r w:rsidRPr="00765A51">
        <w:br/>
      </w:r>
      <w:bookmarkStart w:id="436" w:name="_Toc136518893"/>
      <w:ins w:id="437" w:author="NIZAR" w:date="2023-05-31T20:17:00Z">
        <w:r w:rsidR="001C50D9">
          <w:t>LANDASAN TEORI</w:t>
        </w:r>
      </w:ins>
      <w:bookmarkEnd w:id="436"/>
      <w:del w:id="438" w:author="NIZAR" w:date="2023-05-31T20:16:00Z">
        <w:r w:rsidR="00305273" w:rsidRPr="00765A51" w:rsidDel="001C50D9">
          <w:delText>KAJIAN PUSTAKA</w:delText>
        </w:r>
      </w:del>
    </w:p>
    <w:p w14:paraId="2EB44C04" w14:textId="77777777" w:rsidR="00365D96" w:rsidRPr="00765A51" w:rsidRDefault="00365D96" w:rsidP="00365D96">
      <w:pPr>
        <w:rPr>
          <w:rFonts w:ascii="Times New Roman" w:hAnsi="Times New Roman" w:cs="Times New Roman"/>
          <w:sz w:val="24"/>
          <w:szCs w:val="24"/>
        </w:rPr>
      </w:pPr>
    </w:p>
    <w:p w14:paraId="0757C305" w14:textId="3992CD29" w:rsidR="00A32864" w:rsidRPr="00765A51" w:rsidRDefault="002C7C4C" w:rsidP="004826EE">
      <w:pPr>
        <w:pStyle w:val="Heading2"/>
      </w:pPr>
      <w:bookmarkStart w:id="439" w:name="_Toc136518894"/>
      <w:ins w:id="440" w:author="NIZAR" w:date="2023-05-31T20:18:00Z">
        <w:r>
          <w:t>Kajian</w:t>
        </w:r>
      </w:ins>
      <w:ins w:id="441" w:author="NIZAR" w:date="2023-05-31T20:17:00Z">
        <w:r w:rsidR="001C50D9">
          <w:t xml:space="preserve"> Teori</w:t>
        </w:r>
      </w:ins>
      <w:bookmarkEnd w:id="439"/>
      <w:del w:id="442" w:author="NIZAR" w:date="2023-05-31T20:17:00Z">
        <w:r w:rsidR="00A32864" w:rsidRPr="00765A51" w:rsidDel="001C50D9">
          <w:delText>Definisi Konsep</w:delText>
        </w:r>
      </w:del>
    </w:p>
    <w:p w14:paraId="4CE14F16" w14:textId="77777777" w:rsidR="00A32864" w:rsidRPr="00765A51" w:rsidRDefault="00A32864" w:rsidP="00C37ADA">
      <w:pPr>
        <w:pStyle w:val="Heading3"/>
      </w:pPr>
      <w:bookmarkStart w:id="443" w:name="_Toc136518895"/>
      <w:r w:rsidRPr="00765A51">
        <w:t>Semiotika</w:t>
      </w:r>
      <w:bookmarkEnd w:id="443"/>
    </w:p>
    <w:p w14:paraId="7AA3E8A3" w14:textId="77777777" w:rsidR="00A32864" w:rsidRPr="00765A51" w:rsidRDefault="00A32864" w:rsidP="00A76DBE">
      <w:pPr>
        <w:ind w:left="709" w:firstLine="720"/>
        <w:jc w:val="both"/>
        <w:rPr>
          <w:rFonts w:ascii="Times New Roman" w:eastAsia="Times New Roman" w:hAnsi="Times New Roman" w:cs="Times New Roman"/>
          <w:sz w:val="24"/>
          <w:szCs w:val="24"/>
        </w:rPr>
      </w:pPr>
      <w:commentRangeStart w:id="444"/>
      <w:ins w:id="445" w:author="NIZAR" w:date="2023-05-23T14:21:00Z">
        <w:r w:rsidRPr="00765A51">
          <w:rPr>
            <w:rFonts w:ascii="Times New Roman" w:eastAsia="Times New Roman" w:hAnsi="Times New Roman" w:cs="Times New Roman"/>
            <w:sz w:val="24"/>
            <w:szCs w:val="24"/>
          </w:rPr>
          <w:t xml:space="preserve">Semiotika </w:t>
        </w:r>
      </w:ins>
      <w:ins w:id="446" w:author="NIZAR" w:date="2023-05-23T14:22:00Z">
        <w:r w:rsidRPr="00765A51">
          <w:rPr>
            <w:rFonts w:ascii="Times New Roman" w:eastAsia="Times New Roman" w:hAnsi="Times New Roman" w:cs="Times New Roman"/>
            <w:sz w:val="24"/>
            <w:szCs w:val="24"/>
          </w:rPr>
          <w:t xml:space="preserve">atau semion (bahasa Yunanai) memiliki arti yaitu tanda, </w:t>
        </w:r>
      </w:ins>
      <w:ins w:id="447" w:author="NIZAR" w:date="2023-05-23T14:23:00Z">
        <w:r w:rsidRPr="00765A51">
          <w:rPr>
            <w:rFonts w:ascii="Times New Roman" w:eastAsia="Times New Roman" w:hAnsi="Times New Roman" w:cs="Times New Roman"/>
            <w:sz w:val="24"/>
            <w:szCs w:val="24"/>
          </w:rPr>
          <w:t>tanda merupakan sebuah perwakilan terhadap suatu hal objek tertentu. Setiap objek memiliki informasi yang dikemas dalam sebuah tanda</w:t>
        </w:r>
      </w:ins>
      <w:ins w:id="448" w:author="NIZAR" w:date="2023-05-23T14:24:00Z">
        <w:r w:rsidRPr="00765A51">
          <w:rPr>
            <w:rFonts w:ascii="Times New Roman" w:eastAsia="Times New Roman" w:hAnsi="Times New Roman" w:cs="Times New Roman"/>
            <w:sz w:val="24"/>
            <w:szCs w:val="24"/>
          </w:rPr>
          <w:t xml:space="preserve"> dan akan mengalami proses pemaknaan tanda. Menurut ahli semiotik </w:t>
        </w:r>
      </w:ins>
      <w:ins w:id="449" w:author="NIZAR" w:date="2023-05-23T14:25:00Z">
        <w:r w:rsidRPr="00765A51">
          <w:rPr>
            <w:rFonts w:ascii="Times New Roman" w:eastAsia="Times New Roman" w:hAnsi="Times New Roman" w:cs="Times New Roman"/>
            <w:sz w:val="24"/>
            <w:szCs w:val="24"/>
          </w:rPr>
          <w:t xml:space="preserve">Roland Barthes, semiotik dapat </w:t>
        </w:r>
      </w:ins>
      <w:ins w:id="450" w:author="NIZAR" w:date="2023-05-23T14:26:00Z">
        <w:r w:rsidRPr="00765A51">
          <w:rPr>
            <w:rFonts w:ascii="Times New Roman" w:eastAsia="Times New Roman" w:hAnsi="Times New Roman" w:cs="Times New Roman"/>
            <w:sz w:val="24"/>
            <w:szCs w:val="24"/>
          </w:rPr>
          <w:t>diartikan sebagai sebuah keilmuan untuk melakukan pemahaman atau pengkajian terhadap sebuah “tanda”</w:t>
        </w:r>
      </w:ins>
      <w:ins w:id="451" w:author="NIZAR" w:date="2023-05-23T14:27:00Z">
        <w:r w:rsidRPr="00765A51">
          <w:rPr>
            <w:rFonts w:ascii="Times New Roman" w:eastAsia="Times New Roman" w:hAnsi="Times New Roman" w:cs="Times New Roman"/>
            <w:sz w:val="24"/>
            <w:szCs w:val="24"/>
          </w:rPr>
          <w:t>.</w:t>
        </w:r>
      </w:ins>
      <w:commentRangeEnd w:id="444"/>
      <w:r w:rsidRPr="00765A51">
        <w:rPr>
          <w:rFonts w:ascii="Times New Roman" w:eastAsia="Times New Roman" w:hAnsi="Times New Roman" w:cs="Times New Roman"/>
          <w:sz w:val="24"/>
          <w:szCs w:val="24"/>
        </w:rPr>
        <w:fldChar w:fldCharType="begin"/>
      </w:r>
      <w:r w:rsidRPr="00765A51">
        <w:rPr>
          <w:rFonts w:ascii="Times New Roman" w:eastAsia="Times New Roman" w:hAnsi="Times New Roman" w:cs="Times New Roman"/>
          <w:sz w:val="24"/>
          <w:szCs w:val="24"/>
        </w:rPr>
        <w:instrText xml:space="preserve"> ADDIN ZOTERO_ITEM CSL_CITATION {"citationID":"YdBbZHgU","properties":{"formattedCitation":"(Aziza Cahyani Kemala, 2023)","plainCitation":"(Aziza Cahyani Kemala, 2023)","noteIndex":0},"citationItems":[{"id":1013,"uris":["http://zotero.org/users/8165088/items/TZYJES9V"],"itemData":{"id":1013,"type":"thesis","genre":"PhD Thesis","publisher":"UNSADA","source":"Google Scholar","title":"Analisis Karakter Ponyo dalam Anime Gaku No Ue No Ponyo dengan Teori Semiotika Roland Barthess","author":[{"family":"Aziza Cahyani Kemala","given":"Putri"}],"issued":{"date-parts":[["2023"]]}}}],"schema":"https://github.com/citation-style-language/schema/raw/master/csl-citation.json"} </w:instrText>
      </w:r>
      <w:r w:rsidRPr="00765A51">
        <w:rPr>
          <w:rFonts w:ascii="Times New Roman" w:eastAsia="Times New Roman" w:hAnsi="Times New Roman" w:cs="Times New Roman"/>
          <w:sz w:val="24"/>
          <w:szCs w:val="24"/>
        </w:rPr>
        <w:fldChar w:fldCharType="separate"/>
      </w:r>
      <w:r w:rsidRPr="00765A51">
        <w:rPr>
          <w:rFonts w:ascii="Times New Roman" w:eastAsia="Times New Roman" w:hAnsi="Times New Roman" w:cs="Times New Roman"/>
          <w:sz w:val="24"/>
          <w:szCs w:val="24"/>
        </w:rPr>
        <w:t>(Aziza Cahyani Kemala, 2023)</w:t>
      </w:r>
      <w:r w:rsidRPr="00765A51">
        <w:rPr>
          <w:rFonts w:ascii="Times New Roman" w:eastAsia="Times New Roman" w:hAnsi="Times New Roman" w:cs="Times New Roman"/>
          <w:sz w:val="24"/>
          <w:szCs w:val="24"/>
        </w:rPr>
        <w:fldChar w:fldCharType="end"/>
      </w:r>
      <w:r w:rsidRPr="00765A51">
        <w:rPr>
          <w:rFonts w:ascii="Times New Roman" w:eastAsia="Times New Roman" w:hAnsi="Times New Roman" w:cs="Times New Roman"/>
          <w:sz w:val="24"/>
          <w:szCs w:val="24"/>
        </w:rPr>
        <w:commentReference w:id="444"/>
      </w:r>
      <w:r w:rsidRPr="00765A51">
        <w:rPr>
          <w:rFonts w:ascii="Times New Roman" w:eastAsia="Times New Roman" w:hAnsi="Times New Roman" w:cs="Times New Roman"/>
          <w:sz w:val="24"/>
          <w:szCs w:val="24"/>
        </w:rPr>
        <w:t xml:space="preserve"> </w:t>
      </w:r>
    </w:p>
    <w:p w14:paraId="7D20B9C2" w14:textId="77777777" w:rsidR="00A32864" w:rsidRPr="00765A51" w:rsidRDefault="00A32864" w:rsidP="00A76DBE">
      <w:pPr>
        <w:ind w:left="709" w:firstLine="720"/>
        <w:jc w:val="both"/>
        <w:rPr>
          <w:rFonts w:ascii="Times New Roman" w:eastAsia="Times New Roman" w:hAnsi="Times New Roman" w:cs="Times New Roman"/>
          <w:sz w:val="24"/>
          <w:szCs w:val="24"/>
        </w:rPr>
      </w:pPr>
      <w:commentRangeStart w:id="452"/>
      <w:r w:rsidRPr="00765A51">
        <w:rPr>
          <w:rFonts w:ascii="Times New Roman" w:eastAsia="Times New Roman" w:hAnsi="Times New Roman" w:cs="Times New Roman"/>
          <w:sz w:val="24"/>
          <w:szCs w:val="24"/>
        </w:rPr>
        <w:t xml:space="preserve">Semiotika juga dapat dikatakan sebagai ilmu untuk mengkaji memahami makna tersembunyi dalam sebuah tanda yang di dalamnya </w:t>
      </w:r>
      <w:r w:rsidRPr="00765A51">
        <w:rPr>
          <w:rFonts w:ascii="Times New Roman" w:eastAsia="Times New Roman" w:hAnsi="Times New Roman" w:cs="Times New Roman"/>
          <w:sz w:val="24"/>
          <w:szCs w:val="24"/>
        </w:rPr>
        <w:lastRenderedPageBreak/>
        <w:t>termasuk representasi media dan teks.</w:t>
      </w:r>
      <w:commentRangeEnd w:id="452"/>
      <w:r w:rsidRPr="00765A51">
        <w:rPr>
          <w:rFonts w:ascii="Times New Roman" w:eastAsia="Times New Roman" w:hAnsi="Times New Roman" w:cs="Times New Roman"/>
          <w:sz w:val="24"/>
          <w:szCs w:val="24"/>
        </w:rPr>
        <w:commentReference w:id="452"/>
      </w:r>
      <w:r w:rsidRPr="00765A51">
        <w:rPr>
          <w:rFonts w:ascii="Times New Roman" w:eastAsia="Times New Roman" w:hAnsi="Times New Roman" w:cs="Times New Roman"/>
          <w:sz w:val="24"/>
          <w:szCs w:val="24"/>
        </w:rPr>
        <w:fldChar w:fldCharType="begin"/>
      </w:r>
      <w:r w:rsidRPr="00765A51">
        <w:rPr>
          <w:rFonts w:ascii="Times New Roman" w:eastAsia="Times New Roman" w:hAnsi="Times New Roman" w:cs="Times New Roman"/>
          <w:sz w:val="24"/>
          <w:szCs w:val="24"/>
        </w:rPr>
        <w:instrText xml:space="preserve"> ADDIN ZOTERO_ITEM CSL_CITATION {"citationID":"ZaSR2Ut1","properties":{"formattedCitation":"(Riyani, 2014)","plainCitation":"(Riyani, 2014)","noteIndex":0},"citationItems":[{"id":1018,"uris":["http://zotero.org/users/8165088/items/S7QK9JNZ"],"itemData":{"id":1018,"type":"article-journal","container-title":"SEUNEUBOK LADA: Jurnal ilmu-ilmu Sejarah, Sosial, Budaya dan Kependidikan","issue":"2","page":"61–76","source":"Google Scholar","title":"Memaknai Ephemera Melalui Kajian Semiotika","volume":"1","author":[{"family":"Riyani","given":"Mufti"}],"issued":{"date-parts":[["2014"]]}}}],"schema":"https://github.com/citation-style-language/schema/raw/master/csl-citation.json"} </w:instrText>
      </w:r>
      <w:r w:rsidRPr="00765A51">
        <w:rPr>
          <w:rFonts w:ascii="Times New Roman" w:eastAsia="Times New Roman" w:hAnsi="Times New Roman" w:cs="Times New Roman"/>
          <w:sz w:val="24"/>
          <w:szCs w:val="24"/>
        </w:rPr>
        <w:fldChar w:fldCharType="separate"/>
      </w:r>
      <w:r w:rsidRPr="00765A51">
        <w:rPr>
          <w:rFonts w:ascii="Times New Roman" w:eastAsia="Times New Roman" w:hAnsi="Times New Roman" w:cs="Times New Roman"/>
          <w:sz w:val="24"/>
          <w:szCs w:val="24"/>
        </w:rPr>
        <w:t>(Riyani, 2014)</w:t>
      </w:r>
      <w:r w:rsidRPr="00765A51">
        <w:rPr>
          <w:rFonts w:ascii="Times New Roman" w:eastAsia="Times New Roman" w:hAnsi="Times New Roman" w:cs="Times New Roman"/>
          <w:sz w:val="24"/>
          <w:szCs w:val="24"/>
        </w:rPr>
        <w:fldChar w:fldCharType="end"/>
      </w:r>
      <w:r w:rsidRPr="00765A51">
        <w:rPr>
          <w:rFonts w:ascii="Times New Roman" w:eastAsia="Times New Roman" w:hAnsi="Times New Roman" w:cs="Times New Roman"/>
          <w:sz w:val="24"/>
          <w:szCs w:val="24"/>
        </w:rPr>
        <w:t xml:space="preserve"> </w:t>
      </w:r>
      <w:commentRangeStart w:id="453"/>
      <w:ins w:id="454" w:author="NIZAR" w:date="2023-05-23T14:38:00Z">
        <w:r w:rsidRPr="00765A51">
          <w:rPr>
            <w:rFonts w:ascii="Times New Roman" w:eastAsia="Times New Roman" w:hAnsi="Times New Roman" w:cs="Times New Roman"/>
            <w:sz w:val="24"/>
            <w:szCs w:val="24"/>
          </w:rPr>
          <w:t xml:space="preserve">Semiotika memiliki dua paradigma, paradigma kosntruktif </w:t>
        </w:r>
      </w:ins>
      <w:ins w:id="455" w:author="NIZAR" w:date="2023-05-23T14:48:00Z">
        <w:r w:rsidRPr="00765A51">
          <w:rPr>
            <w:rFonts w:ascii="Times New Roman" w:eastAsia="Times New Roman" w:hAnsi="Times New Roman" w:cs="Times New Roman"/>
            <w:sz w:val="24"/>
            <w:szCs w:val="24"/>
          </w:rPr>
          <w:t>yang dihasilkan dari proses konstruksi sosial dengan kebenaran yang relatif</w:t>
        </w:r>
      </w:ins>
      <w:ins w:id="456" w:author="NIZAR" w:date="2023-05-23T14:49:00Z">
        <w:r w:rsidRPr="00765A51">
          <w:rPr>
            <w:rFonts w:ascii="Times New Roman" w:eastAsia="Times New Roman" w:hAnsi="Times New Roman" w:cs="Times New Roman"/>
            <w:sz w:val="24"/>
            <w:szCs w:val="24"/>
          </w:rPr>
          <w:t xml:space="preserve"> </w:t>
        </w:r>
      </w:ins>
      <w:ins w:id="457" w:author="NIZAR" w:date="2023-05-23T14:39:00Z">
        <w:r w:rsidRPr="00765A51">
          <w:rPr>
            <w:rFonts w:ascii="Times New Roman" w:eastAsia="Times New Roman" w:hAnsi="Times New Roman" w:cs="Times New Roman"/>
            <w:sz w:val="24"/>
            <w:szCs w:val="24"/>
          </w:rPr>
          <w:t xml:space="preserve">dan </w:t>
        </w:r>
      </w:ins>
      <w:ins w:id="458" w:author="NIZAR" w:date="2023-05-23T14:51:00Z">
        <w:r w:rsidRPr="00765A51">
          <w:rPr>
            <w:rFonts w:ascii="Times New Roman" w:eastAsia="Times New Roman" w:hAnsi="Times New Roman" w:cs="Times New Roman"/>
            <w:sz w:val="24"/>
            <w:szCs w:val="24"/>
          </w:rPr>
          <w:t xml:space="preserve">paradgima </w:t>
        </w:r>
      </w:ins>
      <w:ins w:id="459" w:author="NIZAR" w:date="2023-05-23T14:40:00Z">
        <w:r w:rsidRPr="00765A51">
          <w:rPr>
            <w:rFonts w:ascii="Times New Roman" w:eastAsia="Times New Roman" w:hAnsi="Times New Roman" w:cs="Times New Roman"/>
            <w:sz w:val="24"/>
            <w:szCs w:val="24"/>
          </w:rPr>
          <w:t>kritis</w:t>
        </w:r>
      </w:ins>
      <w:ins w:id="460" w:author="NIZAR" w:date="2023-05-23T14:51:00Z">
        <w:r w:rsidRPr="00765A51">
          <w:rPr>
            <w:rFonts w:ascii="Times New Roman" w:eastAsia="Times New Roman" w:hAnsi="Times New Roman" w:cs="Times New Roman"/>
            <w:sz w:val="24"/>
            <w:szCs w:val="24"/>
          </w:rPr>
          <w:t xml:space="preserve"> yang dilakukan dengan mengkritisi dengan hasil </w:t>
        </w:r>
      </w:ins>
      <w:ins w:id="461" w:author="NIZAR" w:date="2023-05-23T14:52:00Z">
        <w:r w:rsidRPr="00765A51">
          <w:rPr>
            <w:rFonts w:ascii="Times New Roman" w:eastAsia="Times New Roman" w:hAnsi="Times New Roman" w:cs="Times New Roman"/>
            <w:sz w:val="24"/>
            <w:szCs w:val="24"/>
          </w:rPr>
          <w:t>membuat perbaikan dalam sosial.</w:t>
        </w:r>
      </w:ins>
      <w:commentRangeEnd w:id="453"/>
      <w:r w:rsidRPr="00765A51">
        <w:rPr>
          <w:rFonts w:ascii="Times New Roman" w:eastAsia="Times New Roman" w:hAnsi="Times New Roman" w:cs="Times New Roman"/>
          <w:sz w:val="24"/>
          <w:szCs w:val="24"/>
        </w:rPr>
        <w:commentReference w:id="453"/>
      </w:r>
      <w:r w:rsidRPr="00765A51">
        <w:rPr>
          <w:rFonts w:ascii="Times New Roman" w:eastAsia="Times New Roman" w:hAnsi="Times New Roman" w:cs="Times New Roman"/>
          <w:sz w:val="24"/>
          <w:szCs w:val="24"/>
        </w:rPr>
        <w:fldChar w:fldCharType="begin"/>
      </w:r>
      <w:r w:rsidRPr="00765A51">
        <w:rPr>
          <w:rFonts w:ascii="Times New Roman" w:eastAsia="Times New Roman" w:hAnsi="Times New Roman" w:cs="Times New Roman"/>
          <w:sz w:val="24"/>
          <w:szCs w:val="24"/>
        </w:rPr>
        <w:instrText xml:space="preserve"> ADDIN ZOTERO_ITEM CSL_CITATION {"citationID":"zvySFjql","properties":{"formattedCitation":"(Nugraha et al., 2020)","plainCitation":"(Nugraha et al., 2020)","noteIndex":0},"citationItems":[{"id":1014,"uris":["http://zotero.org/users/8165088/items/GPVPE9Y9"],"itemData":{"id":1014,"type":"paper-conference","container-title":"Seminar Nasional Komunitas dan Kota Berkelanjutan","note":"issue: 1","page":"544–552","source":"Google Scholar","title":"Kajian Arsitektur Semiotika pada Bangunan Masjid Raya Al-Azhar Summarecon Bekasi","volume":"2","author":[{"family":"Nugraha","given":"Eka Fajar"},{"family":"Anisa","given":"Anisa"},{"family":"Ashadi","given":"Ashadi"}],"issued":{"date-parts":[["2020"]]}}}],"schema":"https://github.com/citation-style-language/schema/raw/master/csl-citation.json"} </w:instrText>
      </w:r>
      <w:r w:rsidRPr="00765A51">
        <w:rPr>
          <w:rFonts w:ascii="Times New Roman" w:eastAsia="Times New Roman" w:hAnsi="Times New Roman" w:cs="Times New Roman"/>
          <w:sz w:val="24"/>
          <w:szCs w:val="24"/>
        </w:rPr>
        <w:fldChar w:fldCharType="separate"/>
      </w:r>
      <w:r w:rsidRPr="00765A51">
        <w:rPr>
          <w:rFonts w:ascii="Times New Roman" w:eastAsia="Times New Roman" w:hAnsi="Times New Roman" w:cs="Times New Roman"/>
          <w:sz w:val="24"/>
          <w:szCs w:val="24"/>
        </w:rPr>
        <w:t>(Nugraha et al., 2020)</w:t>
      </w:r>
      <w:r w:rsidRPr="00765A51">
        <w:rPr>
          <w:rFonts w:ascii="Times New Roman" w:eastAsia="Times New Roman" w:hAnsi="Times New Roman" w:cs="Times New Roman"/>
          <w:sz w:val="24"/>
          <w:szCs w:val="24"/>
        </w:rPr>
        <w:fldChar w:fldCharType="end"/>
      </w:r>
    </w:p>
    <w:p w14:paraId="6B83541D" w14:textId="77777777" w:rsidR="00A32864" w:rsidRPr="00765A51" w:rsidRDefault="00A32864" w:rsidP="00A76DBE">
      <w:pPr>
        <w:ind w:left="709" w:firstLine="720"/>
        <w:jc w:val="both"/>
        <w:rPr>
          <w:rFonts w:ascii="Times New Roman" w:eastAsia="Times New Roman" w:hAnsi="Times New Roman" w:cs="Times New Roman"/>
          <w:sz w:val="24"/>
          <w:szCs w:val="24"/>
        </w:rPr>
      </w:pPr>
      <w:commentRangeStart w:id="462"/>
      <w:ins w:id="463" w:author="NIZAR" w:date="2023-05-23T19:04:00Z">
        <w:r w:rsidRPr="00765A51">
          <w:rPr>
            <w:rFonts w:ascii="Times New Roman" w:eastAsia="Times New Roman" w:hAnsi="Times New Roman" w:cs="Times New Roman"/>
            <w:sz w:val="24"/>
            <w:szCs w:val="24"/>
          </w:rPr>
          <w:t>Semiotika model Roland Barthes dibagi menjadi dua macam sistem dalam proses pemaknaan, pertama denotasi makna pesan secara deskriptif dengan tingkat pemahaman hampi</w:t>
        </w:r>
      </w:ins>
      <w:ins w:id="464" w:author="NIZAR" w:date="2023-05-23T19:05:00Z">
        <w:r w:rsidRPr="00765A51">
          <w:rPr>
            <w:rFonts w:ascii="Times New Roman" w:eastAsia="Times New Roman" w:hAnsi="Times New Roman" w:cs="Times New Roman"/>
            <w:sz w:val="24"/>
            <w:szCs w:val="24"/>
          </w:rPr>
          <w:t xml:space="preserve">r rata-rata </w:t>
        </w:r>
      </w:ins>
      <w:ins w:id="465" w:author="NIZAR" w:date="2023-05-23T19:06:00Z">
        <w:r w:rsidRPr="00765A51">
          <w:rPr>
            <w:rFonts w:ascii="Times New Roman" w:eastAsia="Times New Roman" w:hAnsi="Times New Roman" w:cs="Times New Roman"/>
            <w:sz w:val="24"/>
            <w:szCs w:val="24"/>
          </w:rPr>
          <w:t xml:space="preserve">anggota dalam suatu kelompok atau kebudayaan. Kedua konotasi, proses pemaknaan dengan cara mengubungkan tanda-tanda yang ada dengan sebuah kebudayaan dengan cakupan </w:t>
        </w:r>
      </w:ins>
      <w:ins w:id="466" w:author="NIZAR" w:date="2023-05-23T19:07:00Z">
        <w:r w:rsidRPr="00765A51">
          <w:rPr>
            <w:rFonts w:ascii="Times New Roman" w:eastAsia="Times New Roman" w:hAnsi="Times New Roman" w:cs="Times New Roman"/>
            <w:sz w:val="24"/>
            <w:szCs w:val="24"/>
          </w:rPr>
          <w:t>yang jauh lebih luas.</w:t>
        </w:r>
      </w:ins>
      <w:commentRangeEnd w:id="462"/>
      <w:r w:rsidRPr="00765A51">
        <w:rPr>
          <w:rStyle w:val="CommentReference"/>
          <w:rFonts w:ascii="Times New Roman" w:hAnsi="Times New Roman" w:cs="Times New Roman"/>
          <w:sz w:val="24"/>
          <w:szCs w:val="24"/>
        </w:rPr>
        <w:commentReference w:id="462"/>
      </w:r>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8vObU1Hv","properties":{"formattedCitation":"(Riyani, 2014)","plainCitation":"(Riyani, 2014)","noteIndex":0},"citationItems":[{"id":1018,"uris":["http://zotero.org/users/8165088/items/S7QK9JNZ"],"itemData":{"id":1018,"type":"article-journal","container-title":"SEUNEUBOK LADA: Jurnal ilmu-ilmu Sejarah, Sosial, Budaya dan Kependidikan","issue":"2","page":"61–76","source":"Google Scholar","title":"Memaknai Ephemera Melalui Kajian Semiotika","volume":"1","author":[{"family":"Riyani","given":"Mufti"}],"issued":{"date-parts":[["2014"]]}}}],"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Riyani, 2014)</w:t>
      </w:r>
      <w:r w:rsidRPr="00765A51">
        <w:rPr>
          <w:rFonts w:ascii="Times New Roman" w:hAnsi="Times New Roman" w:cs="Times New Roman"/>
          <w:sz w:val="24"/>
          <w:szCs w:val="24"/>
        </w:rPr>
        <w:fldChar w:fldCharType="end"/>
      </w:r>
    </w:p>
    <w:p w14:paraId="283EDA7E" w14:textId="77777777" w:rsidR="00A32864" w:rsidRPr="00765A51" w:rsidRDefault="00A32864" w:rsidP="00081877">
      <w:pPr>
        <w:jc w:val="both"/>
        <w:rPr>
          <w:rFonts w:ascii="Times New Roman" w:eastAsia="Times New Roman" w:hAnsi="Times New Roman" w:cs="Times New Roman"/>
          <w:sz w:val="24"/>
          <w:szCs w:val="24"/>
        </w:rPr>
      </w:pPr>
    </w:p>
    <w:p w14:paraId="6C2EE4B7" w14:textId="611B725C" w:rsidR="00CA147E" w:rsidRDefault="00504453" w:rsidP="00C37ADA">
      <w:pPr>
        <w:pStyle w:val="Heading3"/>
      </w:pPr>
      <w:bookmarkStart w:id="467" w:name="_Toc136518896"/>
      <w:ins w:id="468" w:author="NIZAR" w:date="2023-06-06T08:41:00Z">
        <w:r>
          <w:t xml:space="preserve"> </w:t>
        </w:r>
      </w:ins>
      <w:r w:rsidR="00CA147E">
        <w:t>Semotika Roland Barthes</w:t>
      </w:r>
      <w:bookmarkEnd w:id="467"/>
    </w:p>
    <w:p w14:paraId="3D9D3CEB" w14:textId="0ED7EEB6" w:rsidR="00CC589E" w:rsidRPr="00CC589E" w:rsidRDefault="00CC589E" w:rsidP="00CC589E">
      <w:pPr>
        <w:ind w:left="709" w:firstLine="720"/>
        <w:jc w:val="both"/>
        <w:rPr>
          <w:rFonts w:ascii="Times New Roman" w:eastAsia="Times New Roman" w:hAnsi="Times New Roman" w:cs="Times New Roman"/>
          <w:sz w:val="24"/>
          <w:szCs w:val="24"/>
        </w:rPr>
      </w:pPr>
      <w:commentRangeStart w:id="469"/>
      <w:r w:rsidRPr="00CC589E">
        <w:rPr>
          <w:rFonts w:ascii="Times New Roman" w:eastAsia="Times New Roman" w:hAnsi="Times New Roman" w:cs="Times New Roman"/>
          <w:sz w:val="24"/>
          <w:szCs w:val="24"/>
        </w:rPr>
        <w:t>Teori Semiotika Roland Barthes merupakan salah satu teori yang banyak dibahas dalam bidang kajian sastra dan bahasa. Teori ini diperkenalkan oleh Roland Barthes, seorang ahli sastra dan fil</w:t>
      </w:r>
      <w:r>
        <w:rPr>
          <w:rFonts w:ascii="Times New Roman" w:eastAsia="Times New Roman" w:hAnsi="Times New Roman" w:cs="Times New Roman"/>
          <w:sz w:val="24"/>
          <w:szCs w:val="24"/>
        </w:rPr>
        <w:t>suf Prancis pada tahun 1960-an.</w:t>
      </w:r>
    </w:p>
    <w:p w14:paraId="563624C8" w14:textId="2966C2BA" w:rsidR="00CC589E" w:rsidRPr="00CC589E" w:rsidRDefault="00CC589E" w:rsidP="00CC589E">
      <w:pPr>
        <w:ind w:left="709" w:firstLine="720"/>
        <w:jc w:val="both"/>
        <w:rPr>
          <w:rFonts w:ascii="Times New Roman" w:eastAsia="Times New Roman" w:hAnsi="Times New Roman" w:cs="Times New Roman"/>
          <w:sz w:val="24"/>
          <w:szCs w:val="24"/>
        </w:rPr>
      </w:pPr>
      <w:r w:rsidRPr="00CC589E">
        <w:rPr>
          <w:rFonts w:ascii="Times New Roman" w:eastAsia="Times New Roman" w:hAnsi="Times New Roman" w:cs="Times New Roman"/>
          <w:sz w:val="24"/>
          <w:szCs w:val="24"/>
        </w:rPr>
        <w:t>Menurut Barthes, semiotika adalah ilmu yang mempelajari tanda atau sistem tanda dalam suatu bahasa atau budaya. Ia membagi tanda menjadi dua jenis, yaitu tanda denotatif dan tanda konotatif. Tanda denotatif memiliki makna yang jelas dan dapat dipahami secara universal, sedangkan tanda konotatif memiliki makna yang lebih luas dan dapat dipahami secara subyektif.</w:t>
      </w:r>
      <w:r w:rsidR="004D5BD8">
        <w:rPr>
          <w:rFonts w:ascii="Times New Roman" w:eastAsia="Times New Roman" w:hAnsi="Times New Roman" w:cs="Times New Roman"/>
          <w:sz w:val="24"/>
          <w:szCs w:val="24"/>
        </w:rPr>
        <w:fldChar w:fldCharType="begin"/>
      </w:r>
      <w:r w:rsidR="004D5BD8">
        <w:rPr>
          <w:rFonts w:ascii="Times New Roman" w:eastAsia="Times New Roman" w:hAnsi="Times New Roman" w:cs="Times New Roman"/>
          <w:sz w:val="24"/>
          <w:szCs w:val="24"/>
        </w:rPr>
        <w:instrText xml:space="preserve"> ADDIN ZOTERO_ITEM CSL_CITATION {"citationID":"KAISHG9I","properties":{"formattedCitation":"(Yan &amp; Ming, 2015)","plainCitation":"(Yan &amp; Ming, 2015)","noteIndex":0},"citationItems":[{"id":1159,"uris":["http://zotero.org/users/8165088/items/QZY4R8PF"],"itemData":{"id":1159,"type":"article-journal","container-title":"Journal of Media and Communication Studies","issue":"3","note":"publisher: Academic Journals","page":"59–66","title":"Reinterpreting Some Key Concepts In Barthes Theory","volume":"7","author":[{"family":"Yan","given":"Sui"},{"family":"Ming","given":"Fan"}],"issued":{"date-parts":[["2015"]]}}}],"schema":"https://github.com/citation-style-language/schema/raw/master/csl-citation.json"} </w:instrText>
      </w:r>
      <w:r w:rsidR="004D5BD8">
        <w:rPr>
          <w:rFonts w:ascii="Times New Roman" w:eastAsia="Times New Roman" w:hAnsi="Times New Roman" w:cs="Times New Roman"/>
          <w:sz w:val="24"/>
          <w:szCs w:val="24"/>
        </w:rPr>
        <w:fldChar w:fldCharType="separate"/>
      </w:r>
      <w:r w:rsidR="004D5BD8" w:rsidRPr="004D5BD8">
        <w:rPr>
          <w:rFonts w:ascii="Times New Roman" w:hAnsi="Times New Roman" w:cs="Times New Roman"/>
          <w:sz w:val="24"/>
        </w:rPr>
        <w:t>(Yan &amp; Ming, 2015)</w:t>
      </w:r>
      <w:r w:rsidR="004D5BD8">
        <w:rPr>
          <w:rFonts w:ascii="Times New Roman" w:eastAsia="Times New Roman" w:hAnsi="Times New Roman" w:cs="Times New Roman"/>
          <w:sz w:val="24"/>
          <w:szCs w:val="24"/>
        </w:rPr>
        <w:fldChar w:fldCharType="end"/>
      </w:r>
      <w:r w:rsidRPr="00CC589E">
        <w:rPr>
          <w:rFonts w:ascii="Times New Roman" w:eastAsia="Times New Roman" w:hAnsi="Times New Roman" w:cs="Times New Roman"/>
          <w:sz w:val="24"/>
          <w:szCs w:val="24"/>
        </w:rPr>
        <w:t xml:space="preserve"> </w:t>
      </w:r>
    </w:p>
    <w:p w14:paraId="5BF2F0A8" w14:textId="6934BCBF" w:rsidR="00CC589E" w:rsidRPr="00CC589E" w:rsidRDefault="00CC589E" w:rsidP="00CC589E">
      <w:pPr>
        <w:ind w:left="709" w:firstLine="720"/>
        <w:jc w:val="both"/>
        <w:rPr>
          <w:rFonts w:ascii="Times New Roman" w:eastAsia="Times New Roman" w:hAnsi="Times New Roman" w:cs="Times New Roman"/>
          <w:sz w:val="24"/>
          <w:szCs w:val="24"/>
        </w:rPr>
      </w:pPr>
      <w:r w:rsidRPr="00CC589E">
        <w:rPr>
          <w:rFonts w:ascii="Times New Roman" w:eastAsia="Times New Roman" w:hAnsi="Times New Roman" w:cs="Times New Roman"/>
          <w:sz w:val="24"/>
          <w:szCs w:val="24"/>
        </w:rPr>
        <w:t xml:space="preserve">Selain itu, Barthes juga memperkenalkan konsep "myth" atau mitos dalam semiotika. Ia mengatakan bahwa mitos adalah suatu bentuk tanda yang bersifat ideologis dan digunakan untuk mempertahankan kekuasaan oleh kelompok yang berkuasa. </w:t>
      </w:r>
    </w:p>
    <w:p w14:paraId="01094E02" w14:textId="2739E5AC" w:rsidR="00CC589E" w:rsidRDefault="00CC589E" w:rsidP="00CC589E">
      <w:pPr>
        <w:ind w:left="709" w:firstLine="720"/>
        <w:jc w:val="both"/>
        <w:rPr>
          <w:rFonts w:ascii="Times New Roman" w:eastAsia="Times New Roman" w:hAnsi="Times New Roman" w:cs="Times New Roman"/>
          <w:sz w:val="24"/>
          <w:szCs w:val="24"/>
        </w:rPr>
      </w:pPr>
      <w:r w:rsidRPr="00CC589E">
        <w:rPr>
          <w:rFonts w:ascii="Times New Roman" w:eastAsia="Times New Roman" w:hAnsi="Times New Roman" w:cs="Times New Roman"/>
          <w:sz w:val="24"/>
          <w:szCs w:val="24"/>
        </w:rPr>
        <w:t>Teori semiotika Barthes telah banyak diaplikasikan dalam berbagai bidang, seperti sastra, media, dan budaya populer. Teori ini dapat membantu dalam menganalisis dan memahami makna yang terkandung dalam suatu teks atau media.</w:t>
      </w:r>
      <w:commentRangeEnd w:id="469"/>
      <w:r w:rsidR="00896ACE">
        <w:rPr>
          <w:rStyle w:val="CommentReference"/>
        </w:rPr>
        <w:commentReference w:id="469"/>
      </w:r>
    </w:p>
    <w:p w14:paraId="732CBBBE" w14:textId="77777777" w:rsidR="00CC589E" w:rsidRPr="00CC589E" w:rsidRDefault="00CC589E" w:rsidP="00CC589E">
      <w:pPr>
        <w:ind w:left="709" w:firstLine="720"/>
        <w:jc w:val="both"/>
      </w:pPr>
    </w:p>
    <w:p w14:paraId="0E50D44A" w14:textId="77777777" w:rsidR="00A32864" w:rsidRPr="00765A51" w:rsidRDefault="00A32864" w:rsidP="00C37ADA">
      <w:pPr>
        <w:pStyle w:val="Heading3"/>
      </w:pPr>
      <w:bookmarkStart w:id="470" w:name="_Toc136518897"/>
      <w:r w:rsidRPr="00765A51">
        <w:t>Representasi</w:t>
      </w:r>
      <w:bookmarkEnd w:id="470"/>
    </w:p>
    <w:p w14:paraId="4DECDD6B" w14:textId="77777777" w:rsidR="00A32864" w:rsidRPr="00765A51" w:rsidRDefault="00A32864" w:rsidP="00A76DBE">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Representasi merupakan sebuah aktivitas dalam pemaknaan dengan menggunakan bahasa. Representasi dalam The work of Representation, Representation : Cultural Representations and Signifying Practice oleh Stuart Hall dibagi menjadi dua pengertian. Pertama, representasi mental yaitu semua hal yang berasal dari konsep yang ada di pikiran seorang individu. Kedua, representasi bahasa, yaitu representasi yang memiliki fungsi penting dalam melakukan penataan konstruksi sebuah makna dalam suatu hal.</w:t>
      </w:r>
      <w:r w:rsidRPr="00765A51">
        <w:rPr>
          <w:rFonts w:ascii="Times New Roman" w:eastAsia="Times New Roman" w:hAnsi="Times New Roman" w:cs="Times New Roman"/>
          <w:sz w:val="24"/>
          <w:szCs w:val="24"/>
        </w:rPr>
        <w:fldChar w:fldCharType="begin"/>
      </w:r>
      <w:r w:rsidRPr="00765A51">
        <w:rPr>
          <w:rFonts w:ascii="Times New Roman" w:eastAsia="Times New Roman" w:hAnsi="Times New Roman" w:cs="Times New Roman"/>
          <w:sz w:val="24"/>
          <w:szCs w:val="24"/>
        </w:rPr>
        <w:instrText xml:space="preserve"> ADDIN ZOTERO_ITEM CSL_CITATION {"citationID":"dWPgiORu","properties":{"formattedCitation":"(Hall, 2003)","plainCitation":"(Hall, 2003)","noteIndex":0},"citationItems":[{"id":970,"uris":["http://zotero.org/users/8165088/items/YF4A43IK"],"itemData":{"id":970,"type":"book","event-place":"London","publisher":"Sage Publication","publisher-place":"London","title":"The work of Representation, Representation : Cultural Representations and Signifying Practice","author":[{"family":"Hall","given":"Stuart"}],"issued":{"date-parts":[["2003"]]}}}],"schema":"https://github.com/citation-style-language/schema/raw/master/csl-citation.json"} </w:instrText>
      </w:r>
      <w:r w:rsidRPr="00765A51">
        <w:rPr>
          <w:rFonts w:ascii="Times New Roman" w:eastAsia="Times New Roman" w:hAnsi="Times New Roman" w:cs="Times New Roman"/>
          <w:sz w:val="24"/>
          <w:szCs w:val="24"/>
        </w:rPr>
        <w:fldChar w:fldCharType="separate"/>
      </w:r>
      <w:r w:rsidRPr="00765A51">
        <w:rPr>
          <w:rFonts w:ascii="Times New Roman" w:eastAsia="Times New Roman" w:hAnsi="Times New Roman" w:cs="Times New Roman"/>
          <w:sz w:val="24"/>
          <w:szCs w:val="24"/>
        </w:rPr>
        <w:t>(Hall, 2003)</w:t>
      </w:r>
      <w:r w:rsidRPr="00765A51">
        <w:rPr>
          <w:rFonts w:ascii="Times New Roman" w:eastAsia="Times New Roman" w:hAnsi="Times New Roman" w:cs="Times New Roman"/>
          <w:sz w:val="24"/>
          <w:szCs w:val="24"/>
        </w:rPr>
        <w:fldChar w:fldCharType="end"/>
      </w:r>
      <w:r w:rsidRPr="00765A51">
        <w:rPr>
          <w:rFonts w:ascii="Times New Roman" w:eastAsia="Times New Roman" w:hAnsi="Times New Roman" w:cs="Times New Roman"/>
          <w:sz w:val="24"/>
          <w:szCs w:val="24"/>
        </w:rPr>
        <w:t xml:space="preserve"> </w:t>
      </w:r>
    </w:p>
    <w:p w14:paraId="12F7371A" w14:textId="77777777" w:rsidR="00A32864" w:rsidRPr="00765A51" w:rsidRDefault="00A32864" w:rsidP="00A76DBE">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lastRenderedPageBreak/>
        <w:t>Merepresentasikan sebuah tanda akan mengalami kedinamisan dalam proses representasinya, sesuai dengan perkembangan zaman yang mempengaruhi kemampuan dalam hal intelektual dan kebutuhan akan penggunaan tanda tersebut.</w:t>
      </w:r>
      <w:r w:rsidRPr="00765A51">
        <w:rPr>
          <w:rFonts w:ascii="Times New Roman" w:eastAsia="Times New Roman" w:hAnsi="Times New Roman" w:cs="Times New Roman"/>
          <w:sz w:val="24"/>
          <w:szCs w:val="24"/>
        </w:rPr>
        <w:fldChar w:fldCharType="begin"/>
      </w:r>
      <w:r w:rsidRPr="00765A51">
        <w:rPr>
          <w:rFonts w:ascii="Times New Roman" w:eastAsia="Times New Roman" w:hAnsi="Times New Roman" w:cs="Times New Roman"/>
          <w:sz w:val="24"/>
          <w:szCs w:val="24"/>
        </w:rPr>
        <w:instrText xml:space="preserve"> ADDIN ZOTERO_ITEM CSL_CITATION {"citationID":"Hbd2HMfg","properties":{"formattedCitation":"(Wibowo, 2011)","plainCitation":"(Wibowo, 2011)","noteIndex":0},"citationItems":[{"id":971,"uris":["http://zotero.org/users/8165088/items/E2MRRUPS"],"itemData":{"id":971,"type":"book","event-place":"Jakarta","publisher":"Mitra Wacana Media","publisher-place":"Jakarta","title":"Semiotika Komunikasi Aplikasi Praktis bagi Penelitian dan Skripsi Komunikasi","author":[{"family":"Wibowo","given":"Wibowo"}],"issued":{"date-parts":[["2011"]]}}}],"schema":"https://github.com/citation-style-language/schema/raw/master/csl-citation.json"} </w:instrText>
      </w:r>
      <w:r w:rsidRPr="00765A51">
        <w:rPr>
          <w:rFonts w:ascii="Times New Roman" w:eastAsia="Times New Roman" w:hAnsi="Times New Roman" w:cs="Times New Roman"/>
          <w:sz w:val="24"/>
          <w:szCs w:val="24"/>
        </w:rPr>
        <w:fldChar w:fldCharType="separate"/>
      </w:r>
      <w:r w:rsidRPr="00765A51">
        <w:rPr>
          <w:rFonts w:ascii="Times New Roman" w:eastAsia="Times New Roman" w:hAnsi="Times New Roman" w:cs="Times New Roman"/>
          <w:sz w:val="24"/>
          <w:szCs w:val="24"/>
        </w:rPr>
        <w:t>(Wibowo, 2011)</w:t>
      </w:r>
      <w:r w:rsidRPr="00765A51">
        <w:rPr>
          <w:rFonts w:ascii="Times New Roman" w:eastAsia="Times New Roman" w:hAnsi="Times New Roman" w:cs="Times New Roman"/>
          <w:sz w:val="24"/>
          <w:szCs w:val="24"/>
        </w:rPr>
        <w:fldChar w:fldCharType="end"/>
      </w:r>
      <w:r w:rsidRPr="00765A51">
        <w:rPr>
          <w:rFonts w:ascii="Times New Roman" w:eastAsia="Times New Roman" w:hAnsi="Times New Roman" w:cs="Times New Roman"/>
          <w:sz w:val="24"/>
          <w:szCs w:val="24"/>
        </w:rPr>
        <w:t xml:space="preserve"> Jadi, representasi yaitu pemaknaan sebuah tanda yang dihasilkan oleh manusia secara konstruktif. Memahami sebuah makna akan mengalami perbedaan antar individu sesuai dengan pengetahuan dan sudut pandang yang digunakan. Representasi dalam serial drama yang berjudul korea Revenge Of Others dikemas dengan visual gambar dan alur cerita yang digunakan untuk mewakili konsep, emosional, serta fakta.</w:t>
      </w:r>
    </w:p>
    <w:p w14:paraId="59C41C27" w14:textId="7684443A" w:rsidR="00A32864" w:rsidRPr="00765A51" w:rsidRDefault="00A32864" w:rsidP="00A76DBE">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Sesuai dalam hal ini penulis meletakkan  perhatian kepada sebuah media seperti serial drama dapat digunakan untuk melakukan representasi terhadap suatu fakta menjadi sebuah hal representasi lain dengan hasil pemaknaan yang sama dengan fakta yang terjadi.</w:t>
      </w:r>
    </w:p>
    <w:p w14:paraId="4B3A49C6" w14:textId="77777777" w:rsidR="00194DFD" w:rsidRPr="00765A51" w:rsidRDefault="00194DFD" w:rsidP="00A76DBE">
      <w:pPr>
        <w:ind w:left="709" w:firstLine="720"/>
        <w:jc w:val="both"/>
        <w:rPr>
          <w:rFonts w:ascii="Times New Roman" w:eastAsia="Times New Roman" w:hAnsi="Times New Roman" w:cs="Times New Roman"/>
          <w:sz w:val="24"/>
          <w:szCs w:val="24"/>
        </w:rPr>
      </w:pPr>
    </w:p>
    <w:p w14:paraId="5378E4F9" w14:textId="01BE520D" w:rsidR="00A32864" w:rsidRPr="00765A51" w:rsidRDefault="005410CC" w:rsidP="00C37ADA">
      <w:pPr>
        <w:pStyle w:val="Heading3"/>
      </w:pPr>
      <w:bookmarkStart w:id="471" w:name="_Toc136518898"/>
      <w:r w:rsidRPr="005410CC">
        <w:t>Bullying</w:t>
      </w:r>
      <w:bookmarkEnd w:id="471"/>
    </w:p>
    <w:p w14:paraId="5FF5185F" w14:textId="246FC061" w:rsidR="00A32864" w:rsidRPr="00765A51" w:rsidRDefault="005410CC" w:rsidP="00A76DBE">
      <w:pPr>
        <w:ind w:left="709" w:firstLine="720"/>
        <w:jc w:val="both"/>
        <w:rPr>
          <w:rFonts w:ascii="Times New Roman" w:eastAsia="Times New Roman" w:hAnsi="Times New Roman" w:cs="Times New Roman"/>
          <w:sz w:val="24"/>
          <w:szCs w:val="24"/>
        </w:rPr>
      </w:pPr>
      <w:r w:rsidRPr="005410CC">
        <w:rPr>
          <w:rFonts w:ascii="Times New Roman" w:eastAsia="Times New Roman" w:hAnsi="Times New Roman" w:cs="Times New Roman"/>
          <w:i/>
          <w:sz w:val="24"/>
          <w:szCs w:val="24"/>
        </w:rPr>
        <w:t>Bullying</w:t>
      </w:r>
      <w:r w:rsidR="00A32864" w:rsidRPr="00765A51">
        <w:rPr>
          <w:rFonts w:ascii="Times New Roman" w:eastAsia="Times New Roman" w:hAnsi="Times New Roman" w:cs="Times New Roman"/>
          <w:sz w:val="24"/>
          <w:szCs w:val="24"/>
        </w:rPr>
        <w:t xml:space="preserve"> atau perundungan dalam Kamus Besar Bahasa Indonesia memiliki arti kekerasan. </w:t>
      </w:r>
      <w:r w:rsidRPr="005410CC">
        <w:rPr>
          <w:rFonts w:ascii="Times New Roman" w:eastAsia="Times New Roman" w:hAnsi="Times New Roman" w:cs="Times New Roman"/>
          <w:i/>
          <w:sz w:val="24"/>
          <w:szCs w:val="24"/>
        </w:rPr>
        <w:t>Bullying</w:t>
      </w:r>
      <w:r w:rsidR="00A32864" w:rsidRPr="00765A51">
        <w:rPr>
          <w:rFonts w:ascii="Times New Roman" w:eastAsia="Times New Roman" w:hAnsi="Times New Roman" w:cs="Times New Roman"/>
          <w:sz w:val="24"/>
          <w:szCs w:val="24"/>
        </w:rPr>
        <w:t xml:space="preserve"> adalah sebuah tindakan menyimpang yang dilakukan untuk melukai atau kekerasan baik secara fisik atau mental psikologis (lisan) individu oleh individu lain atau suatu kelompok tertentu.</w:t>
      </w:r>
      <w:r w:rsidR="00A32864" w:rsidRPr="00765A51">
        <w:rPr>
          <w:rFonts w:ascii="Times New Roman" w:eastAsia="Times New Roman" w:hAnsi="Times New Roman" w:cs="Times New Roman"/>
          <w:sz w:val="24"/>
          <w:szCs w:val="24"/>
        </w:rPr>
        <w:fldChar w:fldCharType="begin"/>
      </w:r>
      <w:r w:rsidR="00A32864" w:rsidRPr="00765A51">
        <w:rPr>
          <w:rFonts w:ascii="Times New Roman" w:eastAsia="Times New Roman" w:hAnsi="Times New Roman" w:cs="Times New Roman"/>
          <w:sz w:val="24"/>
          <w:szCs w:val="24"/>
        </w:rPr>
        <w:instrText xml:space="preserve"> ADDIN ZOTERO_ITEM CSL_CITATION {"citationID":"VN0KXATe","properties":{"formattedCitation":"(Sejiwa, 2008)","plainCitation":"(Sejiwa, 2008)","noteIndex":0},"citationItems":[{"id":997,"uris":["http://zotero.org/users/8165088/items/H5JMNKYR"],"itemData":{"id":997,"type":"book","event-place":"Jakarta","publisher":"Gramedia","publisher-place":"Jakarta","title":"Bullying,Mengatasi Kekerasan di Sekolah dan Lingkungan Sekitar Anak","author":[{"family":"Sejiwa","given":"T"}],"issued":{"date-parts":[["2008"]]}}}],"schema":"https://github.com/citation-style-language/schema/raw/master/csl-citation.json"} </w:instrText>
      </w:r>
      <w:r w:rsidR="00A32864" w:rsidRPr="00765A51">
        <w:rPr>
          <w:rFonts w:ascii="Times New Roman" w:eastAsia="Times New Roman" w:hAnsi="Times New Roman" w:cs="Times New Roman"/>
          <w:sz w:val="24"/>
          <w:szCs w:val="24"/>
        </w:rPr>
        <w:fldChar w:fldCharType="separate"/>
      </w:r>
      <w:r w:rsidR="00A32864" w:rsidRPr="00765A51">
        <w:rPr>
          <w:rFonts w:ascii="Times New Roman" w:eastAsia="Times New Roman" w:hAnsi="Times New Roman" w:cs="Times New Roman"/>
          <w:sz w:val="24"/>
          <w:szCs w:val="24"/>
        </w:rPr>
        <w:t>(Sejiwa, 2008)</w:t>
      </w:r>
      <w:r w:rsidR="00A32864" w:rsidRPr="00765A51">
        <w:rPr>
          <w:rFonts w:ascii="Times New Roman" w:eastAsia="Times New Roman" w:hAnsi="Times New Roman" w:cs="Times New Roman"/>
          <w:sz w:val="24"/>
          <w:szCs w:val="24"/>
        </w:rPr>
        <w:fldChar w:fldCharType="end"/>
      </w:r>
      <w:r w:rsidR="00A32864" w:rsidRPr="00765A51">
        <w:rPr>
          <w:rFonts w:ascii="Times New Roman" w:eastAsia="Times New Roman" w:hAnsi="Times New Roman" w:cs="Times New Roman"/>
          <w:sz w:val="24"/>
          <w:szCs w:val="24"/>
        </w:rPr>
        <w:t xml:space="preserve"> Para pelaku yang sering melakukan </w:t>
      </w:r>
      <w:del w:id="472" w:author="NIZAR" w:date="2023-05-25T09:09:00Z">
        <w:r w:rsidR="00056B63" w:rsidRPr="00765A51" w:rsidDel="00743610">
          <w:rPr>
            <w:rFonts w:ascii="Times New Roman" w:eastAsia="Times New Roman" w:hAnsi="Times New Roman" w:cs="Times New Roman"/>
            <w:i/>
            <w:sz w:val="24"/>
            <w:szCs w:val="24"/>
          </w:rPr>
          <w:delText>bullying</w:delText>
        </w:r>
      </w:del>
      <w:r w:rsidRPr="005410CC">
        <w:rPr>
          <w:rFonts w:ascii="Times New Roman" w:eastAsia="Times New Roman" w:hAnsi="Times New Roman" w:cs="Times New Roman"/>
          <w:i/>
          <w:sz w:val="24"/>
          <w:szCs w:val="24"/>
        </w:rPr>
        <w:t>bullying</w:t>
      </w:r>
      <w:r w:rsidR="00A32864" w:rsidRPr="00765A51">
        <w:rPr>
          <w:rFonts w:ascii="Times New Roman" w:eastAsia="Times New Roman" w:hAnsi="Times New Roman" w:cs="Times New Roman"/>
          <w:sz w:val="24"/>
          <w:szCs w:val="24"/>
        </w:rPr>
        <w:t xml:space="preserve"> yaitu individu usia sebaya dengan kekuatan fisik dan senior atau bahkan orang-orang terdekat kita.</w:t>
      </w:r>
      <w:r w:rsidR="00A32864" w:rsidRPr="00765A51">
        <w:rPr>
          <w:rFonts w:ascii="Times New Roman" w:eastAsia="Times New Roman" w:hAnsi="Times New Roman" w:cs="Times New Roman"/>
          <w:sz w:val="24"/>
          <w:szCs w:val="24"/>
        </w:rPr>
        <w:fldChar w:fldCharType="begin"/>
      </w:r>
      <w:r w:rsidR="00A32864" w:rsidRPr="00765A51">
        <w:rPr>
          <w:rFonts w:ascii="Times New Roman" w:eastAsia="Times New Roman" w:hAnsi="Times New Roman" w:cs="Times New Roman"/>
          <w:sz w:val="24"/>
          <w:szCs w:val="24"/>
        </w:rPr>
        <w:instrText xml:space="preserve"> ADDIN ZOTERO_ITEM CSL_CITATION {"citationID":"zn59FtKc","properties":{"formattedCitation":"(Muhammad, 2009)","plainCitation":"(Muhammad, 2009)","noteIndex":0},"citationItems":[{"id":995,"uris":["http://zotero.org/users/8165088/items/P2WDUAJ6"],"itemData":{"id":995,"type":"article-journal","container-title":"Jurnal Dinamika Hukum Universitas Jenderal Soedirman","title":"Aspek Perlindungan Anak Dalam Tindak Kekerasan (Bullying) Terhadap Siswa Korban Kekerasan Di Sekolah (Studi Kasus Di SMK Kabupaten Banyumas)","author":[{"family":"Muhammad","given":"Muhammad"}],"issued":{"date-parts":[["2009"]]}}}],"schema":"https://github.com/citation-style-language/schema/raw/master/csl-citation.json"} </w:instrText>
      </w:r>
      <w:r w:rsidR="00A32864" w:rsidRPr="00765A51">
        <w:rPr>
          <w:rFonts w:ascii="Times New Roman" w:eastAsia="Times New Roman" w:hAnsi="Times New Roman" w:cs="Times New Roman"/>
          <w:sz w:val="24"/>
          <w:szCs w:val="24"/>
        </w:rPr>
        <w:fldChar w:fldCharType="separate"/>
      </w:r>
      <w:r w:rsidR="00A32864" w:rsidRPr="00765A51">
        <w:rPr>
          <w:rFonts w:ascii="Times New Roman" w:eastAsia="Times New Roman" w:hAnsi="Times New Roman" w:cs="Times New Roman"/>
          <w:sz w:val="24"/>
          <w:szCs w:val="24"/>
        </w:rPr>
        <w:t>(Muhammad, 2009)</w:t>
      </w:r>
      <w:r w:rsidR="00A32864" w:rsidRPr="00765A51">
        <w:rPr>
          <w:rFonts w:ascii="Times New Roman" w:eastAsia="Times New Roman" w:hAnsi="Times New Roman" w:cs="Times New Roman"/>
          <w:sz w:val="24"/>
          <w:szCs w:val="24"/>
        </w:rPr>
        <w:fldChar w:fldCharType="end"/>
      </w:r>
    </w:p>
    <w:p w14:paraId="58B4CE46" w14:textId="51EDE5BF" w:rsidR="00A32864" w:rsidRPr="00765A51" w:rsidRDefault="00A32864" w:rsidP="00A76DBE">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Perilaku </w:t>
      </w:r>
      <w:del w:id="473"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ini dapat terjadi diakibatkan beberapa faktor seperti, lingkungan sosial (sekolah, rumah), harmonisasi dalam keluarga, kebutuhan, keinginan dan kepercayaan diri yang kurang terhadap kemampuan ataupun individu secara keseluruhan. Ada dua jenis dalam </w:t>
      </w:r>
      <w:del w:id="474"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pertama, </w:t>
      </w:r>
      <w:del w:id="475"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fisik merupakan perundungan menyakiti individu lain dengan cara melukai fisiknya (memukul, menampar). Kedua, </w:t>
      </w:r>
      <w:del w:id="476" w:author="NIZAR" w:date="2023-05-25T09:09:00Z">
        <w:r w:rsidR="00056B63" w:rsidRPr="00765A51" w:rsidDel="00743610">
          <w:rPr>
            <w:rFonts w:ascii="Times New Roman" w:eastAsia="Times New Roman" w:hAnsi="Times New Roman" w:cs="Times New Roman"/>
            <w:i/>
            <w:sz w:val="24"/>
            <w:szCs w:val="24"/>
          </w:rPr>
          <w:delText>bullying</w:delText>
        </w:r>
      </w:del>
      <w:r w:rsidR="005410CC" w:rsidRPr="005410CC">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verbal mental yaitu perundungan menyakiti individu dengan cara mengucapkan kata-kata yang kasar atau bermakna menyakitkan hati secara umum (menghina, fitnah, mempermalukan) dengan dampak yang sangat serius terhadap mental psikologi korban atau dapat dikatakan merusak semangat hidup seseorang dari dalam yang akhirnya korban mengambil keputusan yang tidak masuk akal bagi dirinya (bunuh diri).</w:t>
      </w:r>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3YwiGQ3s","properties":{"formattedCitation":"(M. Putri, 2018)","plainCitation":"(M. Putri, 2018)","noteIndex":0},"citationItems":[{"id":982,"uris":["http://zotero.org/users/8165088/items/WGG52IML"],"itemData":{"id":982,"type":"article-journal","container-title":"Menara Ilmu","issue":"8","source":"Google Scholar","title":"Hubungan Kepercayaan Diri dan Dukungan Teman Sebaya dengan Jenis Perilaku Bullying Di MTSN Lawang Mandahiling Kecamatan Salimpaung Tahun 2017","volume":"12","author":[{"family":"Putri","given":"Marizki"}],"issued":{"date-parts":[["2018"]]}}}],"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M. Putri, 2018)</w:t>
      </w:r>
      <w:r w:rsidRPr="00765A51">
        <w:rPr>
          <w:rFonts w:ascii="Times New Roman" w:hAnsi="Times New Roman" w:cs="Times New Roman"/>
          <w:sz w:val="24"/>
          <w:szCs w:val="24"/>
        </w:rPr>
        <w:fldChar w:fldCharType="end"/>
      </w:r>
    </w:p>
    <w:p w14:paraId="410299A6" w14:textId="1BC958D8" w:rsidR="00A32864" w:rsidRPr="00765A51" w:rsidRDefault="00A32864" w:rsidP="00081877">
      <w:pPr>
        <w:jc w:val="both"/>
        <w:rPr>
          <w:rFonts w:ascii="Times New Roman" w:eastAsia="Times New Roman" w:hAnsi="Times New Roman" w:cs="Times New Roman"/>
          <w:sz w:val="24"/>
          <w:szCs w:val="24"/>
        </w:rPr>
      </w:pPr>
    </w:p>
    <w:p w14:paraId="2C9624CF" w14:textId="43B6E49E" w:rsidR="00A32864" w:rsidRPr="00765A51" w:rsidRDefault="00A32864" w:rsidP="00C37ADA">
      <w:pPr>
        <w:pStyle w:val="Heading3"/>
      </w:pPr>
      <w:bookmarkStart w:id="477" w:name="_Toc136518899"/>
      <w:r w:rsidRPr="00765A51">
        <w:t>Serial Drama Korea</w:t>
      </w:r>
      <w:bookmarkEnd w:id="477"/>
    </w:p>
    <w:p w14:paraId="170ED36C" w14:textId="77777777" w:rsidR="00A32864" w:rsidRPr="00765A51" w:rsidRDefault="00A32864">
      <w:pPr>
        <w:ind w:left="709" w:firstLine="720"/>
        <w:jc w:val="both"/>
        <w:rPr>
          <w:rFonts w:ascii="Times New Roman" w:eastAsia="Times New Roman" w:hAnsi="Times New Roman" w:cs="Times New Roman"/>
          <w:sz w:val="24"/>
          <w:szCs w:val="24"/>
        </w:rPr>
        <w:pPrChange w:id="478" w:author="NIZAR" w:date="2023-05-23T12:25:00Z">
          <w:pPr/>
        </w:pPrChange>
      </w:pPr>
      <w:commentRangeStart w:id="479"/>
      <w:r w:rsidRPr="00765A51">
        <w:rPr>
          <w:rFonts w:ascii="Times New Roman" w:eastAsia="Times New Roman" w:hAnsi="Times New Roman" w:cs="Times New Roman"/>
          <w:sz w:val="24"/>
          <w:szCs w:val="24"/>
        </w:rPr>
        <w:t xml:space="preserve">Drakor merupakan sebuah audio visual drama Korea dengan penayangan mengalami pembagian menjadi beberapa episode atau </w:t>
      </w:r>
      <w:r w:rsidRPr="00765A51">
        <w:rPr>
          <w:rFonts w:ascii="Times New Roman" w:eastAsia="Times New Roman" w:hAnsi="Times New Roman" w:cs="Times New Roman"/>
          <w:i/>
          <w:sz w:val="24"/>
          <w:szCs w:val="24"/>
        </w:rPr>
        <w:t>season</w:t>
      </w:r>
      <w:r w:rsidRPr="00765A51">
        <w:rPr>
          <w:rFonts w:ascii="Times New Roman" w:eastAsia="Times New Roman" w:hAnsi="Times New Roman" w:cs="Times New Roman"/>
          <w:sz w:val="24"/>
          <w:szCs w:val="24"/>
        </w:rPr>
        <w:t xml:space="preserve"> berbahasa Korea dan ditayangkan di televisi Korea. Namun, dengan berkembangnya zaman yang yang mendorong kemajuan teknologi yang </w:t>
      </w:r>
      <w:r w:rsidRPr="00765A51">
        <w:rPr>
          <w:rFonts w:ascii="Times New Roman" w:eastAsia="Times New Roman" w:hAnsi="Times New Roman" w:cs="Times New Roman"/>
          <w:sz w:val="24"/>
          <w:szCs w:val="24"/>
        </w:rPr>
        <w:lastRenderedPageBreak/>
        <w:t>menjadi lebih maju dan canggih. Drama Korea ini pun dibuat dalam versi film konvensional (bioskop) dan versi digital yang dapat terdistribusi dengan jangkauan lebih luas bahkan luar negeri serta dapat dinikmati melakui gawai atau gadget yg terhubung dengan internet.</w:t>
      </w:r>
      <w:r w:rsidRPr="00765A51">
        <w:rPr>
          <w:rFonts w:ascii="Times New Roman" w:eastAsia="Times New Roman" w:hAnsi="Times New Roman" w:cs="Times New Roman"/>
          <w:sz w:val="24"/>
          <w:szCs w:val="24"/>
        </w:rPr>
        <w:fldChar w:fldCharType="begin"/>
      </w:r>
      <w:r w:rsidRPr="00765A51">
        <w:rPr>
          <w:rFonts w:ascii="Times New Roman" w:eastAsia="Times New Roman" w:hAnsi="Times New Roman" w:cs="Times New Roman"/>
          <w:sz w:val="24"/>
          <w:szCs w:val="24"/>
        </w:rPr>
        <w:instrText xml:space="preserve"> ADDIN ZOTERO_ITEM CSL_CITATION {"citationID":"1HTYbOMF","properties":{"formattedCitation":"(Tsaniyyata, n.d.)","plainCitation":"(Tsaniyyata, n.d.)","noteIndex":0},"citationItems":[{"id":1002,"uris":["http://zotero.org/users/8165088/items/A94LD4A4"],"itemData":{"id":1002,"type":"article-journal","container-title":"Fakultas Psikologi UIN Maulana Malik Ibrahim Malang","title":"Pengaruh Minat Menonton Drama Korea Terhadap Kecenderungan Narsistik Pada Mahsiswa Fakultas Psikologi","author":[{"family":"Tsaniyyata","given":"Nuris Kuunie Maryamats"}]}}],"schema":"https://github.com/citation-style-language/schema/raw/master/csl-citation.json"} </w:instrText>
      </w:r>
      <w:r w:rsidRPr="00765A51">
        <w:rPr>
          <w:rFonts w:ascii="Times New Roman" w:eastAsia="Times New Roman" w:hAnsi="Times New Roman" w:cs="Times New Roman"/>
          <w:sz w:val="24"/>
          <w:szCs w:val="24"/>
        </w:rPr>
        <w:fldChar w:fldCharType="separate"/>
      </w:r>
      <w:r w:rsidRPr="00765A51">
        <w:rPr>
          <w:rFonts w:ascii="Times New Roman" w:eastAsia="Times New Roman" w:hAnsi="Times New Roman" w:cs="Times New Roman"/>
          <w:sz w:val="24"/>
          <w:szCs w:val="24"/>
        </w:rPr>
        <w:t>(Tsaniyyata, n.d.)</w:t>
      </w:r>
      <w:r w:rsidRPr="00765A51">
        <w:rPr>
          <w:rFonts w:ascii="Times New Roman" w:eastAsia="Times New Roman" w:hAnsi="Times New Roman" w:cs="Times New Roman"/>
          <w:sz w:val="24"/>
          <w:szCs w:val="24"/>
        </w:rPr>
        <w:fldChar w:fldCharType="end"/>
      </w:r>
      <w:r w:rsidRPr="00765A51">
        <w:rPr>
          <w:rFonts w:ascii="Times New Roman" w:eastAsia="Times New Roman" w:hAnsi="Times New Roman" w:cs="Times New Roman"/>
          <w:sz w:val="24"/>
          <w:szCs w:val="24"/>
        </w:rPr>
        <w:t xml:space="preserve"> </w:t>
      </w:r>
      <w:commentRangeEnd w:id="479"/>
      <w:r w:rsidRPr="00765A51">
        <w:rPr>
          <w:rFonts w:ascii="Times New Roman" w:eastAsia="Times New Roman" w:hAnsi="Times New Roman" w:cs="Times New Roman"/>
          <w:sz w:val="24"/>
          <w:szCs w:val="24"/>
        </w:rPr>
        <w:commentReference w:id="479"/>
      </w:r>
    </w:p>
    <w:p w14:paraId="2ED18EE2" w14:textId="2BE480C0" w:rsidR="00A32864" w:rsidRDefault="00A32864">
      <w:pPr>
        <w:ind w:left="709" w:firstLine="720"/>
        <w:jc w:val="both"/>
        <w:rPr>
          <w:rFonts w:ascii="Times New Roman" w:eastAsia="Times New Roman" w:hAnsi="Times New Roman" w:cs="Times New Roman"/>
          <w:sz w:val="24"/>
          <w:szCs w:val="24"/>
        </w:rPr>
        <w:pPrChange w:id="480" w:author="NIZAR" w:date="2023-05-23T12:25:00Z">
          <w:pPr/>
        </w:pPrChange>
      </w:pPr>
      <w:ins w:id="481" w:author="NIZAR" w:date="2023-05-23T12:18:00Z">
        <w:r w:rsidRPr="00765A51">
          <w:rPr>
            <w:rFonts w:ascii="Times New Roman" w:eastAsia="Times New Roman" w:hAnsi="Times New Roman" w:cs="Times New Roman"/>
            <w:sz w:val="24"/>
            <w:szCs w:val="24"/>
          </w:rPr>
          <w:t>Distribusi digital drama korea yang</w:t>
        </w:r>
      </w:ins>
      <w:ins w:id="482" w:author="NIZAR" w:date="2023-05-23T12:19:00Z">
        <w:r w:rsidRPr="00765A51">
          <w:rPr>
            <w:rFonts w:ascii="Times New Roman" w:eastAsia="Times New Roman" w:hAnsi="Times New Roman" w:cs="Times New Roman"/>
            <w:sz w:val="24"/>
            <w:szCs w:val="24"/>
          </w:rPr>
          <w:t xml:space="preserve"> sangat masif</w:t>
        </w:r>
      </w:ins>
      <w:ins w:id="483" w:author="NIZAR" w:date="2023-05-23T12:21:00Z">
        <w:r w:rsidRPr="00765A51">
          <w:rPr>
            <w:rFonts w:ascii="Times New Roman" w:eastAsia="Times New Roman" w:hAnsi="Times New Roman" w:cs="Times New Roman"/>
            <w:sz w:val="24"/>
            <w:szCs w:val="24"/>
          </w:rPr>
          <w:t xml:space="preserve"> kemudahan akses</w:t>
        </w:r>
      </w:ins>
      <w:ins w:id="484" w:author="NIZAR" w:date="2023-05-23T12:23:00Z">
        <w:r w:rsidRPr="00765A51">
          <w:rPr>
            <w:rFonts w:ascii="Times New Roman" w:eastAsia="Times New Roman" w:hAnsi="Times New Roman" w:cs="Times New Roman"/>
            <w:sz w:val="24"/>
            <w:szCs w:val="24"/>
          </w:rPr>
          <w:t xml:space="preserve"> serta audio visual yang menyentuh hati penonton</w:t>
        </w:r>
      </w:ins>
      <w:ins w:id="485" w:author="NIZAR" w:date="2023-05-23T12:19:00Z">
        <w:r w:rsidRPr="00765A51">
          <w:rPr>
            <w:rFonts w:ascii="Times New Roman" w:eastAsia="Times New Roman" w:hAnsi="Times New Roman" w:cs="Times New Roman"/>
            <w:sz w:val="24"/>
            <w:szCs w:val="24"/>
          </w:rPr>
          <w:t xml:space="preserve">, </w:t>
        </w:r>
      </w:ins>
      <w:ins w:id="486" w:author="NIZAR" w:date="2023-05-23T12:21:00Z">
        <w:r w:rsidRPr="00765A51">
          <w:rPr>
            <w:rFonts w:ascii="Times New Roman" w:eastAsia="Times New Roman" w:hAnsi="Times New Roman" w:cs="Times New Roman"/>
            <w:sz w:val="24"/>
            <w:szCs w:val="24"/>
          </w:rPr>
          <w:t>memengaruhi bertambahnya an</w:t>
        </w:r>
      </w:ins>
      <w:ins w:id="487" w:author="NIZAR" w:date="2023-05-23T12:22:00Z">
        <w:r w:rsidRPr="00765A51">
          <w:rPr>
            <w:rFonts w:ascii="Times New Roman" w:eastAsia="Times New Roman" w:hAnsi="Times New Roman" w:cs="Times New Roman"/>
            <w:sz w:val="24"/>
            <w:szCs w:val="24"/>
          </w:rPr>
          <w:t xml:space="preserve">tusiasme masyarakat </w:t>
        </w:r>
      </w:ins>
      <w:ins w:id="488" w:author="NIZAR" w:date="2023-05-23T12:24:00Z">
        <w:r w:rsidRPr="00765A51">
          <w:rPr>
            <w:rFonts w:ascii="Times New Roman" w:eastAsia="Times New Roman" w:hAnsi="Times New Roman" w:cs="Times New Roman"/>
            <w:sz w:val="24"/>
            <w:szCs w:val="24"/>
          </w:rPr>
          <w:t>untuk menantikan dan menonton drama korea lainnya.</w:t>
        </w:r>
      </w:ins>
    </w:p>
    <w:p w14:paraId="782C1DCA" w14:textId="760B0C6C" w:rsidR="001D4AEB" w:rsidRDefault="001D4AEB" w:rsidP="001D4AEB">
      <w:pPr>
        <w:ind w:left="709" w:firstLine="720"/>
        <w:jc w:val="both"/>
        <w:rPr>
          <w:rFonts w:ascii="Times New Roman" w:eastAsia="Times New Roman" w:hAnsi="Times New Roman" w:cs="Times New Roman"/>
          <w:sz w:val="24"/>
          <w:szCs w:val="24"/>
        </w:rPr>
      </w:pPr>
    </w:p>
    <w:p w14:paraId="12123245" w14:textId="41928330" w:rsidR="001D4AEB" w:rsidRPr="00765A51" w:rsidRDefault="001D4AEB" w:rsidP="004826EE">
      <w:pPr>
        <w:pStyle w:val="Heading2"/>
      </w:pPr>
      <w:del w:id="489" w:author="NIZAR" w:date="2023-05-31T20:20:00Z">
        <w:r w:rsidRPr="00765A51" w:rsidDel="001D4AEB">
          <w:delText xml:space="preserve">Kajian </w:delText>
        </w:r>
      </w:del>
      <w:bookmarkStart w:id="490" w:name="_Toc136518900"/>
      <w:ins w:id="491" w:author="NIZAR" w:date="2023-05-31T20:20:00Z">
        <w:r>
          <w:t>Penelitian</w:t>
        </w:r>
        <w:r w:rsidRPr="00765A51">
          <w:t xml:space="preserve"> </w:t>
        </w:r>
      </w:ins>
      <w:r w:rsidRPr="00765A51">
        <w:t>Terdahulu</w:t>
      </w:r>
      <w:bookmarkEnd w:id="490"/>
    </w:p>
    <w:p w14:paraId="5F1F2CAC" w14:textId="5F5F9DD7" w:rsidR="001D4AEB" w:rsidRPr="00765A51" w:rsidRDefault="001D4AEB" w:rsidP="001D4AEB">
      <w:pPr>
        <w:pStyle w:val="ListParagraph"/>
        <w:numPr>
          <w:ilvl w:val="0"/>
          <w:numId w:val="12"/>
        </w:numPr>
        <w:ind w:left="709"/>
        <w:jc w:val="both"/>
        <w:rPr>
          <w:rFonts w:ascii="Times New Roman" w:hAnsi="Times New Roman" w:cs="Times New Roman"/>
          <w:sz w:val="24"/>
          <w:szCs w:val="24"/>
        </w:rPr>
      </w:pPr>
      <w:r w:rsidRPr="00765A51">
        <w:rPr>
          <w:rFonts w:ascii="Times New Roman" w:hAnsi="Times New Roman" w:cs="Times New Roman"/>
          <w:sz w:val="24"/>
          <w:szCs w:val="24"/>
        </w:rPr>
        <w:t>Ardi Nasrullah Farikhi tahun 2023, Analisis Semiotika John Fiske Tentang Cyber</w:t>
      </w:r>
      <w:del w:id="492"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r w:rsidRPr="00765A51">
        <w:rPr>
          <w:rFonts w:ascii="Times New Roman" w:hAnsi="Times New Roman" w:cs="Times New Roman"/>
          <w:sz w:val="24"/>
          <w:szCs w:val="24"/>
        </w:rPr>
        <w:t xml:space="preserve"> Pada Remaja Dalam Film Unfriended (John Fiske's Semiotic Analysis Of Cyber</w:t>
      </w:r>
      <w:del w:id="493"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r w:rsidRPr="00765A51">
        <w:rPr>
          <w:rFonts w:ascii="Times New Roman" w:hAnsi="Times New Roman" w:cs="Times New Roman"/>
          <w:sz w:val="24"/>
          <w:szCs w:val="24"/>
        </w:rPr>
        <w:t xml:space="preserve"> In Adolescents In Unfriended Film). Penelitian ini berjenis </w:t>
      </w:r>
      <w:commentRangeStart w:id="494"/>
      <w:r w:rsidRPr="00765A51">
        <w:rPr>
          <w:rFonts w:ascii="Times New Roman" w:hAnsi="Times New Roman" w:cs="Times New Roman"/>
          <w:sz w:val="24"/>
          <w:szCs w:val="24"/>
        </w:rPr>
        <w:t xml:space="preserve">jurnal  </w:t>
      </w:r>
      <w:commentRangeEnd w:id="494"/>
      <w:r w:rsidRPr="00765A51">
        <w:rPr>
          <w:rStyle w:val="CommentReference"/>
          <w:rFonts w:ascii="Times New Roman" w:hAnsi="Times New Roman" w:cs="Times New Roman"/>
          <w:sz w:val="24"/>
          <w:szCs w:val="24"/>
        </w:rPr>
        <w:commentReference w:id="494"/>
      </w:r>
      <w:r w:rsidRPr="00765A51">
        <w:rPr>
          <w:rFonts w:ascii="Times New Roman" w:hAnsi="Times New Roman" w:cs="Times New Roman"/>
          <w:sz w:val="24"/>
          <w:szCs w:val="24"/>
        </w:rPr>
        <w:t xml:space="preserve">dengan metode analisis yang digunakan yaitu analisis semiotik </w:t>
      </w:r>
      <w:commentRangeStart w:id="495"/>
      <w:r w:rsidRPr="00765A51">
        <w:rPr>
          <w:rFonts w:ascii="Times New Roman" w:hAnsi="Times New Roman" w:cs="Times New Roman"/>
          <w:sz w:val="24"/>
          <w:szCs w:val="24"/>
        </w:rPr>
        <w:t>model John Fiske</w:t>
      </w:r>
      <w:commentRangeEnd w:id="495"/>
      <w:r w:rsidRPr="00765A51">
        <w:rPr>
          <w:rStyle w:val="CommentReference"/>
          <w:rFonts w:ascii="Times New Roman" w:hAnsi="Times New Roman" w:cs="Times New Roman"/>
          <w:sz w:val="24"/>
          <w:szCs w:val="24"/>
        </w:rPr>
        <w:commentReference w:id="495"/>
      </w:r>
      <w:r w:rsidRPr="00765A51">
        <w:rPr>
          <w:rFonts w:ascii="Times New Roman" w:hAnsi="Times New Roman" w:cs="Times New Roman"/>
          <w:sz w:val="24"/>
          <w:szCs w:val="24"/>
        </w:rPr>
        <w:t xml:space="preserve">. </w:t>
      </w:r>
      <w:commentRangeStart w:id="496"/>
      <w:r w:rsidRPr="00765A51">
        <w:rPr>
          <w:rFonts w:ascii="Times New Roman" w:hAnsi="Times New Roman" w:cs="Times New Roman"/>
          <w:sz w:val="24"/>
          <w:szCs w:val="24"/>
        </w:rPr>
        <w:t xml:space="preserve">Hasil </w:t>
      </w:r>
      <w:commentRangeEnd w:id="496"/>
      <w:r w:rsidRPr="00765A51">
        <w:rPr>
          <w:rStyle w:val="CommentReference"/>
          <w:rFonts w:ascii="Times New Roman" w:hAnsi="Times New Roman" w:cs="Times New Roman"/>
          <w:sz w:val="24"/>
          <w:szCs w:val="24"/>
        </w:rPr>
        <w:commentReference w:id="496"/>
      </w:r>
      <w:r w:rsidRPr="00765A51">
        <w:rPr>
          <w:rFonts w:ascii="Times New Roman" w:hAnsi="Times New Roman" w:cs="Times New Roman"/>
          <w:sz w:val="24"/>
          <w:szCs w:val="24"/>
        </w:rPr>
        <w:t xml:space="preserve">penelitian ini menunjukan salah satu jenis </w:t>
      </w:r>
      <w:del w:id="497"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r w:rsidRPr="00765A51">
        <w:rPr>
          <w:rFonts w:ascii="Times New Roman" w:hAnsi="Times New Roman" w:cs="Times New Roman"/>
          <w:sz w:val="24"/>
          <w:szCs w:val="24"/>
        </w:rPr>
        <w:t xml:space="preserve"> yaitu </w:t>
      </w:r>
      <w:r w:rsidRPr="00765A51">
        <w:rPr>
          <w:rFonts w:ascii="Times New Roman" w:hAnsi="Times New Roman" w:cs="Times New Roman"/>
          <w:i/>
          <w:sz w:val="24"/>
          <w:szCs w:val="24"/>
        </w:rPr>
        <w:t>cyber</w:t>
      </w:r>
      <w:del w:id="498"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r w:rsidRPr="00765A51">
        <w:rPr>
          <w:rFonts w:ascii="Times New Roman" w:hAnsi="Times New Roman" w:cs="Times New Roman"/>
          <w:sz w:val="24"/>
          <w:szCs w:val="24"/>
        </w:rPr>
        <w:t xml:space="preserve"> menjadi masalah sosial yang didukung dengan kemajuan teknologi serta menjadi masalah nyata mengintai bagi remaja. </w:t>
      </w:r>
      <w:commentRangeStart w:id="499"/>
      <w:r w:rsidRPr="00765A51">
        <w:rPr>
          <w:rFonts w:ascii="Times New Roman" w:hAnsi="Times New Roman" w:cs="Times New Roman"/>
          <w:sz w:val="24"/>
          <w:szCs w:val="24"/>
        </w:rPr>
        <w:t xml:space="preserve">Beda </w:t>
      </w:r>
      <w:commentRangeEnd w:id="499"/>
      <w:r w:rsidRPr="00765A51">
        <w:rPr>
          <w:rStyle w:val="CommentReference"/>
          <w:rFonts w:ascii="Times New Roman" w:hAnsi="Times New Roman" w:cs="Times New Roman"/>
          <w:sz w:val="24"/>
          <w:szCs w:val="24"/>
        </w:rPr>
        <w:commentReference w:id="499"/>
      </w:r>
      <w:r w:rsidRPr="00765A51">
        <w:rPr>
          <w:rFonts w:ascii="Times New Roman" w:hAnsi="Times New Roman" w:cs="Times New Roman"/>
          <w:sz w:val="24"/>
          <w:szCs w:val="24"/>
        </w:rPr>
        <w:t>penelitian ini dengan peneliti terletak pada model semotika yang digunakan dan objek yang diteliti bukanlah film melainkan serial drama (regional korea).</w:t>
      </w:r>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wV94Bcy2","properties":{"formattedCitation":"(Farikhi, 2023)","plainCitation":"(Farikhi, 2023)","noteIndex":0},"citationItems":[{"id":1108,"uris":["http://zotero.org/users/8165088/items/QDKF9DCW"],"itemData":{"id":1108,"type":"article-journal","container-title":"Journal SOSIOLOGI","issue":"1","page":"20–26","title":"Analisis Semiotika John Fiske Tentang Cyberbullying Pada Remaja Dalam Film Unfriended (John Fiske's Semiotic Analysis Of Cyberbullying In Adolescents In Unfriended Film)","volume":"6","author":[{"family":"Farikhi","given":"Ardi Nasrullah"}],"issued":{"date-parts":[["2023"]]}}}],"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Farikhi, 2023)</w:t>
      </w:r>
      <w:r w:rsidRPr="00765A51">
        <w:rPr>
          <w:rFonts w:ascii="Times New Roman" w:hAnsi="Times New Roman" w:cs="Times New Roman"/>
          <w:sz w:val="24"/>
          <w:szCs w:val="24"/>
        </w:rPr>
        <w:fldChar w:fldCharType="end"/>
      </w:r>
    </w:p>
    <w:p w14:paraId="4A01B7BF" w14:textId="77777777" w:rsidR="001D4AEB" w:rsidRPr="00765A51" w:rsidRDefault="001D4AEB" w:rsidP="001D4AEB">
      <w:pPr>
        <w:pStyle w:val="ListParagraph"/>
        <w:ind w:left="709"/>
        <w:jc w:val="both"/>
        <w:rPr>
          <w:rFonts w:ascii="Times New Roman" w:hAnsi="Times New Roman" w:cs="Times New Roman"/>
          <w:sz w:val="24"/>
          <w:szCs w:val="24"/>
        </w:rPr>
      </w:pPr>
    </w:p>
    <w:p w14:paraId="3EF2FE7E" w14:textId="27DD09F6" w:rsidR="001D4AEB" w:rsidRPr="00765A51" w:rsidRDefault="001D4AEB">
      <w:pPr>
        <w:pStyle w:val="ListParagraph"/>
        <w:numPr>
          <w:ilvl w:val="0"/>
          <w:numId w:val="12"/>
        </w:numPr>
        <w:ind w:left="709"/>
        <w:jc w:val="both"/>
        <w:rPr>
          <w:rFonts w:ascii="Times New Roman" w:hAnsi="Times New Roman" w:cs="Times New Roman"/>
          <w:sz w:val="24"/>
          <w:szCs w:val="24"/>
        </w:rPr>
        <w:pPrChange w:id="500" w:author="NIZAR" w:date="2023-05-23T21:00:00Z">
          <w:pPr>
            <w:pStyle w:val="ListParagraph"/>
            <w:numPr>
              <w:ilvl w:val="3"/>
              <w:numId w:val="1"/>
            </w:numPr>
            <w:ind w:left="426" w:hanging="360"/>
          </w:pPr>
        </w:pPrChange>
      </w:pPr>
      <w:del w:id="501" w:author="NIZAR" w:date="2023-05-23T21:17:00Z">
        <w:r w:rsidRPr="00765A51" w:rsidDel="00BA401C">
          <w:rPr>
            <w:rFonts w:ascii="Times New Roman" w:hAnsi="Times New Roman" w:cs="Times New Roman"/>
            <w:sz w:val="24"/>
            <w:szCs w:val="24"/>
          </w:rPr>
          <w:delText xml:space="preserve">Penelitian kelima ditulis oleh Olga Gorbatkova dan Anastasia Katrich (2020) dengan judul “Representation of the Concept "School Violence" in the Mirror of Contemporary American Cinema (1992–2020)”. Penelitian ini merupakan </w:delText>
        </w:r>
        <w:r w:rsidRPr="00765A51" w:rsidDel="00BA401C">
          <w:rPr>
            <w:rFonts w:ascii="Times New Roman" w:hAnsi="Times New Roman" w:cs="Times New Roman"/>
            <w:sz w:val="24"/>
            <w:szCs w:val="24"/>
            <w:highlight w:val="yellow"/>
          </w:rPr>
          <w:delText>jurnal</w:delText>
        </w:r>
        <w:r w:rsidRPr="00765A51" w:rsidDel="00BA401C">
          <w:rPr>
            <w:rFonts w:ascii="Times New Roman" w:hAnsi="Times New Roman" w:cs="Times New Roman"/>
            <w:sz w:val="24"/>
            <w:szCs w:val="24"/>
          </w:rPr>
          <w:delText xml:space="preserve"> yang bertujuan untuk melakukan analisis hermeneutik umum teks media visua 16 mengenai </w:delText>
        </w:r>
        <w:r w:rsidRPr="00765A51" w:rsidDel="00BA401C">
          <w:rPr>
            <w:rFonts w:ascii="Times New Roman" w:hAnsi="Times New Roman" w:cs="Times New Roman"/>
            <w:sz w:val="24"/>
            <w:szCs w:val="24"/>
            <w:highlight w:val="yellow"/>
          </w:rPr>
          <w:delText>representasi kekerasan sekolah</w:delText>
        </w:r>
        <w:r w:rsidRPr="00765A51" w:rsidDel="00BA401C">
          <w:rPr>
            <w:rFonts w:ascii="Times New Roman" w:hAnsi="Times New Roman" w:cs="Times New Roman"/>
            <w:sz w:val="24"/>
            <w:szCs w:val="24"/>
          </w:rPr>
          <w:delText xml:space="preserve"> dalam sinema Amerika modern yang spesifik antara tahun 1992 sampai 2020 (termasuk analisis stereotip, analisis ideologis, analisis plot, analisis karakter, dll), Hasil dari penelitian ini menunjukan bahwa produksi film modern Amerika Serikat, yang terkait dengan bidang penelitian, menciptakan suatu gambaran dunia yang penuh dengan </w:delText>
        </w:r>
      </w:del>
      <w:del w:id="502"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del w:id="503" w:author="NIZAR" w:date="2023-05-23T21:17:00Z">
        <w:r w:rsidRPr="00765A51" w:rsidDel="00BA401C">
          <w:rPr>
            <w:rFonts w:ascii="Times New Roman" w:hAnsi="Times New Roman" w:cs="Times New Roman"/>
            <w:sz w:val="24"/>
            <w:szCs w:val="24"/>
          </w:rPr>
          <w:delText>, serangan bersenjata, yang dipicu oleh berbagai motif seperti balas dendam, persaingan, penghinaan, penegasan diri, dll.</w:delText>
        </w:r>
        <w:r w:rsidRPr="00765A51" w:rsidDel="00BA401C">
          <w:rPr>
            <w:rFonts w:ascii="Times New Roman" w:hAnsi="Times New Roman" w:cs="Times New Roman"/>
            <w:sz w:val="24"/>
            <w:szCs w:val="24"/>
          </w:rPr>
          <w:br/>
        </w:r>
      </w:del>
      <w:commentRangeStart w:id="504"/>
      <w:ins w:id="505" w:author="NIZAR" w:date="2023-05-23T21:00:00Z">
        <w:r w:rsidRPr="00765A51">
          <w:rPr>
            <w:rFonts w:ascii="Times New Roman" w:hAnsi="Times New Roman" w:cs="Times New Roman"/>
            <w:sz w:val="24"/>
            <w:szCs w:val="24"/>
          </w:rPr>
          <w:t>Olga Gorbatkova, Anastasia Katrich tahun 2020. Representation of the Concept "School Violence" in the Mirror of Contemporary American Cinema (1992–2020).</w:t>
        </w:r>
      </w:ins>
      <w:ins w:id="506" w:author="NIZAR" w:date="2023-05-23T21:07:00Z">
        <w:r w:rsidRPr="00765A51">
          <w:rPr>
            <w:rFonts w:ascii="Times New Roman" w:hAnsi="Times New Roman" w:cs="Times New Roman"/>
            <w:sz w:val="24"/>
            <w:szCs w:val="24"/>
          </w:rPr>
          <w:t xml:space="preserve"> Penelitian ini berjenis jurnal </w:t>
        </w:r>
      </w:ins>
      <w:ins w:id="507" w:author="NIZAR" w:date="2023-05-23T21:09:00Z">
        <w:r w:rsidRPr="00765A51">
          <w:rPr>
            <w:rFonts w:ascii="Times New Roman" w:hAnsi="Times New Roman" w:cs="Times New Roman"/>
            <w:sz w:val="24"/>
            <w:szCs w:val="24"/>
          </w:rPr>
          <w:t xml:space="preserve">dengan analisis hermeneutik teks media. Pembahasan </w:t>
        </w:r>
      </w:ins>
      <w:ins w:id="508" w:author="NIZAR" w:date="2023-05-23T21:11:00Z">
        <w:r w:rsidRPr="00765A51">
          <w:rPr>
            <w:rFonts w:ascii="Times New Roman" w:hAnsi="Times New Roman" w:cs="Times New Roman"/>
            <w:sz w:val="24"/>
            <w:szCs w:val="24"/>
          </w:rPr>
          <w:t>dalam penelitian ini yaitu tentang represetasi perilaku kekerasan sekolah</w:t>
        </w:r>
      </w:ins>
      <w:ins w:id="509" w:author="NIZAR" w:date="2023-05-23T21:14:00Z">
        <w:r w:rsidRPr="00765A51">
          <w:rPr>
            <w:rFonts w:ascii="Times New Roman" w:hAnsi="Times New Roman" w:cs="Times New Roman"/>
            <w:sz w:val="24"/>
            <w:szCs w:val="24"/>
          </w:rPr>
          <w:t xml:space="preserve"> pada sinema Amerika rentang tahun 1992-2020</w:t>
        </w:r>
      </w:ins>
      <w:ins w:id="510" w:author="NIZAR" w:date="2023-05-23T21:11:00Z">
        <w:r w:rsidRPr="00765A51">
          <w:rPr>
            <w:rFonts w:ascii="Times New Roman" w:hAnsi="Times New Roman" w:cs="Times New Roman"/>
            <w:sz w:val="24"/>
            <w:szCs w:val="24"/>
          </w:rPr>
          <w:t xml:space="preserve">. Analisis dilakukan terhadap beberapa aspek seperti, </w:t>
        </w:r>
      </w:ins>
      <w:ins w:id="511" w:author="NIZAR" w:date="2023-05-23T21:13:00Z">
        <w:r w:rsidRPr="00765A51">
          <w:rPr>
            <w:rFonts w:ascii="Times New Roman" w:hAnsi="Times New Roman" w:cs="Times New Roman"/>
            <w:sz w:val="24"/>
            <w:szCs w:val="24"/>
          </w:rPr>
          <w:t>plot dan karakter.</w:t>
        </w:r>
      </w:ins>
      <w:ins w:id="512" w:author="NIZAR" w:date="2023-05-23T21:15:00Z">
        <w:r w:rsidRPr="00765A51">
          <w:rPr>
            <w:rFonts w:ascii="Times New Roman" w:hAnsi="Times New Roman" w:cs="Times New Roman"/>
            <w:sz w:val="24"/>
            <w:szCs w:val="24"/>
          </w:rPr>
          <w:t xml:space="preserve"> Hasil dari penelitian ini menujukkan bahwa tindakan </w:t>
        </w:r>
      </w:ins>
      <w:del w:id="513"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ins w:id="514" w:author="NIZAR" w:date="2023-05-23T21:15:00Z">
        <w:r w:rsidRPr="00765A51">
          <w:rPr>
            <w:rFonts w:ascii="Times New Roman" w:hAnsi="Times New Roman" w:cs="Times New Roman"/>
            <w:sz w:val="24"/>
            <w:szCs w:val="24"/>
          </w:rPr>
          <w:t xml:space="preserve"> itu sangatlah fatal yang disebabkan oleh berbagai faktor motif</w:t>
        </w:r>
      </w:ins>
      <w:ins w:id="515" w:author="NIZAR" w:date="2023-05-23T21:16:00Z">
        <w:r w:rsidRPr="00765A51">
          <w:rPr>
            <w:rFonts w:ascii="Times New Roman" w:hAnsi="Times New Roman" w:cs="Times New Roman"/>
            <w:sz w:val="24"/>
            <w:szCs w:val="24"/>
          </w:rPr>
          <w:t xml:space="preserve"> masalah sosial (seperti dendam, kekuasaan, persaingan).</w:t>
        </w:r>
      </w:ins>
      <w:commentRangeEnd w:id="504"/>
      <w:r w:rsidRPr="00765A51">
        <w:rPr>
          <w:rStyle w:val="CommentReference"/>
          <w:rFonts w:ascii="Times New Roman" w:hAnsi="Times New Roman" w:cs="Times New Roman"/>
          <w:sz w:val="24"/>
          <w:szCs w:val="24"/>
        </w:rPr>
        <w:commentReference w:id="504"/>
      </w:r>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W4Gf3pxV","properties":{"formattedCitation":"(Gorbatkova &amp; Katrich, 2020)","plainCitation":"(Gorbatkova &amp; Katrich, 2020)","noteIndex":0},"citationItems":[{"id":1109,"uris":["http://zotero.org/users/8165088/items/NY2ZJ4C8"],"itemData":{"id":1109,"type":"article-journal","container-title":"Медиаобразование","issue":"3","note":"publisher: Таганрогский институт имени АП Чехова (филиал)«Ростовского государственного …","page":"375–385","title":"Representation Of The Concept\" School Violence\" In The Mirror Of Contemporary American Cinema (1992-2020)","volume":"60","author":[{"family":"Gorbatkova","given":"Olga"},{"family":"Katrich","given":"Anastasia"}],"issued":{"date-parts":[["2020"]]}}}],"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Gorbatkova &amp; Katrich, 2020)</w:t>
      </w:r>
      <w:r w:rsidRPr="00765A51">
        <w:rPr>
          <w:rFonts w:ascii="Times New Roman" w:hAnsi="Times New Roman" w:cs="Times New Roman"/>
          <w:sz w:val="24"/>
          <w:szCs w:val="24"/>
        </w:rPr>
        <w:fldChar w:fldCharType="end"/>
      </w:r>
    </w:p>
    <w:p w14:paraId="0B19F507" w14:textId="77777777" w:rsidR="001D4AEB" w:rsidRPr="00765A51" w:rsidRDefault="001D4AEB" w:rsidP="001D4AEB">
      <w:pPr>
        <w:ind w:left="709"/>
        <w:jc w:val="both"/>
        <w:rPr>
          <w:rFonts w:ascii="Times New Roman" w:hAnsi="Times New Roman" w:cs="Times New Roman"/>
          <w:sz w:val="24"/>
          <w:szCs w:val="24"/>
        </w:rPr>
      </w:pPr>
    </w:p>
    <w:p w14:paraId="7DD9CB6E" w14:textId="5DBD2FC5" w:rsidR="001D4AEB" w:rsidRPr="00765A51" w:rsidRDefault="001D4AEB" w:rsidP="001D4AEB">
      <w:pPr>
        <w:pStyle w:val="ListParagraph"/>
        <w:numPr>
          <w:ilvl w:val="0"/>
          <w:numId w:val="12"/>
        </w:numPr>
        <w:ind w:left="709"/>
        <w:jc w:val="both"/>
        <w:rPr>
          <w:rFonts w:ascii="Times New Roman" w:hAnsi="Times New Roman" w:cs="Times New Roman"/>
          <w:sz w:val="24"/>
          <w:szCs w:val="24"/>
        </w:rPr>
      </w:pPr>
      <w:ins w:id="516" w:author="NIZAR" w:date="2023-05-24T07:20:00Z">
        <w:r w:rsidRPr="00765A51">
          <w:rPr>
            <w:rFonts w:ascii="Times New Roman" w:hAnsi="Times New Roman" w:cs="Times New Roman"/>
            <w:sz w:val="24"/>
            <w:szCs w:val="24"/>
          </w:rPr>
          <w:t>Nurul Aulia Putri</w:t>
        </w:r>
      </w:ins>
      <w:r w:rsidRPr="00765A51">
        <w:rPr>
          <w:rFonts w:ascii="Times New Roman" w:hAnsi="Times New Roman" w:cs="Times New Roman"/>
          <w:sz w:val="24"/>
          <w:szCs w:val="24"/>
        </w:rPr>
        <w:t xml:space="preserve"> </w:t>
      </w:r>
      <w:ins w:id="517" w:author="NIZAR" w:date="2023-05-24T07:21:00Z">
        <w:r w:rsidRPr="00765A51">
          <w:rPr>
            <w:rFonts w:ascii="Times New Roman" w:hAnsi="Times New Roman" w:cs="Times New Roman"/>
            <w:sz w:val="24"/>
            <w:szCs w:val="24"/>
          </w:rPr>
          <w:t>Tahun</w:t>
        </w:r>
      </w:ins>
      <w:ins w:id="518" w:author="NIZAR" w:date="2023-05-24T07:22:00Z">
        <w:r w:rsidRPr="00765A51">
          <w:rPr>
            <w:rFonts w:ascii="Times New Roman" w:hAnsi="Times New Roman" w:cs="Times New Roman"/>
            <w:sz w:val="24"/>
            <w:szCs w:val="24"/>
          </w:rPr>
          <w:t xml:space="preserve"> 2019</w:t>
        </w:r>
      </w:ins>
      <w:ins w:id="519" w:author="NIZAR" w:date="2023-05-24T07:21:00Z">
        <w:r w:rsidRPr="00765A51">
          <w:rPr>
            <w:rFonts w:ascii="Times New Roman" w:hAnsi="Times New Roman" w:cs="Times New Roman"/>
            <w:sz w:val="24"/>
            <w:szCs w:val="24"/>
          </w:rPr>
          <w:t xml:space="preserve"> </w:t>
        </w:r>
      </w:ins>
      <w:r w:rsidR="005410CC" w:rsidRPr="005410CC">
        <w:rPr>
          <w:rFonts w:ascii="Times New Roman" w:hAnsi="Times New Roman" w:cs="Times New Roman"/>
          <w:i/>
          <w:sz w:val="24"/>
          <w:szCs w:val="24"/>
        </w:rPr>
        <w:t>Bullying</w:t>
      </w:r>
      <w:ins w:id="520" w:author="NIZAR" w:date="2023-05-24T07:20:00Z">
        <w:r w:rsidRPr="00765A51">
          <w:rPr>
            <w:rFonts w:ascii="Times New Roman" w:hAnsi="Times New Roman" w:cs="Times New Roman"/>
            <w:sz w:val="24"/>
            <w:szCs w:val="24"/>
          </w:rPr>
          <w:t xml:space="preserve"> Dalam Pendidikan (Analisis Semiotika Film Sajen Karya Haqi Ahmad)</w:t>
        </w:r>
      </w:ins>
      <w:ins w:id="521" w:author="NIZAR" w:date="2023-05-24T07:22:00Z">
        <w:r w:rsidRPr="00765A51">
          <w:rPr>
            <w:rFonts w:ascii="Times New Roman" w:hAnsi="Times New Roman" w:cs="Times New Roman"/>
            <w:sz w:val="24"/>
            <w:szCs w:val="24"/>
          </w:rPr>
          <w:t>. Penelitian ini berjenis tesis dengan menggunakan</w:t>
        </w:r>
      </w:ins>
      <w:ins w:id="522" w:author="NIZAR" w:date="2023-05-24T07:28:00Z">
        <w:r w:rsidRPr="00765A51">
          <w:rPr>
            <w:rFonts w:ascii="Times New Roman" w:hAnsi="Times New Roman" w:cs="Times New Roman"/>
            <w:sz w:val="24"/>
            <w:szCs w:val="24"/>
          </w:rPr>
          <w:t xml:space="preserve"> objek sebuah film dan</w:t>
        </w:r>
      </w:ins>
      <w:ins w:id="523" w:author="NIZAR" w:date="2023-05-24T07:22:00Z">
        <w:r w:rsidRPr="00765A51">
          <w:rPr>
            <w:rFonts w:ascii="Times New Roman" w:hAnsi="Times New Roman" w:cs="Times New Roman"/>
            <w:sz w:val="24"/>
            <w:szCs w:val="24"/>
          </w:rPr>
          <w:t xml:space="preserve"> </w:t>
        </w:r>
      </w:ins>
      <w:ins w:id="524" w:author="NIZAR" w:date="2023-05-24T07:23:00Z">
        <w:r w:rsidRPr="00765A51">
          <w:rPr>
            <w:rFonts w:ascii="Times New Roman" w:hAnsi="Times New Roman" w:cs="Times New Roman"/>
            <w:sz w:val="24"/>
            <w:szCs w:val="24"/>
          </w:rPr>
          <w:t>pendekatan kualitatif deksriptif analisis semiotika Charles Sanders Pierce</w:t>
        </w:r>
      </w:ins>
      <w:ins w:id="525" w:author="NIZAR" w:date="2023-05-24T07:24:00Z">
        <w:r w:rsidRPr="00765A51">
          <w:rPr>
            <w:rFonts w:ascii="Times New Roman" w:hAnsi="Times New Roman" w:cs="Times New Roman"/>
            <w:sz w:val="24"/>
            <w:szCs w:val="24"/>
          </w:rPr>
          <w:t xml:space="preserve"> dengan hasil penelitian </w:t>
        </w:r>
      </w:ins>
      <w:ins w:id="526" w:author="NIZAR" w:date="2023-05-24T07:25:00Z">
        <w:r w:rsidRPr="00765A51">
          <w:rPr>
            <w:rFonts w:ascii="Times New Roman" w:hAnsi="Times New Roman" w:cs="Times New Roman"/>
            <w:sz w:val="24"/>
            <w:szCs w:val="24"/>
          </w:rPr>
          <w:t xml:space="preserve">menunjukan </w:t>
        </w:r>
      </w:ins>
      <w:del w:id="527"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ins w:id="528" w:author="NIZAR" w:date="2023-05-24T07:25:00Z">
        <w:r w:rsidRPr="00765A51">
          <w:rPr>
            <w:rFonts w:ascii="Times New Roman" w:hAnsi="Times New Roman" w:cs="Times New Roman"/>
            <w:sz w:val="24"/>
            <w:szCs w:val="24"/>
          </w:rPr>
          <w:t xml:space="preserve"> yang umum terjadi di sekolah seperti kekeran fisik, ejekan, dan hinaan dengan </w:t>
        </w:r>
      </w:ins>
      <w:ins w:id="529" w:author="NIZAR" w:date="2023-05-24T07:26:00Z">
        <w:r w:rsidRPr="00765A51">
          <w:rPr>
            <w:rFonts w:ascii="Times New Roman" w:hAnsi="Times New Roman" w:cs="Times New Roman"/>
            <w:sz w:val="24"/>
            <w:szCs w:val="24"/>
          </w:rPr>
          <w:t xml:space="preserve">dilihat </w:t>
        </w:r>
      </w:ins>
      <w:ins w:id="530" w:author="NIZAR" w:date="2023-05-24T07:25:00Z">
        <w:r w:rsidRPr="00765A51">
          <w:rPr>
            <w:rFonts w:ascii="Times New Roman" w:hAnsi="Times New Roman" w:cs="Times New Roman"/>
            <w:sz w:val="24"/>
            <w:szCs w:val="24"/>
          </w:rPr>
          <w:t>menggunakan</w:t>
        </w:r>
      </w:ins>
      <w:ins w:id="531" w:author="NIZAR" w:date="2023-05-24T07:26:00Z">
        <w:r w:rsidRPr="00765A51">
          <w:rPr>
            <w:rFonts w:ascii="Times New Roman" w:hAnsi="Times New Roman" w:cs="Times New Roman"/>
            <w:sz w:val="24"/>
            <w:szCs w:val="24"/>
          </w:rPr>
          <w:t xml:space="preserve"> beberapa</w:t>
        </w:r>
      </w:ins>
      <w:ins w:id="532" w:author="NIZAR" w:date="2023-05-24T07:25:00Z">
        <w:r w:rsidRPr="00765A51">
          <w:rPr>
            <w:rFonts w:ascii="Times New Roman" w:hAnsi="Times New Roman" w:cs="Times New Roman"/>
            <w:sz w:val="24"/>
            <w:szCs w:val="24"/>
          </w:rPr>
          <w:t xml:space="preserve"> sudut pandang.</w:t>
        </w:r>
      </w:ins>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GYDATsrf","properties":{"formattedCitation":"(N. A. Putri, 2019)","plainCitation":"(N. A. Putri, 2019)","noteIndex":0},"citationItems":[{"id":1045,"uris":["http://zotero.org/users/8165088/items/PGY485NR"],"itemData":{"id":1045,"type":"thesis","genre":"PhD Thesis","source":"Google Scholar","title":"Bullying Dalam Pendidikan (Analisis Semiotika Film Sajen Karya Haqi Ahmad)","author":[{"family":"Putri","given":"Nurul Aulia"}],"issued":{"date-parts":[["2019"]]}}}],"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N. A. Putri, 2019)</w:t>
      </w:r>
      <w:r w:rsidRPr="00765A51">
        <w:rPr>
          <w:rFonts w:ascii="Times New Roman" w:hAnsi="Times New Roman" w:cs="Times New Roman"/>
          <w:sz w:val="24"/>
          <w:szCs w:val="24"/>
        </w:rPr>
        <w:fldChar w:fldCharType="end"/>
      </w:r>
    </w:p>
    <w:p w14:paraId="275E3C84" w14:textId="77777777" w:rsidR="001D4AEB" w:rsidRPr="00765A51" w:rsidRDefault="001D4AEB" w:rsidP="001D4AEB">
      <w:pPr>
        <w:ind w:left="709"/>
        <w:jc w:val="both"/>
        <w:rPr>
          <w:rFonts w:ascii="Times New Roman" w:hAnsi="Times New Roman" w:cs="Times New Roman"/>
          <w:sz w:val="24"/>
          <w:szCs w:val="24"/>
        </w:rPr>
      </w:pPr>
    </w:p>
    <w:p w14:paraId="654449AD" w14:textId="048B3FBF" w:rsidR="001D4AEB" w:rsidRPr="00765A51" w:rsidRDefault="001D4AEB">
      <w:pPr>
        <w:pStyle w:val="ListParagraph"/>
        <w:numPr>
          <w:ilvl w:val="0"/>
          <w:numId w:val="12"/>
        </w:numPr>
        <w:ind w:left="709"/>
        <w:jc w:val="both"/>
        <w:rPr>
          <w:rFonts w:ascii="Times New Roman" w:hAnsi="Times New Roman" w:cs="Times New Roman"/>
          <w:sz w:val="24"/>
          <w:szCs w:val="24"/>
        </w:rPr>
        <w:pPrChange w:id="533" w:author="NIZAR" w:date="2023-05-24T08:19:00Z">
          <w:pPr>
            <w:pStyle w:val="ListParagraph"/>
            <w:numPr>
              <w:ilvl w:val="3"/>
              <w:numId w:val="1"/>
            </w:numPr>
            <w:ind w:left="2880" w:hanging="360"/>
            <w:jc w:val="both"/>
          </w:pPr>
        </w:pPrChange>
      </w:pPr>
      <w:commentRangeStart w:id="534"/>
      <w:ins w:id="535" w:author="NIZAR" w:date="2023-05-24T08:16:00Z">
        <w:r w:rsidRPr="00765A51">
          <w:rPr>
            <w:rFonts w:ascii="Times New Roman" w:hAnsi="Times New Roman" w:cs="Times New Roman"/>
            <w:sz w:val="24"/>
            <w:szCs w:val="24"/>
          </w:rPr>
          <w:t xml:space="preserve">Fadhila Nurul Atika Representasi </w:t>
        </w:r>
      </w:ins>
      <w:r w:rsidR="005410CC" w:rsidRPr="005410CC">
        <w:rPr>
          <w:rFonts w:ascii="Times New Roman" w:hAnsi="Times New Roman" w:cs="Times New Roman"/>
          <w:i/>
          <w:sz w:val="24"/>
          <w:szCs w:val="24"/>
        </w:rPr>
        <w:t>Bullying</w:t>
      </w:r>
      <w:ins w:id="536" w:author="NIZAR" w:date="2023-05-24T08:16:00Z">
        <w:r w:rsidRPr="00765A51">
          <w:rPr>
            <w:rFonts w:ascii="Times New Roman" w:hAnsi="Times New Roman" w:cs="Times New Roman"/>
            <w:sz w:val="24"/>
            <w:szCs w:val="24"/>
          </w:rPr>
          <w:t xml:space="preserve"> dalam Film Joker (Analisis Semiotika Model Roland Barthes)</w:t>
        </w:r>
      </w:ins>
      <w:ins w:id="537" w:author="NIZAR" w:date="2023-05-24T08:19:00Z">
        <w:r w:rsidRPr="00765A51">
          <w:rPr>
            <w:rFonts w:ascii="Times New Roman" w:hAnsi="Times New Roman" w:cs="Times New Roman"/>
            <w:sz w:val="24"/>
            <w:szCs w:val="24"/>
          </w:rPr>
          <w:t xml:space="preserve">. Penelitian ini berjenis skripsi dengan menggunakan analisis semiotika Roland Barthes. </w:t>
        </w:r>
      </w:ins>
      <w:ins w:id="538" w:author="NIZAR" w:date="2023-05-24T08:20:00Z">
        <w:r w:rsidRPr="00765A51">
          <w:rPr>
            <w:rFonts w:ascii="Times New Roman" w:hAnsi="Times New Roman" w:cs="Times New Roman"/>
            <w:sz w:val="24"/>
            <w:szCs w:val="24"/>
          </w:rPr>
          <w:t xml:space="preserve">Subjek yang digunakan </w:t>
        </w:r>
        <w:r w:rsidRPr="00765A51">
          <w:rPr>
            <w:rFonts w:ascii="Times New Roman" w:hAnsi="Times New Roman" w:cs="Times New Roman"/>
            <w:sz w:val="24"/>
            <w:szCs w:val="24"/>
          </w:rPr>
          <w:lastRenderedPageBreak/>
          <w:t xml:space="preserve">dalam penelitian ini yaitu sebuah film berjudul Joker yang berbeda dengan peneliti yaitu menggunakan </w:t>
        </w:r>
      </w:ins>
      <w:ins w:id="539" w:author="NIZAR" w:date="2023-05-24T08:21:00Z">
        <w:r w:rsidRPr="00765A51">
          <w:rPr>
            <w:rFonts w:ascii="Times New Roman" w:hAnsi="Times New Roman" w:cs="Times New Roman"/>
            <w:sz w:val="24"/>
            <w:szCs w:val="24"/>
          </w:rPr>
          <w:t xml:space="preserve">serial drama (regional korea). Hasil dari penelitian memaparkan mengenai berbgaia macam tindakan bulying yang dapat dialami oleh siapapun, kapanpun, dan dimanapun. </w:t>
        </w:r>
      </w:ins>
      <w:r w:rsidR="005410CC" w:rsidRPr="005410CC">
        <w:rPr>
          <w:rFonts w:ascii="Times New Roman" w:hAnsi="Times New Roman" w:cs="Times New Roman"/>
          <w:i/>
          <w:sz w:val="24"/>
          <w:szCs w:val="24"/>
        </w:rPr>
        <w:t>Bullying</w:t>
      </w:r>
      <w:ins w:id="540" w:author="NIZAR" w:date="2023-05-24T08:22:00Z">
        <w:r w:rsidRPr="00765A51">
          <w:rPr>
            <w:rFonts w:ascii="Times New Roman" w:hAnsi="Times New Roman" w:cs="Times New Roman"/>
            <w:sz w:val="24"/>
            <w:szCs w:val="24"/>
          </w:rPr>
          <w:t xml:space="preserve"> yang dialkukan yaitu </w:t>
        </w:r>
      </w:ins>
      <w:del w:id="541"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ins w:id="542" w:author="NIZAR" w:date="2023-05-24T08:22:00Z">
        <w:r w:rsidRPr="00765A51">
          <w:rPr>
            <w:rFonts w:ascii="Times New Roman" w:hAnsi="Times New Roman" w:cs="Times New Roman"/>
            <w:sz w:val="24"/>
            <w:szCs w:val="24"/>
          </w:rPr>
          <w:t xml:space="preserve"> fisik dan verbal dengan menghina dan mengancam.</w:t>
        </w:r>
      </w:ins>
      <w:commentRangeEnd w:id="534"/>
      <w:ins w:id="543" w:author="NIZAR" w:date="2023-05-24T08:23:00Z">
        <w:r w:rsidRPr="00765A51">
          <w:rPr>
            <w:rStyle w:val="CommentReference"/>
            <w:rFonts w:ascii="Times New Roman" w:hAnsi="Times New Roman" w:cs="Times New Roman"/>
            <w:sz w:val="24"/>
            <w:szCs w:val="24"/>
          </w:rPr>
          <w:commentReference w:id="534"/>
        </w:r>
      </w:ins>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70LYHXS5","properties":{"formattedCitation":"(Atika, 2020)","plainCitation":"(Atika, 2020)","noteIndex":0},"citationItems":[{"id":1111,"uris":["http://zotero.org/users/8165088/items/FAL76B9I"],"itemData":{"id":1111,"type":"thesis","genre":"PhD Thesis","publisher":"UIN Sunan Ampel Surabaya","title":"Representasi Bullying Dalam Film Joker: Analisis Semiotika Model Roland Barthes","author":[{"family":"Atika","given":"Fadhila Nurul"}],"issued":{"date-parts":[["2020"]]}}}],"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Atika, 2020)</w:t>
      </w:r>
      <w:r w:rsidRPr="00765A51">
        <w:rPr>
          <w:rFonts w:ascii="Times New Roman" w:hAnsi="Times New Roman" w:cs="Times New Roman"/>
          <w:sz w:val="24"/>
          <w:szCs w:val="24"/>
        </w:rPr>
        <w:fldChar w:fldCharType="end"/>
      </w:r>
    </w:p>
    <w:p w14:paraId="07CB54C2" w14:textId="77777777" w:rsidR="001D4AEB" w:rsidRPr="00765A51" w:rsidRDefault="001D4AEB" w:rsidP="001D4AEB">
      <w:pPr>
        <w:ind w:left="709"/>
        <w:jc w:val="both"/>
        <w:rPr>
          <w:rFonts w:ascii="Times New Roman" w:hAnsi="Times New Roman" w:cs="Times New Roman"/>
          <w:sz w:val="24"/>
          <w:szCs w:val="24"/>
        </w:rPr>
      </w:pPr>
    </w:p>
    <w:p w14:paraId="1E7F40F7" w14:textId="7AFAB38A" w:rsidR="001D4AEB" w:rsidRPr="00765A51" w:rsidRDefault="001D4AEB">
      <w:pPr>
        <w:pStyle w:val="ListParagraph"/>
        <w:numPr>
          <w:ilvl w:val="0"/>
          <w:numId w:val="12"/>
        </w:numPr>
        <w:ind w:left="709"/>
        <w:jc w:val="both"/>
        <w:rPr>
          <w:rFonts w:ascii="Times New Roman" w:hAnsi="Times New Roman" w:cs="Times New Roman"/>
          <w:sz w:val="24"/>
          <w:szCs w:val="24"/>
        </w:rPr>
        <w:pPrChange w:id="544" w:author="NIZAR" w:date="2023-05-24T08:40:00Z">
          <w:pPr>
            <w:pStyle w:val="ListParagraph"/>
            <w:numPr>
              <w:ilvl w:val="3"/>
              <w:numId w:val="1"/>
            </w:numPr>
            <w:ind w:left="2880" w:hanging="360"/>
            <w:jc w:val="both"/>
          </w:pPr>
        </w:pPrChange>
      </w:pPr>
      <w:commentRangeStart w:id="545"/>
      <w:ins w:id="546" w:author="NIZAR" w:date="2023-05-24T08:40:00Z">
        <w:r w:rsidRPr="00765A51">
          <w:rPr>
            <w:rFonts w:ascii="Times New Roman" w:hAnsi="Times New Roman" w:cs="Times New Roman"/>
            <w:sz w:val="24"/>
            <w:szCs w:val="24"/>
          </w:rPr>
          <w:t xml:space="preserve">Arum Indah Permata Sari Representasi </w:t>
        </w:r>
      </w:ins>
      <w:r w:rsidR="005410CC" w:rsidRPr="005410CC">
        <w:rPr>
          <w:rFonts w:ascii="Times New Roman" w:hAnsi="Times New Roman" w:cs="Times New Roman"/>
          <w:i/>
          <w:sz w:val="24"/>
          <w:szCs w:val="24"/>
        </w:rPr>
        <w:t>Bullying</w:t>
      </w:r>
      <w:ins w:id="547" w:author="NIZAR" w:date="2023-05-24T08:40:00Z">
        <w:r w:rsidRPr="00765A51">
          <w:rPr>
            <w:rFonts w:ascii="Times New Roman" w:hAnsi="Times New Roman" w:cs="Times New Roman"/>
            <w:sz w:val="24"/>
            <w:szCs w:val="24"/>
          </w:rPr>
          <w:t xml:space="preserve"> pada Film “My Little Baby, Jaya”. Penelitian </w:t>
        </w:r>
      </w:ins>
      <w:commentRangeEnd w:id="545"/>
      <w:ins w:id="548" w:author="NIZAR" w:date="2023-05-24T08:41:00Z">
        <w:r w:rsidRPr="00765A51">
          <w:rPr>
            <w:rStyle w:val="CommentReference"/>
            <w:rFonts w:ascii="Times New Roman" w:hAnsi="Times New Roman" w:cs="Times New Roman"/>
            <w:sz w:val="24"/>
            <w:szCs w:val="24"/>
          </w:rPr>
          <w:commentReference w:id="545"/>
        </w:r>
      </w:ins>
      <w:ins w:id="549" w:author="NIZAR" w:date="2023-05-24T08:42:00Z">
        <w:r w:rsidRPr="00765A51">
          <w:rPr>
            <w:rFonts w:ascii="Times New Roman" w:hAnsi="Times New Roman" w:cs="Times New Roman"/>
            <w:sz w:val="24"/>
            <w:szCs w:val="24"/>
          </w:rPr>
          <w:t>ini</w:t>
        </w:r>
      </w:ins>
      <w:ins w:id="550" w:author="NIZAR" w:date="2023-05-24T08:45:00Z">
        <w:r w:rsidRPr="00765A51">
          <w:rPr>
            <w:rFonts w:ascii="Times New Roman" w:hAnsi="Times New Roman" w:cs="Times New Roman"/>
            <w:sz w:val="24"/>
            <w:szCs w:val="24"/>
          </w:rPr>
          <w:t xml:space="preserve"> berjenis skripsi</w:t>
        </w:r>
      </w:ins>
      <w:ins w:id="551" w:author="NIZAR" w:date="2023-05-24T08:42:00Z">
        <w:r w:rsidRPr="00765A51">
          <w:rPr>
            <w:rFonts w:ascii="Times New Roman" w:hAnsi="Times New Roman" w:cs="Times New Roman"/>
            <w:sz w:val="24"/>
            <w:szCs w:val="24"/>
          </w:rPr>
          <w:t xml:space="preserve"> menggunakan pendekatan kualitatif dengan model analisis yang digunakan yaitu analisi</w:t>
        </w:r>
      </w:ins>
      <w:ins w:id="552" w:author="NIZAR" w:date="2023-05-24T08:44:00Z">
        <w:r w:rsidRPr="00765A51">
          <w:rPr>
            <w:rFonts w:ascii="Times New Roman" w:hAnsi="Times New Roman" w:cs="Times New Roman"/>
            <w:sz w:val="24"/>
            <w:szCs w:val="24"/>
          </w:rPr>
          <w:t>s</w:t>
        </w:r>
      </w:ins>
      <w:ins w:id="553" w:author="NIZAR" w:date="2023-05-24T08:42:00Z">
        <w:r w:rsidRPr="00765A51">
          <w:rPr>
            <w:rFonts w:ascii="Times New Roman" w:hAnsi="Times New Roman" w:cs="Times New Roman"/>
            <w:sz w:val="24"/>
            <w:szCs w:val="24"/>
          </w:rPr>
          <w:t xml:space="preserve"> semiotika </w:t>
        </w:r>
      </w:ins>
      <w:ins w:id="554" w:author="NIZAR" w:date="2023-05-24T08:43:00Z">
        <w:r w:rsidRPr="00765A51">
          <w:rPr>
            <w:rFonts w:ascii="Times New Roman" w:hAnsi="Times New Roman" w:cs="Times New Roman"/>
            <w:sz w:val="24"/>
            <w:szCs w:val="24"/>
          </w:rPr>
          <w:t>Charles Sanders Pierce</w:t>
        </w:r>
      </w:ins>
      <w:ins w:id="555" w:author="NIZAR" w:date="2023-05-24T08:44:00Z">
        <w:r w:rsidRPr="00765A51">
          <w:rPr>
            <w:rFonts w:ascii="Times New Roman" w:hAnsi="Times New Roman" w:cs="Times New Roman"/>
            <w:sz w:val="24"/>
            <w:szCs w:val="24"/>
          </w:rPr>
          <w:t xml:space="preserve"> berbeda dengan peenliti yang menggunakan anailisi Roland Barthes. Hasil </w:t>
        </w:r>
      </w:ins>
      <w:ins w:id="556" w:author="NIZAR" w:date="2023-05-24T08:45:00Z">
        <w:r w:rsidRPr="00765A51">
          <w:rPr>
            <w:rFonts w:ascii="Times New Roman" w:hAnsi="Times New Roman" w:cs="Times New Roman"/>
            <w:sz w:val="24"/>
            <w:szCs w:val="24"/>
          </w:rPr>
          <w:t xml:space="preserve">penelitian menunjukan </w:t>
        </w:r>
      </w:ins>
      <w:del w:id="557"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ins w:id="558" w:author="NIZAR" w:date="2023-05-24T08:45:00Z">
        <w:r w:rsidRPr="00765A51">
          <w:rPr>
            <w:rFonts w:ascii="Times New Roman" w:hAnsi="Times New Roman" w:cs="Times New Roman"/>
            <w:sz w:val="24"/>
            <w:szCs w:val="24"/>
          </w:rPr>
          <w:t xml:space="preserve"> terjadi dalam beberapa bentuk seperti, verbal lisan, fisik, dan siber digital di dunia </w:t>
        </w:r>
      </w:ins>
      <w:ins w:id="559" w:author="NIZAR" w:date="2023-05-24T08:46:00Z">
        <w:r w:rsidRPr="00765A51">
          <w:rPr>
            <w:rFonts w:ascii="Times New Roman" w:hAnsi="Times New Roman" w:cs="Times New Roman"/>
            <w:sz w:val="24"/>
            <w:szCs w:val="24"/>
          </w:rPr>
          <w:t>maya internet</w:t>
        </w:r>
      </w:ins>
      <w:r w:rsidRPr="00765A51">
        <w:rPr>
          <w:rFonts w:ascii="Times New Roman" w:hAnsi="Times New Roman" w:cs="Times New Roman"/>
          <w:sz w:val="24"/>
          <w:szCs w:val="24"/>
        </w:rPr>
        <w:t xml:space="preserve"> </w:t>
      </w:r>
      <w:ins w:id="560" w:author="NIZAR" w:date="2023-05-24T08:48:00Z">
        <w:r w:rsidRPr="00765A51">
          <w:rPr>
            <w:rFonts w:ascii="Times New Roman" w:hAnsi="Times New Roman" w:cs="Times New Roman"/>
            <w:sz w:val="24"/>
            <w:szCs w:val="24"/>
          </w:rPr>
          <w:t>(</w:t>
        </w:r>
      </w:ins>
      <w:r w:rsidRPr="00765A51">
        <w:rPr>
          <w:rFonts w:ascii="Times New Roman" w:hAnsi="Times New Roman" w:cs="Times New Roman"/>
          <w:i/>
          <w:sz w:val="24"/>
          <w:szCs w:val="24"/>
        </w:rPr>
        <w:t>cyberspace</w:t>
      </w:r>
      <w:ins w:id="561" w:author="NIZAR" w:date="2023-05-24T08:48:00Z">
        <w:r w:rsidRPr="00765A51">
          <w:rPr>
            <w:rFonts w:ascii="Times New Roman" w:hAnsi="Times New Roman" w:cs="Times New Roman"/>
            <w:sz w:val="24"/>
            <w:szCs w:val="24"/>
          </w:rPr>
          <w:t>)</w:t>
        </w:r>
      </w:ins>
      <w:ins w:id="562" w:author="NIZAR" w:date="2023-05-24T08:46:00Z">
        <w:r w:rsidRPr="00765A51">
          <w:rPr>
            <w:rFonts w:ascii="Times New Roman" w:hAnsi="Times New Roman" w:cs="Times New Roman"/>
            <w:sz w:val="24"/>
            <w:szCs w:val="24"/>
          </w:rPr>
          <w:t>.</w:t>
        </w:r>
      </w:ins>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DdcEXrC1","properties":{"formattedCitation":"(Sari, 2021)","plainCitation":"(Sari, 2021)","noteIndex":0},"citationItems":[{"id":1112,"uris":["http://zotero.org/users/8165088/items/QKZIMJJL"],"itemData":{"id":1112,"type":"thesis","genre":"PhD Thesis","publisher":"UIN Sunan Ampel Surabaya","title":"Representasi Bullying Pada Film\" My Little Baby, Jaya\"","author":[{"family":"Sari","given":"Arum Indah Permata"}],"issued":{"date-parts":[["2021"]]}}}],"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Sari, 2021)</w:t>
      </w:r>
      <w:r w:rsidRPr="00765A51">
        <w:rPr>
          <w:rFonts w:ascii="Times New Roman" w:hAnsi="Times New Roman" w:cs="Times New Roman"/>
          <w:sz w:val="24"/>
          <w:szCs w:val="24"/>
        </w:rPr>
        <w:fldChar w:fldCharType="end"/>
      </w:r>
    </w:p>
    <w:p w14:paraId="12EBF6D6" w14:textId="77777777" w:rsidR="001D4AEB" w:rsidRPr="00765A51" w:rsidRDefault="001D4AEB" w:rsidP="001D4AEB">
      <w:pPr>
        <w:ind w:left="709"/>
        <w:jc w:val="both"/>
        <w:rPr>
          <w:rFonts w:ascii="Times New Roman" w:hAnsi="Times New Roman" w:cs="Times New Roman"/>
          <w:sz w:val="24"/>
          <w:szCs w:val="24"/>
        </w:rPr>
      </w:pPr>
    </w:p>
    <w:p w14:paraId="01691E94" w14:textId="77777777" w:rsidR="001D4AEB" w:rsidRPr="00765A51" w:rsidRDefault="001D4AEB">
      <w:pPr>
        <w:pStyle w:val="ListParagraph"/>
        <w:numPr>
          <w:ilvl w:val="0"/>
          <w:numId w:val="12"/>
        </w:numPr>
        <w:ind w:left="709"/>
        <w:jc w:val="both"/>
        <w:rPr>
          <w:rFonts w:ascii="Times New Roman" w:hAnsi="Times New Roman" w:cs="Times New Roman"/>
          <w:sz w:val="24"/>
          <w:szCs w:val="24"/>
        </w:rPr>
        <w:pPrChange w:id="563" w:author="NIZAR" w:date="2023-05-24T08:49:00Z">
          <w:pPr>
            <w:pStyle w:val="ListParagraph"/>
            <w:numPr>
              <w:ilvl w:val="3"/>
              <w:numId w:val="1"/>
            </w:numPr>
            <w:ind w:left="2880" w:hanging="360"/>
            <w:jc w:val="both"/>
          </w:pPr>
        </w:pPrChange>
      </w:pPr>
      <w:commentRangeStart w:id="564"/>
      <w:ins w:id="565" w:author="NIZAR" w:date="2023-05-24T08:49:00Z">
        <w:r w:rsidRPr="00765A51">
          <w:rPr>
            <w:rFonts w:ascii="Times New Roman" w:hAnsi="Times New Roman" w:cs="Times New Roman"/>
            <w:sz w:val="24"/>
            <w:szCs w:val="24"/>
          </w:rPr>
          <w:t xml:space="preserve">Akmad Fauzi, Analisis Semiotika Toleransi Beragama dalam Film PK (Peekay). Penelitian terdahulu ini </w:t>
        </w:r>
      </w:ins>
      <w:ins w:id="566" w:author="NIZAR" w:date="2023-05-24T08:50:00Z">
        <w:r w:rsidRPr="00765A51">
          <w:rPr>
            <w:rFonts w:ascii="Times New Roman" w:hAnsi="Times New Roman" w:cs="Times New Roman"/>
            <w:sz w:val="24"/>
            <w:szCs w:val="24"/>
          </w:rPr>
          <w:t xml:space="preserve">berjenis skripsi dengan pendekatan penelitian kualitatif. Objek yang digunakan oleh </w:t>
        </w:r>
      </w:ins>
      <w:ins w:id="567" w:author="NIZAR" w:date="2023-05-24T08:51:00Z">
        <w:r w:rsidRPr="00765A51">
          <w:rPr>
            <w:rFonts w:ascii="Times New Roman" w:hAnsi="Times New Roman" w:cs="Times New Roman"/>
            <w:sz w:val="24"/>
            <w:szCs w:val="24"/>
          </w:rPr>
          <w:t>penelitian terdahulu yaitu Film PK, sedangkan peneliti menggunakan objek berupa serial drama (regional korea) berjudul Revenge Of Others tahun 2022</w:t>
        </w:r>
      </w:ins>
      <w:ins w:id="568" w:author="NIZAR" w:date="2023-05-24T08:52:00Z">
        <w:r w:rsidRPr="00765A51">
          <w:rPr>
            <w:rFonts w:ascii="Times New Roman" w:hAnsi="Times New Roman" w:cs="Times New Roman"/>
            <w:sz w:val="24"/>
            <w:szCs w:val="24"/>
          </w:rPr>
          <w:t>. Hasil penelitian terdahulu menunjukan tanda-tanda keberagaman keyakinan beragama dan toleransi yang terjadi dengan perbedaan itu.</w:t>
        </w:r>
      </w:ins>
      <w:commentRangeEnd w:id="564"/>
      <w:r w:rsidRPr="00765A51">
        <w:rPr>
          <w:rStyle w:val="CommentReference"/>
          <w:rFonts w:ascii="Times New Roman" w:hAnsi="Times New Roman" w:cs="Times New Roman"/>
          <w:sz w:val="24"/>
          <w:szCs w:val="24"/>
        </w:rPr>
        <w:commentReference w:id="564"/>
      </w:r>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SiH4Wpeg","properties":{"formattedCitation":"(Fauzi, 2020)","plainCitation":"(Fauzi, 2020)","noteIndex":0},"citationItems":[{"id":1113,"uris":["http://zotero.org/users/8165088/items/N9ZS5K2B"],"itemData":{"id":1113,"type":"thesis","genre":"B.S. thesis","publisher":"Fakultas Ilmu Dakwah dan Ilmu KomunikasiUniversitas Islam Negeri Syarif Hidayatullah Jakarta","title":"Analisis Semiotika Toleransi Beragama Dalam Film PK (PEEKAY)","author":[{"family":"Fauzi","given":"Akmad"}],"issued":{"date-parts":[["2020"]]}}}],"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Fauzi, 2020)</w:t>
      </w:r>
      <w:r w:rsidRPr="00765A51">
        <w:rPr>
          <w:rFonts w:ascii="Times New Roman" w:hAnsi="Times New Roman" w:cs="Times New Roman"/>
          <w:sz w:val="24"/>
          <w:szCs w:val="24"/>
        </w:rPr>
        <w:fldChar w:fldCharType="end"/>
      </w:r>
    </w:p>
    <w:p w14:paraId="38C6B509" w14:textId="77777777" w:rsidR="001D4AEB" w:rsidRPr="00765A51" w:rsidRDefault="001D4AEB" w:rsidP="001D4AEB">
      <w:pPr>
        <w:ind w:left="709"/>
        <w:jc w:val="both"/>
        <w:rPr>
          <w:rFonts w:ascii="Times New Roman" w:hAnsi="Times New Roman" w:cs="Times New Roman"/>
          <w:sz w:val="24"/>
          <w:szCs w:val="24"/>
        </w:rPr>
      </w:pPr>
    </w:p>
    <w:p w14:paraId="3A1BE6A0" w14:textId="28F66CAE" w:rsidR="001D4AEB" w:rsidRPr="00765A51" w:rsidRDefault="001D4AEB">
      <w:pPr>
        <w:pStyle w:val="ListParagraph"/>
        <w:numPr>
          <w:ilvl w:val="0"/>
          <w:numId w:val="12"/>
        </w:numPr>
        <w:ind w:left="709"/>
        <w:jc w:val="both"/>
        <w:rPr>
          <w:rFonts w:ascii="Times New Roman" w:hAnsi="Times New Roman" w:cs="Times New Roman"/>
          <w:sz w:val="24"/>
          <w:szCs w:val="24"/>
        </w:rPr>
        <w:pPrChange w:id="569" w:author="NIZAR" w:date="2023-05-24T09:31:00Z">
          <w:pPr>
            <w:pStyle w:val="ListParagraph"/>
            <w:numPr>
              <w:ilvl w:val="3"/>
              <w:numId w:val="1"/>
            </w:numPr>
            <w:ind w:left="2880" w:hanging="360"/>
            <w:jc w:val="both"/>
          </w:pPr>
        </w:pPrChange>
      </w:pPr>
      <w:commentRangeStart w:id="570"/>
      <w:ins w:id="571" w:author="NIZAR" w:date="2023-05-24T09:30:00Z">
        <w:r w:rsidRPr="00765A51">
          <w:rPr>
            <w:rFonts w:ascii="Times New Roman" w:hAnsi="Times New Roman" w:cs="Times New Roman"/>
            <w:sz w:val="24"/>
            <w:szCs w:val="24"/>
          </w:rPr>
          <w:t xml:space="preserve">Tri Nanda Ghani R </w:t>
        </w:r>
      </w:ins>
      <w:ins w:id="572" w:author="NIZAR" w:date="2023-05-24T09:31:00Z">
        <w:r w:rsidRPr="00765A51">
          <w:rPr>
            <w:rFonts w:ascii="Times New Roman" w:hAnsi="Times New Roman" w:cs="Times New Roman"/>
            <w:sz w:val="24"/>
            <w:szCs w:val="24"/>
          </w:rPr>
          <w:t xml:space="preserve">berjudul </w:t>
        </w:r>
      </w:ins>
      <w:ins w:id="573" w:author="NIZAR" w:date="2023-05-24T09:30:00Z">
        <w:r w:rsidRPr="00765A51">
          <w:rPr>
            <w:rFonts w:ascii="Times New Roman" w:hAnsi="Times New Roman" w:cs="Times New Roman"/>
            <w:sz w:val="24"/>
            <w:szCs w:val="24"/>
          </w:rPr>
          <w:t xml:space="preserve">Representasi </w:t>
        </w:r>
      </w:ins>
      <w:r w:rsidR="005410CC" w:rsidRPr="005410CC">
        <w:rPr>
          <w:rFonts w:ascii="Times New Roman" w:hAnsi="Times New Roman" w:cs="Times New Roman"/>
          <w:i/>
          <w:sz w:val="24"/>
          <w:szCs w:val="24"/>
        </w:rPr>
        <w:t>Bullying</w:t>
      </w:r>
      <w:ins w:id="574" w:author="NIZAR" w:date="2023-05-24T09:30:00Z">
        <w:r w:rsidRPr="00765A51">
          <w:rPr>
            <w:rFonts w:ascii="Times New Roman" w:hAnsi="Times New Roman" w:cs="Times New Roman"/>
            <w:sz w:val="24"/>
            <w:szCs w:val="24"/>
          </w:rPr>
          <w:t xml:space="preserve"> di lingkungan Sekolah dalam film (Studi Analisis Semiotika Terhadap Film Mean Girls).</w:t>
        </w:r>
      </w:ins>
      <w:ins w:id="575" w:author="NIZAR" w:date="2023-05-24T09:31:00Z">
        <w:r w:rsidRPr="00765A51">
          <w:rPr>
            <w:rFonts w:ascii="Times New Roman" w:hAnsi="Times New Roman" w:cs="Times New Roman"/>
            <w:sz w:val="24"/>
            <w:szCs w:val="24"/>
          </w:rPr>
          <w:t xml:space="preserve"> Penelitian ini berjenis skripsi dengan menggunanan analisis model Roland Barthes.</w:t>
        </w:r>
      </w:ins>
      <w:ins w:id="576" w:author="NIZAR" w:date="2023-05-24T09:32:00Z">
        <w:r w:rsidRPr="00765A51">
          <w:rPr>
            <w:rFonts w:ascii="Times New Roman" w:hAnsi="Times New Roman" w:cs="Times New Roman"/>
            <w:sz w:val="24"/>
            <w:szCs w:val="24"/>
          </w:rPr>
          <w:t xml:space="preserve"> Objek yang digunakan berbeda dengan peneliti yaitu </w:t>
        </w:r>
      </w:ins>
      <w:ins w:id="577" w:author="NIZAR" w:date="2023-05-24T09:33:00Z">
        <w:r w:rsidRPr="00765A51">
          <w:rPr>
            <w:rFonts w:ascii="Times New Roman" w:hAnsi="Times New Roman" w:cs="Times New Roman"/>
            <w:sz w:val="24"/>
            <w:szCs w:val="24"/>
          </w:rPr>
          <w:t xml:space="preserve">menggunakan serial drama (regional korea). Hasil penelitian terdahulu menunjukan bahwa </w:t>
        </w:r>
      </w:ins>
      <w:del w:id="578"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ins w:id="579" w:author="NIZAR" w:date="2023-05-24T09:33:00Z">
        <w:r w:rsidRPr="00765A51">
          <w:rPr>
            <w:rFonts w:ascii="Times New Roman" w:hAnsi="Times New Roman" w:cs="Times New Roman"/>
            <w:sz w:val="24"/>
            <w:szCs w:val="24"/>
          </w:rPr>
          <w:t xml:space="preserve"> terjadi dimanapun bahkan di tepat pendidikan, dengan pelaku </w:t>
        </w:r>
      </w:ins>
      <w:del w:id="580"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ins w:id="581" w:author="NIZAR" w:date="2023-05-24T09:33:00Z">
        <w:r w:rsidRPr="00765A51">
          <w:rPr>
            <w:rFonts w:ascii="Times New Roman" w:hAnsi="Times New Roman" w:cs="Times New Roman"/>
            <w:sz w:val="24"/>
            <w:szCs w:val="24"/>
          </w:rPr>
          <w:t xml:space="preserve"> yaitu yang memiliki sebuah kekuatan atau kekuasan baik secara fisik maupun level.</w:t>
        </w:r>
      </w:ins>
      <w:commentRangeEnd w:id="570"/>
      <w:ins w:id="582" w:author="NIZAR" w:date="2023-05-24T09:34:00Z">
        <w:r w:rsidRPr="00765A51">
          <w:rPr>
            <w:rStyle w:val="CommentReference"/>
            <w:rFonts w:ascii="Times New Roman" w:hAnsi="Times New Roman" w:cs="Times New Roman"/>
            <w:sz w:val="24"/>
            <w:szCs w:val="24"/>
          </w:rPr>
          <w:commentReference w:id="570"/>
        </w:r>
      </w:ins>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MCDhrhWQ","properties":{"formattedCitation":"(Ghani, 2016)","plainCitation":"(Ghani, 2016)","noteIndex":0},"citationItems":[{"id":1115,"uris":["http://zotero.org/users/8165088/items/AIPMLVVF"],"itemData":{"id":1115,"type":"article-journal","container-title":"Jurnal Komunikasi Massa","issue":"2","title":"Representasi Bullying di lingkungan Sekolah dalam film (Studi Analisis Semiotika Terhadap Film Mean Girls).","volume":"1","author":[{"family":"Ghani","given":"TN"}],"issued":{"date-parts":[["2016"]]}}}],"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Ghani, 2016)</w:t>
      </w:r>
      <w:r w:rsidRPr="00765A51">
        <w:rPr>
          <w:rFonts w:ascii="Times New Roman" w:hAnsi="Times New Roman" w:cs="Times New Roman"/>
          <w:sz w:val="24"/>
          <w:szCs w:val="24"/>
        </w:rPr>
        <w:fldChar w:fldCharType="end"/>
      </w:r>
    </w:p>
    <w:p w14:paraId="5B6B4A96" w14:textId="77777777" w:rsidR="001D4AEB" w:rsidRPr="00765A51" w:rsidRDefault="001D4AEB" w:rsidP="001D4AEB">
      <w:pPr>
        <w:ind w:left="709"/>
        <w:jc w:val="both"/>
        <w:rPr>
          <w:rFonts w:ascii="Times New Roman" w:hAnsi="Times New Roman" w:cs="Times New Roman"/>
          <w:sz w:val="24"/>
          <w:szCs w:val="24"/>
        </w:rPr>
      </w:pPr>
    </w:p>
    <w:p w14:paraId="3E193AC1" w14:textId="675BCEA3" w:rsidR="001D4AEB" w:rsidRPr="00765A51" w:rsidRDefault="001D4AEB" w:rsidP="001D4AEB">
      <w:pPr>
        <w:pStyle w:val="ListParagraph"/>
        <w:numPr>
          <w:ilvl w:val="0"/>
          <w:numId w:val="12"/>
        </w:numPr>
        <w:ind w:left="709"/>
        <w:jc w:val="both"/>
        <w:rPr>
          <w:rFonts w:ascii="Times New Roman" w:hAnsi="Times New Roman" w:cs="Times New Roman"/>
          <w:sz w:val="24"/>
          <w:szCs w:val="24"/>
        </w:rPr>
      </w:pPr>
      <w:commentRangeStart w:id="583"/>
      <w:ins w:id="584" w:author="NIZAR" w:date="2023-05-24T09:39:00Z">
        <w:r w:rsidRPr="00765A51">
          <w:rPr>
            <w:rFonts w:ascii="Times New Roman" w:hAnsi="Times New Roman" w:cs="Times New Roman"/>
            <w:sz w:val="24"/>
            <w:szCs w:val="24"/>
          </w:rPr>
          <w:t xml:space="preserve">Ajeng Septiani berjudul </w:t>
        </w:r>
      </w:ins>
      <w:r w:rsidR="005410CC" w:rsidRPr="005410CC">
        <w:rPr>
          <w:rFonts w:ascii="Times New Roman" w:hAnsi="Times New Roman" w:cs="Times New Roman"/>
          <w:i/>
          <w:sz w:val="24"/>
          <w:szCs w:val="24"/>
        </w:rPr>
        <w:t>Bullying</w:t>
      </w:r>
      <w:ins w:id="585" w:author="NIZAR" w:date="2023-05-24T09:39:00Z">
        <w:r w:rsidRPr="00765A51">
          <w:rPr>
            <w:rFonts w:ascii="Times New Roman" w:hAnsi="Times New Roman" w:cs="Times New Roman"/>
            <w:sz w:val="24"/>
            <w:szCs w:val="24"/>
          </w:rPr>
          <w:t xml:space="preserve"> dalam Film Uahan Geojitmal: Kajian Sosiologi Sastra. Penelitian </w:t>
        </w:r>
      </w:ins>
      <w:ins w:id="586" w:author="NIZAR" w:date="2023-05-24T09:40:00Z">
        <w:r w:rsidRPr="00765A51">
          <w:rPr>
            <w:rFonts w:ascii="Times New Roman" w:hAnsi="Times New Roman" w:cs="Times New Roman"/>
            <w:sz w:val="24"/>
            <w:szCs w:val="24"/>
          </w:rPr>
          <w:t xml:space="preserve">ini berjenis skripsi denga menggunakan pendekatan </w:t>
        </w:r>
      </w:ins>
      <w:ins w:id="587" w:author="NIZAR" w:date="2023-05-24T09:41:00Z">
        <w:r w:rsidRPr="00765A51">
          <w:rPr>
            <w:rFonts w:ascii="Times New Roman" w:hAnsi="Times New Roman" w:cs="Times New Roman"/>
            <w:sz w:val="24"/>
            <w:szCs w:val="24"/>
          </w:rPr>
          <w:t>sastra. Hasil dalam penelitian terdahulu ini menunjukan beberapa pembag</w:t>
        </w:r>
      </w:ins>
      <w:ins w:id="588" w:author="NIZAR" w:date="2023-05-24T09:42:00Z">
        <w:r w:rsidRPr="00765A51">
          <w:rPr>
            <w:rFonts w:ascii="Times New Roman" w:hAnsi="Times New Roman" w:cs="Times New Roman"/>
            <w:sz w:val="24"/>
            <w:szCs w:val="24"/>
          </w:rPr>
          <w:t>ian</w:t>
        </w:r>
      </w:ins>
      <w:ins w:id="589" w:author="NIZAR" w:date="2023-05-24T09:49:00Z">
        <w:r w:rsidRPr="00765A51">
          <w:rPr>
            <w:rFonts w:ascii="Times New Roman" w:hAnsi="Times New Roman" w:cs="Times New Roman"/>
            <w:sz w:val="24"/>
            <w:szCs w:val="24"/>
          </w:rPr>
          <w:t xml:space="preserve"> bentuk-bentuk</w:t>
        </w:r>
      </w:ins>
      <w:ins w:id="590" w:author="NIZAR" w:date="2023-05-24T09:42:00Z">
        <w:r w:rsidRPr="00765A51">
          <w:rPr>
            <w:rFonts w:ascii="Times New Roman" w:hAnsi="Times New Roman" w:cs="Times New Roman"/>
            <w:sz w:val="24"/>
            <w:szCs w:val="24"/>
          </w:rPr>
          <w:t xml:space="preserve"> </w:t>
        </w:r>
      </w:ins>
      <w:del w:id="591"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ins w:id="592" w:author="NIZAR" w:date="2023-05-24T09:42:00Z">
        <w:r w:rsidRPr="00765A51">
          <w:rPr>
            <w:rFonts w:ascii="Times New Roman" w:hAnsi="Times New Roman" w:cs="Times New Roman"/>
            <w:sz w:val="24"/>
            <w:szCs w:val="24"/>
          </w:rPr>
          <w:t xml:space="preserve"> yang terjadi, </w:t>
        </w:r>
      </w:ins>
      <w:del w:id="593"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ins w:id="594" w:author="NIZAR" w:date="2023-05-24T09:42:00Z">
        <w:r w:rsidRPr="00765A51">
          <w:rPr>
            <w:rFonts w:ascii="Times New Roman" w:hAnsi="Times New Roman" w:cs="Times New Roman"/>
            <w:sz w:val="24"/>
            <w:szCs w:val="24"/>
          </w:rPr>
          <w:t xml:space="preserve"> fisik, rasional, verbal dan </w:t>
        </w:r>
      </w:ins>
      <w:r w:rsidRPr="00765A51">
        <w:rPr>
          <w:rFonts w:ascii="Times New Roman" w:hAnsi="Times New Roman" w:cs="Times New Roman"/>
          <w:i/>
          <w:sz w:val="24"/>
          <w:szCs w:val="24"/>
        </w:rPr>
        <w:t>cyber</w:t>
      </w:r>
      <w:del w:id="595"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ins w:id="596" w:author="NIZAR" w:date="2023-05-24T09:42:00Z">
        <w:r w:rsidRPr="00765A51">
          <w:rPr>
            <w:rFonts w:ascii="Times New Roman" w:hAnsi="Times New Roman" w:cs="Times New Roman"/>
            <w:sz w:val="24"/>
            <w:szCs w:val="24"/>
          </w:rPr>
          <w:t>.</w:t>
        </w:r>
      </w:ins>
      <w:ins w:id="597" w:author="NIZAR" w:date="2023-05-24T09:43:00Z">
        <w:r w:rsidRPr="00765A51">
          <w:rPr>
            <w:rFonts w:ascii="Times New Roman" w:hAnsi="Times New Roman" w:cs="Times New Roman"/>
            <w:sz w:val="24"/>
            <w:szCs w:val="24"/>
          </w:rPr>
          <w:t xml:space="preserve"> </w:t>
        </w:r>
      </w:ins>
      <w:ins w:id="598" w:author="NIZAR" w:date="2023-05-24T09:44:00Z">
        <w:r w:rsidRPr="00765A51">
          <w:rPr>
            <w:rFonts w:ascii="Times New Roman" w:hAnsi="Times New Roman" w:cs="Times New Roman"/>
            <w:sz w:val="24"/>
            <w:szCs w:val="24"/>
          </w:rPr>
          <w:t xml:space="preserve">Film ini melakukan representasi dan kritik terhadap </w:t>
        </w:r>
      </w:ins>
      <w:del w:id="599"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ins w:id="600" w:author="NIZAR" w:date="2023-05-24T09:44:00Z">
        <w:r w:rsidRPr="00765A51">
          <w:rPr>
            <w:rFonts w:ascii="Times New Roman" w:hAnsi="Times New Roman" w:cs="Times New Roman"/>
            <w:sz w:val="24"/>
            <w:szCs w:val="24"/>
          </w:rPr>
          <w:t xml:space="preserve"> yang terjadi sebagai sebuah masalah sosial yang serius di masyakara korea selatan.</w:t>
        </w:r>
      </w:ins>
      <w:commentRangeEnd w:id="583"/>
      <w:ins w:id="601" w:author="NIZAR" w:date="2023-05-24T09:45:00Z">
        <w:r w:rsidRPr="00765A51">
          <w:rPr>
            <w:rStyle w:val="CommentReference"/>
            <w:rFonts w:ascii="Times New Roman" w:hAnsi="Times New Roman" w:cs="Times New Roman"/>
            <w:sz w:val="24"/>
            <w:szCs w:val="24"/>
          </w:rPr>
          <w:commentReference w:id="583"/>
        </w:r>
      </w:ins>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heCWh6kR","properties":{"formattedCitation":"(Septiani, 2017)","plainCitation":"(Septiani, 2017)","noteIndex":0},"citationItems":[{"id":1116,"uris":["http://zotero.org/users/8165088/items/GREAXK5F"],"itemData":{"id":1116,"type":"thesis","genre":"PhD Thesis","publisher":"Universitas Gadjah Mada","title":"Bullying Dalam Film Uahan Geojitmal: Kajian Sosiologi Sastra","author":[{"family":"Septiani","given":"Ajeng"}],"issued":{"date-parts":[["2017"]]}}}],"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Septiani, 2017)</w:t>
      </w:r>
      <w:r w:rsidRPr="00765A51">
        <w:rPr>
          <w:rFonts w:ascii="Times New Roman" w:hAnsi="Times New Roman" w:cs="Times New Roman"/>
          <w:sz w:val="24"/>
          <w:szCs w:val="24"/>
        </w:rPr>
        <w:fldChar w:fldCharType="end"/>
      </w:r>
    </w:p>
    <w:p w14:paraId="68EFC4EB" w14:textId="77777777" w:rsidR="001D4AEB" w:rsidRPr="00765A51" w:rsidRDefault="001D4AEB" w:rsidP="001D4AEB">
      <w:pPr>
        <w:ind w:left="709"/>
        <w:jc w:val="both"/>
        <w:rPr>
          <w:rFonts w:ascii="Times New Roman" w:hAnsi="Times New Roman" w:cs="Times New Roman"/>
          <w:sz w:val="24"/>
          <w:szCs w:val="24"/>
        </w:rPr>
      </w:pPr>
    </w:p>
    <w:p w14:paraId="51625E29" w14:textId="25A0F676" w:rsidR="001D4AEB" w:rsidRPr="00765A51" w:rsidRDefault="001D4AEB">
      <w:pPr>
        <w:pStyle w:val="ListParagraph"/>
        <w:numPr>
          <w:ilvl w:val="0"/>
          <w:numId w:val="12"/>
        </w:numPr>
        <w:ind w:left="709"/>
        <w:jc w:val="both"/>
        <w:rPr>
          <w:rFonts w:ascii="Times New Roman" w:hAnsi="Times New Roman" w:cs="Times New Roman"/>
          <w:sz w:val="24"/>
          <w:szCs w:val="24"/>
        </w:rPr>
        <w:pPrChange w:id="602" w:author="NIZAR" w:date="2023-05-24T09:51:00Z">
          <w:pPr>
            <w:pStyle w:val="ListParagraph"/>
            <w:numPr>
              <w:ilvl w:val="3"/>
              <w:numId w:val="1"/>
            </w:numPr>
            <w:ind w:left="2880" w:hanging="360"/>
            <w:jc w:val="both"/>
          </w:pPr>
        </w:pPrChange>
      </w:pPr>
      <w:commentRangeStart w:id="603"/>
      <w:ins w:id="604" w:author="NIZAR" w:date="2023-05-24T09:50:00Z">
        <w:r w:rsidRPr="00765A51">
          <w:rPr>
            <w:rFonts w:ascii="Times New Roman" w:hAnsi="Times New Roman" w:cs="Times New Roman"/>
            <w:sz w:val="24"/>
            <w:szCs w:val="24"/>
          </w:rPr>
          <w:t xml:space="preserve">Prilly Geah Reskiani </w:t>
        </w:r>
      </w:ins>
      <w:ins w:id="605" w:author="NIZAR" w:date="2023-05-24T09:51:00Z">
        <w:r w:rsidRPr="00765A51">
          <w:rPr>
            <w:rFonts w:ascii="Times New Roman" w:hAnsi="Times New Roman" w:cs="Times New Roman"/>
            <w:sz w:val="24"/>
            <w:szCs w:val="24"/>
          </w:rPr>
          <w:t xml:space="preserve">tahun 2021 </w:t>
        </w:r>
      </w:ins>
      <w:ins w:id="606" w:author="NIZAR" w:date="2023-05-24T09:50:00Z">
        <w:r w:rsidRPr="00765A51">
          <w:rPr>
            <w:rFonts w:ascii="Times New Roman" w:hAnsi="Times New Roman" w:cs="Times New Roman"/>
            <w:sz w:val="24"/>
            <w:szCs w:val="24"/>
          </w:rPr>
          <w:t xml:space="preserve">berjudul Representasi </w:t>
        </w:r>
      </w:ins>
      <w:r w:rsidR="005410CC" w:rsidRPr="005410CC">
        <w:rPr>
          <w:rFonts w:ascii="Times New Roman" w:hAnsi="Times New Roman" w:cs="Times New Roman"/>
          <w:i/>
          <w:sz w:val="24"/>
          <w:szCs w:val="24"/>
        </w:rPr>
        <w:t>Bullying</w:t>
      </w:r>
      <w:ins w:id="607" w:author="NIZAR" w:date="2023-05-24T09:50:00Z">
        <w:r w:rsidRPr="00765A51">
          <w:rPr>
            <w:rFonts w:ascii="Times New Roman" w:hAnsi="Times New Roman" w:cs="Times New Roman"/>
            <w:sz w:val="24"/>
            <w:szCs w:val="24"/>
          </w:rPr>
          <w:t xml:space="preserve"> di Dalam Film II</w:t>
        </w:r>
      </w:ins>
      <w:ins w:id="608" w:author="NIZAR" w:date="2023-05-24T09:51:00Z">
        <w:r w:rsidRPr="00765A51">
          <w:rPr>
            <w:rFonts w:ascii="Times New Roman" w:hAnsi="Times New Roman" w:cs="Times New Roman"/>
            <w:sz w:val="24"/>
            <w:szCs w:val="24"/>
          </w:rPr>
          <w:t xml:space="preserve">. Penelitian ini berjenis skripsi dengan pendekatan penelitian </w:t>
        </w:r>
        <w:r w:rsidRPr="00765A51">
          <w:rPr>
            <w:rFonts w:ascii="Times New Roman" w:hAnsi="Times New Roman" w:cs="Times New Roman"/>
            <w:sz w:val="24"/>
            <w:szCs w:val="24"/>
          </w:rPr>
          <w:lastRenderedPageBreak/>
          <w:t>kualitatif</w:t>
        </w:r>
      </w:ins>
      <w:r w:rsidRPr="00765A51">
        <w:rPr>
          <w:rFonts w:ascii="Times New Roman" w:hAnsi="Times New Roman" w:cs="Times New Roman"/>
          <w:sz w:val="24"/>
          <w:szCs w:val="24"/>
        </w:rPr>
        <w:t xml:space="preserve"> </w:t>
      </w:r>
      <w:ins w:id="609" w:author="NIZAR" w:date="2023-05-24T09:51:00Z">
        <w:r w:rsidRPr="00765A51">
          <w:rPr>
            <w:rFonts w:ascii="Times New Roman" w:hAnsi="Times New Roman" w:cs="Times New Roman"/>
            <w:sz w:val="24"/>
            <w:szCs w:val="24"/>
          </w:rPr>
          <w:t>interpretatif analisis semiologi komunikasi</w:t>
        </w:r>
      </w:ins>
      <w:ins w:id="610" w:author="NIZAR" w:date="2023-05-24T09:52:00Z">
        <w:r w:rsidRPr="00765A51">
          <w:rPr>
            <w:rFonts w:ascii="Times New Roman" w:hAnsi="Times New Roman" w:cs="Times New Roman"/>
            <w:sz w:val="24"/>
            <w:szCs w:val="24"/>
          </w:rPr>
          <w:t xml:space="preserve">. Hasil penelitian ini menunjukan berbgaia bentuk </w:t>
        </w:r>
      </w:ins>
      <w:del w:id="611"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ins w:id="612" w:author="NIZAR" w:date="2023-05-24T09:52:00Z">
        <w:r w:rsidRPr="00765A51">
          <w:rPr>
            <w:rFonts w:ascii="Times New Roman" w:hAnsi="Times New Roman" w:cs="Times New Roman"/>
            <w:sz w:val="24"/>
            <w:szCs w:val="24"/>
          </w:rPr>
          <w:t xml:space="preserve"> fisik, </w:t>
        </w:r>
      </w:ins>
      <w:ins w:id="613" w:author="NIZAR" w:date="2023-05-24T09:53:00Z">
        <w:r w:rsidRPr="00765A51">
          <w:rPr>
            <w:rFonts w:ascii="Times New Roman" w:hAnsi="Times New Roman" w:cs="Times New Roman"/>
            <w:sz w:val="24"/>
            <w:szCs w:val="24"/>
          </w:rPr>
          <w:t>verbal, dan mental psikologis. Objek penelitian terdahulu yaitu menggunakan audio visual film sedangkan peneliti menggunakan serial drama (regional korea).</w:t>
        </w:r>
      </w:ins>
      <w:commentRangeEnd w:id="603"/>
      <w:ins w:id="614" w:author="NIZAR" w:date="2023-05-24T09:57:00Z">
        <w:r w:rsidRPr="00765A51">
          <w:rPr>
            <w:rStyle w:val="CommentReference"/>
            <w:rFonts w:ascii="Times New Roman" w:hAnsi="Times New Roman" w:cs="Times New Roman"/>
            <w:sz w:val="24"/>
            <w:szCs w:val="24"/>
          </w:rPr>
          <w:commentReference w:id="603"/>
        </w:r>
      </w:ins>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SqXjlMZo","properties":{"formattedCitation":"(Viranda, 2022)","plainCitation":"(Viranda, 2022)","noteIndex":0},"citationItems":[{"id":1117,"uris":["http://zotero.org/users/8165088/items/GNHXPLMQ"],"itemData":{"id":1117,"type":"thesis","genre":"PhD Thesis","publisher":"IKIP PGRI PONTIANAK","title":"Representasi Perundungan (Bullying) Dalam Novel ℡Uk Alaskakarya Eka Aryani (Pendekatan Sosiologi Sastra)","author":[{"family":"Viranda","given":"Dian"}],"issued":{"date-parts":[["2022"]]}}}],"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Viranda, 2022)</w:t>
      </w:r>
      <w:r w:rsidRPr="00765A51">
        <w:rPr>
          <w:rFonts w:ascii="Times New Roman" w:hAnsi="Times New Roman" w:cs="Times New Roman"/>
          <w:sz w:val="24"/>
          <w:szCs w:val="24"/>
        </w:rPr>
        <w:fldChar w:fldCharType="end"/>
      </w:r>
    </w:p>
    <w:p w14:paraId="45C32F39" w14:textId="77777777" w:rsidR="001D4AEB" w:rsidRPr="00765A51" w:rsidRDefault="001D4AEB" w:rsidP="001D4AEB">
      <w:pPr>
        <w:ind w:left="709"/>
        <w:jc w:val="both"/>
        <w:rPr>
          <w:rFonts w:ascii="Times New Roman" w:hAnsi="Times New Roman" w:cs="Times New Roman"/>
          <w:sz w:val="24"/>
          <w:szCs w:val="24"/>
        </w:rPr>
      </w:pPr>
    </w:p>
    <w:p w14:paraId="10F1192E" w14:textId="708711A5" w:rsidR="00882B6D" w:rsidRDefault="001D4AEB" w:rsidP="001D4AEB">
      <w:pPr>
        <w:pStyle w:val="ListParagraph"/>
        <w:numPr>
          <w:ilvl w:val="0"/>
          <w:numId w:val="12"/>
        </w:numPr>
        <w:ind w:left="709"/>
        <w:jc w:val="both"/>
        <w:rPr>
          <w:rFonts w:ascii="Times New Roman" w:hAnsi="Times New Roman" w:cs="Times New Roman"/>
          <w:sz w:val="24"/>
          <w:szCs w:val="24"/>
        </w:rPr>
      </w:pPr>
      <w:commentRangeStart w:id="615"/>
      <w:ins w:id="616" w:author="NIZAR" w:date="2023-05-24T09:57:00Z">
        <w:r w:rsidRPr="00765A51">
          <w:rPr>
            <w:rFonts w:ascii="Times New Roman" w:hAnsi="Times New Roman" w:cs="Times New Roman"/>
            <w:sz w:val="24"/>
            <w:szCs w:val="24"/>
          </w:rPr>
          <w:t xml:space="preserve">Nasution tahun 2018 berjudul </w:t>
        </w:r>
      </w:ins>
      <w:ins w:id="617" w:author="NIZAR" w:date="2023-05-24T09:56:00Z">
        <w:r w:rsidRPr="00765A51">
          <w:rPr>
            <w:rFonts w:ascii="Times New Roman" w:hAnsi="Times New Roman" w:cs="Times New Roman"/>
            <w:sz w:val="24"/>
            <w:szCs w:val="24"/>
          </w:rPr>
          <w:t>Fenomena Perundungan Dalam Novel Ayah Mengapa Aku Berbeda Karya Agnes Davonar</w:t>
        </w:r>
      </w:ins>
      <w:ins w:id="618" w:author="NIZAR" w:date="2023-05-24T09:57:00Z">
        <w:r w:rsidRPr="00765A51">
          <w:rPr>
            <w:rFonts w:ascii="Times New Roman" w:hAnsi="Times New Roman" w:cs="Times New Roman"/>
            <w:sz w:val="24"/>
            <w:szCs w:val="24"/>
          </w:rPr>
          <w:t xml:space="preserve">. Penelitian ini berjenis jurnal penelitian </w:t>
        </w:r>
      </w:ins>
      <w:ins w:id="619" w:author="NIZAR" w:date="2023-05-24T09:58:00Z">
        <w:r w:rsidRPr="00765A51">
          <w:rPr>
            <w:rFonts w:ascii="Times New Roman" w:hAnsi="Times New Roman" w:cs="Times New Roman"/>
            <w:sz w:val="24"/>
            <w:szCs w:val="24"/>
          </w:rPr>
          <w:t xml:space="preserve">dengan pendekatan kualitatif analisis isi. Penelitian terdahulu sama dengan peneliti mengenai </w:t>
        </w:r>
      </w:ins>
      <w:del w:id="620"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ins w:id="621" w:author="NIZAR" w:date="2023-05-24T09:58:00Z">
        <w:r w:rsidRPr="00765A51">
          <w:rPr>
            <w:rFonts w:ascii="Times New Roman" w:hAnsi="Times New Roman" w:cs="Times New Roman"/>
            <w:sz w:val="24"/>
            <w:szCs w:val="24"/>
          </w:rPr>
          <w:t xml:space="preserve"> atau perundungan.</w:t>
        </w:r>
      </w:ins>
      <w:ins w:id="622" w:author="NIZAR" w:date="2023-05-24T10:00:00Z">
        <w:r w:rsidRPr="00765A51">
          <w:rPr>
            <w:rFonts w:ascii="Times New Roman" w:hAnsi="Times New Roman" w:cs="Times New Roman"/>
            <w:sz w:val="24"/>
            <w:szCs w:val="24"/>
          </w:rPr>
          <w:t xml:space="preserve"> Objek penelitian terdahulu yang digunakan yaitu</w:t>
        </w:r>
      </w:ins>
      <w:ins w:id="623" w:author="NIZAR" w:date="2023-05-24T10:01:00Z">
        <w:r w:rsidRPr="00765A51">
          <w:rPr>
            <w:rFonts w:ascii="Times New Roman" w:hAnsi="Times New Roman" w:cs="Times New Roman"/>
            <w:sz w:val="24"/>
            <w:szCs w:val="24"/>
          </w:rPr>
          <w:t xml:space="preserve"> media novel, peneliti menggunakan media audio visual serial drama (regional korea).</w:t>
        </w:r>
      </w:ins>
      <w:ins w:id="624" w:author="NIZAR" w:date="2023-05-24T09:59:00Z">
        <w:r w:rsidRPr="00765A51">
          <w:rPr>
            <w:rFonts w:ascii="Times New Roman" w:hAnsi="Times New Roman" w:cs="Times New Roman"/>
            <w:sz w:val="24"/>
            <w:szCs w:val="24"/>
          </w:rPr>
          <w:t xml:space="preserve"> Hasil penelitian menunjukan bentuk-bentuk </w:t>
        </w:r>
      </w:ins>
      <w:del w:id="625" w:author="NIZAR" w:date="2023-05-25T09:09:00Z">
        <w:r w:rsidRPr="00765A51" w:rsidDel="00743610">
          <w:rPr>
            <w:rFonts w:ascii="Times New Roman" w:hAnsi="Times New Roman" w:cs="Times New Roman"/>
            <w:i/>
            <w:sz w:val="24"/>
            <w:szCs w:val="24"/>
          </w:rPr>
          <w:delText>bullying</w:delText>
        </w:r>
      </w:del>
      <w:r w:rsidR="005410CC" w:rsidRPr="005410CC">
        <w:rPr>
          <w:rFonts w:ascii="Times New Roman" w:hAnsi="Times New Roman" w:cs="Times New Roman"/>
          <w:i/>
          <w:sz w:val="24"/>
          <w:szCs w:val="24"/>
        </w:rPr>
        <w:t>bullying</w:t>
      </w:r>
      <w:ins w:id="626" w:author="NIZAR" w:date="2023-05-24T09:59:00Z">
        <w:r w:rsidRPr="00765A51">
          <w:rPr>
            <w:rFonts w:ascii="Times New Roman" w:hAnsi="Times New Roman" w:cs="Times New Roman"/>
            <w:sz w:val="24"/>
            <w:szCs w:val="24"/>
          </w:rPr>
          <w:t xml:space="preserve"> </w:t>
        </w:r>
      </w:ins>
      <w:ins w:id="627" w:author="NIZAR" w:date="2023-05-24T10:00:00Z">
        <w:r w:rsidRPr="00765A51">
          <w:rPr>
            <w:rFonts w:ascii="Times New Roman" w:hAnsi="Times New Roman" w:cs="Times New Roman"/>
            <w:sz w:val="24"/>
            <w:szCs w:val="24"/>
          </w:rPr>
          <w:t>(perundungan) menjadi verbal, fisik, mental psikologis.</w:t>
        </w:r>
      </w:ins>
      <w:commentRangeEnd w:id="615"/>
      <w:ins w:id="628" w:author="NIZAR" w:date="2023-05-24T10:01:00Z">
        <w:r w:rsidRPr="00765A51">
          <w:rPr>
            <w:rStyle w:val="CommentReference"/>
            <w:rFonts w:ascii="Times New Roman" w:hAnsi="Times New Roman" w:cs="Times New Roman"/>
            <w:sz w:val="24"/>
            <w:szCs w:val="24"/>
          </w:rPr>
          <w:commentReference w:id="615"/>
        </w:r>
      </w:ins>
      <w:r w:rsidRPr="00765A51">
        <w:rPr>
          <w:rFonts w:ascii="Times New Roman" w:hAnsi="Times New Roman" w:cs="Times New Roman"/>
          <w:sz w:val="24"/>
          <w:szCs w:val="24"/>
        </w:rPr>
        <w:fldChar w:fldCharType="begin"/>
      </w:r>
      <w:r w:rsidRPr="00765A51">
        <w:rPr>
          <w:rFonts w:ascii="Times New Roman" w:hAnsi="Times New Roman" w:cs="Times New Roman"/>
          <w:sz w:val="24"/>
          <w:szCs w:val="24"/>
        </w:rPr>
        <w:instrText xml:space="preserve"> ADDIN ZOTERO_ITEM CSL_CITATION {"citationID":"YSIr5hPE","properties":{"formattedCitation":"(Suryadi et al., 2018)","plainCitation":"(Suryadi et al., 2018)","noteIndex":0},"citationItems":[{"id":1118,"uris":["http://zotero.org/users/8165088/items/3AASEH86"],"itemData":{"id":1118,"type":"article-journal","container-title":"Jurnal Bahasa dan Sastra","issue":"2","page":"157–170","title":"Fenomena Perundungan dalam Novel Ayah Mengapa Aku Berbdeda Karya Agnes Davonar","volume":"6","author":[{"family":"Suryadi","given":"Irfan"},{"family":"Hayati","given":"Yenni"},{"family":"Nasution","given":"Muhammad Ismail"}],"issued":{"date-parts":[["2018"]]}}}],"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Suryadi et al., 2018)</w:t>
      </w:r>
      <w:r w:rsidRPr="00765A51">
        <w:rPr>
          <w:rFonts w:ascii="Times New Roman" w:hAnsi="Times New Roman" w:cs="Times New Roman"/>
          <w:sz w:val="24"/>
          <w:szCs w:val="24"/>
        </w:rPr>
        <w:fldChar w:fldCharType="end"/>
      </w:r>
    </w:p>
    <w:p w14:paraId="42A73C6C" w14:textId="5FD59EC6" w:rsidR="00882B6D" w:rsidRDefault="00882B6D">
      <w:pPr>
        <w:rPr>
          <w:rFonts w:ascii="Times New Roman" w:hAnsi="Times New Roman" w:cs="Times New Roman"/>
          <w:sz w:val="24"/>
          <w:szCs w:val="24"/>
        </w:rPr>
      </w:pPr>
      <w:r>
        <w:rPr>
          <w:rFonts w:ascii="Times New Roman" w:hAnsi="Times New Roman" w:cs="Times New Roman"/>
          <w:sz w:val="24"/>
          <w:szCs w:val="24"/>
        </w:rPr>
        <w:br w:type="page"/>
      </w:r>
    </w:p>
    <w:p w14:paraId="0D9E76CB" w14:textId="2E551E81" w:rsidR="001D4AEB" w:rsidRDefault="00882B6D" w:rsidP="00025AF9">
      <w:pPr>
        <w:pStyle w:val="Heading1"/>
      </w:pPr>
      <w:r>
        <w:lastRenderedPageBreak/>
        <w:br/>
      </w:r>
      <w:bookmarkStart w:id="629" w:name="_Toc136518901"/>
      <w:r>
        <w:t>METODE PENELITIAN</w:t>
      </w:r>
      <w:bookmarkEnd w:id="629"/>
    </w:p>
    <w:p w14:paraId="128005F2" w14:textId="77777777" w:rsidR="000E55C8" w:rsidRPr="000E55C8" w:rsidRDefault="000E55C8" w:rsidP="000E55C8"/>
    <w:p w14:paraId="1067288A" w14:textId="52A42857" w:rsidR="00072357" w:rsidRDefault="00072357" w:rsidP="004826EE">
      <w:pPr>
        <w:pStyle w:val="Heading2"/>
      </w:pPr>
      <w:bookmarkStart w:id="630" w:name="_Toc136518902"/>
      <w:r>
        <w:t>Pendekatan Penelitian</w:t>
      </w:r>
      <w:bookmarkEnd w:id="630"/>
    </w:p>
    <w:p w14:paraId="51E140F1" w14:textId="77777777" w:rsidR="00BE0634" w:rsidRPr="00765A51" w:rsidRDefault="00BE0634" w:rsidP="00BE0634">
      <w:pPr>
        <w:ind w:left="426" w:firstLine="720"/>
        <w:jc w:val="both"/>
        <w:rPr>
          <w:rFonts w:ascii="Times New Roman" w:hAnsi="Times New Roman" w:cs="Times New Roman"/>
          <w:sz w:val="24"/>
          <w:szCs w:val="24"/>
        </w:rPr>
      </w:pPr>
      <w:commentRangeStart w:id="631"/>
      <w:ins w:id="632" w:author="NIZAR" w:date="2023-05-25T08:17:00Z">
        <w:r w:rsidRPr="00765A51">
          <w:rPr>
            <w:rFonts w:ascii="Times New Roman" w:hAnsi="Times New Roman" w:cs="Times New Roman"/>
            <w:sz w:val="24"/>
            <w:szCs w:val="24"/>
          </w:rPr>
          <w:t xml:space="preserve">Pendekatan yang yang digunakan dalam penelitian ini yaitu pendekatan kualitatif deskriptif. Dalam penedekatan ini, </w:t>
        </w:r>
      </w:ins>
      <w:ins w:id="633" w:author="NIZAR" w:date="2023-05-25T08:18:00Z">
        <w:r w:rsidRPr="00765A51">
          <w:rPr>
            <w:rFonts w:ascii="Times New Roman" w:hAnsi="Times New Roman" w:cs="Times New Roman"/>
            <w:sz w:val="24"/>
            <w:szCs w:val="24"/>
          </w:rPr>
          <w:t xml:space="preserve">peneliti melalui proses interaksi yang mendalam dengan fenomena atau masalah yang akan diteliti secara </w:t>
        </w:r>
      </w:ins>
      <w:ins w:id="634" w:author="NIZAR" w:date="2023-05-25T08:19:00Z">
        <w:r w:rsidRPr="00765A51">
          <w:rPr>
            <w:rFonts w:ascii="Times New Roman" w:hAnsi="Times New Roman" w:cs="Times New Roman"/>
            <w:sz w:val="24"/>
            <w:szCs w:val="24"/>
          </w:rPr>
          <w:t>alamiah.</w:t>
        </w:r>
      </w:ins>
      <w:commentRangeEnd w:id="631"/>
      <w:r w:rsidRPr="00765A51">
        <w:rPr>
          <w:rStyle w:val="CommentReference"/>
          <w:rFonts w:ascii="Times New Roman" w:hAnsi="Times New Roman" w:cs="Times New Roman"/>
          <w:sz w:val="24"/>
          <w:szCs w:val="24"/>
        </w:rPr>
        <w:commentReference w:id="631"/>
      </w:r>
    </w:p>
    <w:p w14:paraId="49854301" w14:textId="4550C300" w:rsidR="00BE0634" w:rsidRPr="00765A51" w:rsidRDefault="00BE0634" w:rsidP="00BE0634">
      <w:pPr>
        <w:ind w:left="426" w:firstLine="720"/>
        <w:jc w:val="both"/>
        <w:rPr>
          <w:rFonts w:ascii="Times New Roman" w:hAnsi="Times New Roman" w:cs="Times New Roman"/>
          <w:sz w:val="24"/>
          <w:szCs w:val="24"/>
        </w:rPr>
      </w:pPr>
      <w:commentRangeStart w:id="635"/>
      <w:ins w:id="636" w:author="NIZAR" w:date="2023-05-25T08:28:00Z">
        <w:r w:rsidRPr="00765A51">
          <w:rPr>
            <w:rFonts w:ascii="Times New Roman" w:hAnsi="Times New Roman" w:cs="Times New Roman"/>
            <w:sz w:val="24"/>
            <w:szCs w:val="24"/>
          </w:rPr>
          <w:t xml:space="preserve">Penelitian kualitatif merupakan penelitian dengan melakukan pemahaman secara alamiah terhadap sosial atau </w:t>
        </w:r>
      </w:ins>
      <w:ins w:id="637" w:author="NIZAR" w:date="2023-05-25T08:29:00Z">
        <w:r w:rsidRPr="00765A51">
          <w:rPr>
            <w:rFonts w:ascii="Times New Roman" w:hAnsi="Times New Roman" w:cs="Times New Roman"/>
            <w:sz w:val="24"/>
            <w:szCs w:val="24"/>
          </w:rPr>
          <w:t xml:space="preserve">fenomena yang akan </w:t>
        </w:r>
      </w:ins>
      <w:ins w:id="638" w:author="NIZAR" w:date="2023-05-25T08:30:00Z">
        <w:r w:rsidRPr="00765A51">
          <w:rPr>
            <w:rFonts w:ascii="Times New Roman" w:hAnsi="Times New Roman" w:cs="Times New Roman"/>
            <w:sz w:val="24"/>
            <w:szCs w:val="24"/>
          </w:rPr>
          <w:t>disajikan secara kompleks dan terperinci sesuai dengan data yang didapatkan dari informan melalui kata-kata.</w:t>
        </w:r>
      </w:ins>
      <w:r w:rsidRPr="00765A51">
        <w:rPr>
          <w:rFonts w:ascii="Times New Roman" w:hAnsi="Times New Roman" w:cs="Times New Roman"/>
          <w:sz w:val="24"/>
          <w:szCs w:val="24"/>
        </w:rPr>
        <w:fldChar w:fldCharType="begin"/>
      </w:r>
      <w:r w:rsidR="00521031">
        <w:rPr>
          <w:rFonts w:ascii="Times New Roman" w:hAnsi="Times New Roman" w:cs="Times New Roman"/>
          <w:sz w:val="24"/>
          <w:szCs w:val="24"/>
        </w:rPr>
        <w:instrText xml:space="preserve"> ADDIN ZOTERO_ITEM CSL_CITATION {"citationID":"DZmYXxIB","properties":{"formattedCitation":"(Norman K Denzin, 1994)","plainCitation":"(Norman K Denzin, 1994)","noteIndex":0},"citationItems":[{"id":1151,"uris":["http://zotero.org/users/8165088/items/G92QVEUM"],"itemData":{"id":1151,"type":"article-journal","container-title":"Handbook Of Qualitative Research","note":"publisher: Sage","title":"Introduction: Entering The Field Of Qualitative Research","author":[{"literal":"Norman K Denzin"}],"issued":{"date-parts":[["1994"]]}}}],"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Norman K Denzin, 1994)</w:t>
      </w:r>
      <w:r w:rsidRPr="00765A51">
        <w:rPr>
          <w:rFonts w:ascii="Times New Roman" w:hAnsi="Times New Roman" w:cs="Times New Roman"/>
          <w:sz w:val="24"/>
          <w:szCs w:val="24"/>
        </w:rPr>
        <w:fldChar w:fldCharType="end"/>
      </w:r>
      <w:ins w:id="639" w:author="NIZAR" w:date="2023-05-25T08:33:00Z">
        <w:r w:rsidRPr="00765A51">
          <w:rPr>
            <w:rFonts w:ascii="Times New Roman" w:hAnsi="Times New Roman" w:cs="Times New Roman"/>
            <w:sz w:val="24"/>
            <w:szCs w:val="24"/>
          </w:rPr>
          <w:t xml:space="preserve"> Menurut Lincoln, penelitian kualitatif merupakan penelitian yang dilakukan dalam sebuah kegiatan nyata </w:t>
        </w:r>
      </w:ins>
      <w:ins w:id="640" w:author="NIZAR" w:date="2023-05-25T08:34:00Z">
        <w:r w:rsidRPr="00765A51">
          <w:rPr>
            <w:rFonts w:ascii="Times New Roman" w:hAnsi="Times New Roman" w:cs="Times New Roman"/>
            <w:sz w:val="24"/>
            <w:szCs w:val="24"/>
          </w:rPr>
          <w:t>(alamiah) untuk menafsirkan sebuah fenomena yang terjadi pada</w:t>
        </w:r>
      </w:ins>
      <w:ins w:id="641" w:author="NIZAR" w:date="2023-05-25T08:35:00Z">
        <w:r w:rsidRPr="00765A51">
          <w:rPr>
            <w:rFonts w:ascii="Times New Roman" w:hAnsi="Times New Roman" w:cs="Times New Roman"/>
            <w:sz w:val="24"/>
            <w:szCs w:val="24"/>
          </w:rPr>
          <w:t xml:space="preserve"> sosial dengan </w:t>
        </w:r>
      </w:ins>
      <w:ins w:id="642" w:author="NIZAR" w:date="2023-05-25T08:36:00Z">
        <w:r w:rsidRPr="00765A51">
          <w:rPr>
            <w:rFonts w:ascii="Times New Roman" w:hAnsi="Times New Roman" w:cs="Times New Roman"/>
            <w:sz w:val="24"/>
            <w:szCs w:val="24"/>
          </w:rPr>
          <w:t>memaparkan secara naratif terhadap gambaran penemuan penelitian.</w:t>
        </w:r>
      </w:ins>
      <w:r w:rsidRPr="00765A51">
        <w:rPr>
          <w:rFonts w:ascii="Times New Roman" w:hAnsi="Times New Roman" w:cs="Times New Roman"/>
          <w:sz w:val="24"/>
          <w:szCs w:val="24"/>
        </w:rPr>
        <w:fldChar w:fldCharType="begin"/>
      </w:r>
      <w:r w:rsidR="00521031">
        <w:rPr>
          <w:rFonts w:ascii="Times New Roman" w:hAnsi="Times New Roman" w:cs="Times New Roman"/>
          <w:sz w:val="24"/>
          <w:szCs w:val="24"/>
        </w:rPr>
        <w:instrText xml:space="preserve"> ADDIN ZOTERO_ITEM CSL_CITATION {"citationID":"T4TTJoQX","properties":{"formattedCitation":"(Warul Walidin et al., 2015)","plainCitation":"(Warul Walidin et al., 2015)","noteIndex":0},"citationItems":[{"id":1152,"uris":["http://zotero.org/users/8165088/items/RD2R6CQX"],"itemData":{"id":1152,"type":"book","publisher":"FTK Ar-Raniry Press","title":"Metodologi Penelitian Kualitatif &amp; Grounded Theory","author":[{"literal":"Warul Walidin"},{"literal":"Saifullah"},{"literal":"Tabrani"}],"issued":{"date-parts":[["2015"]]}}}],"schema":"https://github.com/citation-style-language/schema/raw/master/csl-citation.json"} </w:instrText>
      </w:r>
      <w:r w:rsidRPr="00765A51">
        <w:rPr>
          <w:rFonts w:ascii="Times New Roman" w:hAnsi="Times New Roman" w:cs="Times New Roman"/>
          <w:sz w:val="24"/>
          <w:szCs w:val="24"/>
        </w:rPr>
        <w:fldChar w:fldCharType="separate"/>
      </w:r>
      <w:r w:rsidRPr="00765A51">
        <w:rPr>
          <w:rFonts w:ascii="Times New Roman" w:hAnsi="Times New Roman" w:cs="Times New Roman"/>
          <w:sz w:val="24"/>
          <w:szCs w:val="24"/>
        </w:rPr>
        <w:t>(Warul Walidin et al., 2015)</w:t>
      </w:r>
      <w:r w:rsidRPr="00765A51">
        <w:rPr>
          <w:rFonts w:ascii="Times New Roman" w:hAnsi="Times New Roman" w:cs="Times New Roman"/>
          <w:sz w:val="24"/>
          <w:szCs w:val="24"/>
        </w:rPr>
        <w:fldChar w:fldCharType="end"/>
      </w:r>
      <w:commentRangeEnd w:id="635"/>
      <w:r w:rsidRPr="00BE0634">
        <w:commentReference w:id="635"/>
      </w:r>
    </w:p>
    <w:p w14:paraId="7EAC685E" w14:textId="7E205760" w:rsidR="00072357" w:rsidRDefault="00BE0634" w:rsidP="00BE0634">
      <w:pPr>
        <w:ind w:left="426" w:firstLine="720"/>
        <w:jc w:val="both"/>
        <w:rPr>
          <w:ins w:id="643" w:author="NIZAR" w:date="2023-06-01T10:38:00Z"/>
          <w:rFonts w:ascii="Times New Roman" w:hAnsi="Times New Roman" w:cs="Times New Roman"/>
          <w:sz w:val="24"/>
          <w:szCs w:val="24"/>
        </w:rPr>
      </w:pPr>
      <w:commentRangeStart w:id="644"/>
      <w:ins w:id="645" w:author="NIZAR" w:date="2023-05-25T08:44:00Z">
        <w:r w:rsidRPr="00765A51">
          <w:rPr>
            <w:rFonts w:ascii="Times New Roman" w:hAnsi="Times New Roman" w:cs="Times New Roman"/>
            <w:sz w:val="24"/>
            <w:szCs w:val="24"/>
          </w:rPr>
          <w:t xml:space="preserve">Analisis semiotika roland barthes merupkana salah satu analisis teks media </w:t>
        </w:r>
      </w:ins>
      <w:ins w:id="646" w:author="NIZAR" w:date="2023-05-25T08:45:00Z">
        <w:r w:rsidRPr="00765A51">
          <w:rPr>
            <w:rFonts w:ascii="Times New Roman" w:hAnsi="Times New Roman" w:cs="Times New Roman"/>
            <w:sz w:val="24"/>
            <w:szCs w:val="24"/>
          </w:rPr>
          <w:t xml:space="preserve">untuk memahami makna yang terdapat pada sebuah tanda-tanda. Pendekatan </w:t>
        </w:r>
      </w:ins>
      <w:ins w:id="647" w:author="NIZAR" w:date="2023-05-25T08:46:00Z">
        <w:r w:rsidRPr="00765A51">
          <w:rPr>
            <w:rFonts w:ascii="Times New Roman" w:hAnsi="Times New Roman" w:cs="Times New Roman"/>
            <w:sz w:val="24"/>
            <w:szCs w:val="24"/>
          </w:rPr>
          <w:t xml:space="preserve">tersebut digunakan dalam pendekatan ini untuk melakukan analisis terhadap tanda </w:t>
        </w:r>
      </w:ins>
      <w:ins w:id="648" w:author="NIZAR" w:date="2023-05-25T08:47:00Z">
        <w:r w:rsidRPr="00765A51">
          <w:rPr>
            <w:rFonts w:ascii="Times New Roman" w:hAnsi="Times New Roman" w:cs="Times New Roman"/>
            <w:sz w:val="24"/>
            <w:szCs w:val="24"/>
          </w:rPr>
          <w:t xml:space="preserve">pada adegan </w:t>
        </w:r>
      </w:ins>
      <w:del w:id="649" w:author="NIZAR" w:date="2023-05-25T09:09:00Z">
        <w:r w:rsidRPr="00765A51" w:rsidDel="00743610">
          <w:rPr>
            <w:rFonts w:ascii="Times New Roman" w:hAnsi="Times New Roman" w:cs="Times New Roman"/>
            <w:i/>
            <w:sz w:val="24"/>
            <w:szCs w:val="24"/>
          </w:rPr>
          <w:delText>bullying</w:delText>
        </w:r>
      </w:del>
      <w:r w:rsidRPr="005410CC">
        <w:rPr>
          <w:rFonts w:ascii="Times New Roman" w:hAnsi="Times New Roman" w:cs="Times New Roman"/>
          <w:i/>
          <w:sz w:val="24"/>
          <w:szCs w:val="24"/>
        </w:rPr>
        <w:t>bullying</w:t>
      </w:r>
      <w:ins w:id="650" w:author="NIZAR" w:date="2023-05-25T08:47:00Z">
        <w:r w:rsidRPr="00765A51">
          <w:rPr>
            <w:rFonts w:ascii="Times New Roman" w:hAnsi="Times New Roman" w:cs="Times New Roman"/>
            <w:sz w:val="24"/>
            <w:szCs w:val="24"/>
          </w:rPr>
          <w:t xml:space="preserve"> pada serial </w:t>
        </w:r>
      </w:ins>
      <w:r w:rsidRPr="00765A51">
        <w:rPr>
          <w:rFonts w:ascii="Times New Roman" w:hAnsi="Times New Roman" w:cs="Times New Roman"/>
          <w:sz w:val="24"/>
          <w:szCs w:val="24"/>
        </w:rPr>
        <w:t>drama korea</w:t>
      </w:r>
      <w:ins w:id="651" w:author="NIZAR" w:date="2023-05-25T08:47:00Z">
        <w:r w:rsidRPr="00765A51">
          <w:rPr>
            <w:rFonts w:ascii="Times New Roman" w:hAnsi="Times New Roman" w:cs="Times New Roman"/>
            <w:sz w:val="24"/>
            <w:szCs w:val="24"/>
          </w:rPr>
          <w:t xml:space="preserve"> </w:t>
        </w:r>
      </w:ins>
      <w:r w:rsidRPr="00765A51">
        <w:rPr>
          <w:rFonts w:ascii="Times New Roman" w:hAnsi="Times New Roman" w:cs="Times New Roman"/>
          <w:sz w:val="24"/>
          <w:szCs w:val="24"/>
        </w:rPr>
        <w:t>Revenge Of Others 2022</w:t>
      </w:r>
      <w:ins w:id="652" w:author="NIZAR" w:date="2023-05-25T08:47:00Z">
        <w:r w:rsidRPr="00765A51">
          <w:rPr>
            <w:rFonts w:ascii="Times New Roman" w:hAnsi="Times New Roman" w:cs="Times New Roman"/>
            <w:sz w:val="24"/>
            <w:szCs w:val="24"/>
          </w:rPr>
          <w:t xml:space="preserve"> sehingga mendapatkan representasi </w:t>
        </w:r>
      </w:ins>
      <w:del w:id="653" w:author="NIZAR" w:date="2023-05-25T09:09:00Z">
        <w:r w:rsidRPr="00765A51" w:rsidDel="00743610">
          <w:rPr>
            <w:rFonts w:ascii="Times New Roman" w:hAnsi="Times New Roman" w:cs="Times New Roman"/>
            <w:i/>
            <w:sz w:val="24"/>
            <w:szCs w:val="24"/>
          </w:rPr>
          <w:delText>bullying</w:delText>
        </w:r>
      </w:del>
      <w:r w:rsidRPr="005410CC">
        <w:rPr>
          <w:rFonts w:ascii="Times New Roman" w:hAnsi="Times New Roman" w:cs="Times New Roman"/>
          <w:i/>
          <w:sz w:val="24"/>
          <w:szCs w:val="24"/>
        </w:rPr>
        <w:t>bullying</w:t>
      </w:r>
      <w:ins w:id="654" w:author="NIZAR" w:date="2023-05-25T08:47:00Z">
        <w:r w:rsidRPr="00765A51">
          <w:rPr>
            <w:rFonts w:ascii="Times New Roman" w:hAnsi="Times New Roman" w:cs="Times New Roman"/>
            <w:sz w:val="24"/>
            <w:szCs w:val="24"/>
          </w:rPr>
          <w:t>.</w:t>
        </w:r>
      </w:ins>
      <w:commentRangeEnd w:id="644"/>
      <w:r w:rsidRPr="00765A51">
        <w:rPr>
          <w:rStyle w:val="CommentReference"/>
          <w:rFonts w:ascii="Times New Roman" w:hAnsi="Times New Roman" w:cs="Times New Roman"/>
          <w:sz w:val="24"/>
          <w:szCs w:val="24"/>
        </w:rPr>
        <w:commentReference w:id="644"/>
      </w:r>
      <w:r w:rsidR="00722498">
        <w:rPr>
          <w:rFonts w:ascii="Times New Roman" w:hAnsi="Times New Roman" w:cs="Times New Roman"/>
          <w:sz w:val="24"/>
          <w:szCs w:val="24"/>
        </w:rPr>
        <w:t xml:space="preserve"> K</w:t>
      </w:r>
      <w:r w:rsidR="00722498" w:rsidRPr="00722498">
        <w:rPr>
          <w:rFonts w:ascii="Times New Roman" w:hAnsi="Times New Roman" w:cs="Times New Roman"/>
          <w:sz w:val="24"/>
          <w:szCs w:val="24"/>
        </w:rPr>
        <w:t>ajian konotasi dan denotasi. Penelitian akan dilakukan dengan mengkaji pemaknaan tanda-tanda konteks bullying terhadap drama korea Revenge Of Others 2022 sesuai analisis teks media konsep semiotika Roland Barthes.</w:t>
      </w:r>
    </w:p>
    <w:p w14:paraId="39C4FA08" w14:textId="77777777" w:rsidR="00981B1D" w:rsidRPr="00072357" w:rsidRDefault="00981B1D" w:rsidP="00BE0634">
      <w:pPr>
        <w:ind w:left="426" w:firstLine="720"/>
        <w:jc w:val="both"/>
      </w:pPr>
    </w:p>
    <w:p w14:paraId="131A7FA6" w14:textId="144D23FC" w:rsidR="00644F1E" w:rsidRDefault="00644F1E" w:rsidP="00644F1E">
      <w:pPr>
        <w:pStyle w:val="Heading2"/>
      </w:pPr>
      <w:bookmarkStart w:id="655" w:name="_Toc136518903"/>
      <w:r>
        <w:t>Subjek</w:t>
      </w:r>
      <w:ins w:id="656" w:author="NIZAR" w:date="2023-06-01T10:37:00Z">
        <w:r w:rsidR="00F8385F">
          <w:t xml:space="preserve"> dan Objek </w:t>
        </w:r>
      </w:ins>
      <w:del w:id="657" w:author="NIZAR" w:date="2023-06-01T10:37:00Z">
        <w:r w:rsidDel="00F8385F">
          <w:delText xml:space="preserve">, </w:delText>
        </w:r>
        <w:r w:rsidRPr="00882B6D" w:rsidDel="00F8385F">
          <w:delText>Objek</w:delText>
        </w:r>
        <w:r w:rsidDel="00F8385F">
          <w:delText>, dan Lokasi</w:delText>
        </w:r>
        <w:r w:rsidRPr="00882B6D" w:rsidDel="00F8385F">
          <w:delText xml:space="preserve"> </w:delText>
        </w:r>
      </w:del>
      <w:r w:rsidRPr="00882B6D">
        <w:t>Penelitian</w:t>
      </w:r>
      <w:bookmarkEnd w:id="655"/>
    </w:p>
    <w:p w14:paraId="7A9FCEE7" w14:textId="61E2729E" w:rsidR="00644F1E" w:rsidRDefault="00644F1E" w:rsidP="00644F1E">
      <w:pPr>
        <w:ind w:left="426" w:firstLine="720"/>
        <w:jc w:val="both"/>
        <w:rPr>
          <w:ins w:id="658" w:author="NIZAR" w:date="2023-06-01T10:38:00Z"/>
          <w:rFonts w:ascii="Times New Roman" w:hAnsi="Times New Roman" w:cs="Times New Roman"/>
          <w:sz w:val="24"/>
          <w:szCs w:val="24"/>
        </w:rPr>
      </w:pPr>
      <w:r w:rsidRPr="00DE10C9">
        <w:rPr>
          <w:rFonts w:ascii="Times New Roman" w:hAnsi="Times New Roman" w:cs="Times New Roman"/>
          <w:sz w:val="24"/>
          <w:szCs w:val="24"/>
        </w:rPr>
        <w:t>Subjek yang digunakan pada penelitian ini merupakan serial drama korea rots, sedangkan objek pada penelitian ini yaitu berbagai adegan konteks bullying baik berupa visual maupun audio pada serial drama korea rots dengan acuan sesuai rumusan masalah penelitian.</w:t>
      </w:r>
    </w:p>
    <w:p w14:paraId="47540A6A" w14:textId="77777777" w:rsidR="00981B1D" w:rsidRPr="00DE10C9" w:rsidRDefault="00981B1D" w:rsidP="00644F1E">
      <w:pPr>
        <w:ind w:left="426" w:firstLine="720"/>
        <w:jc w:val="both"/>
        <w:rPr>
          <w:rFonts w:ascii="Times New Roman" w:hAnsi="Times New Roman" w:cs="Times New Roman"/>
          <w:sz w:val="24"/>
          <w:szCs w:val="24"/>
        </w:rPr>
      </w:pPr>
    </w:p>
    <w:p w14:paraId="6EB290BC" w14:textId="204FBA83" w:rsidR="00A20CC6" w:rsidRDefault="00A20CC6" w:rsidP="00A20CC6">
      <w:pPr>
        <w:pStyle w:val="Heading2"/>
      </w:pPr>
      <w:bookmarkStart w:id="659" w:name="_Toc136518904"/>
      <w:r>
        <w:t xml:space="preserve">Jenis dan </w:t>
      </w:r>
      <w:r w:rsidRPr="00882B6D">
        <w:t>Sumber Data</w:t>
      </w:r>
      <w:bookmarkEnd w:id="659"/>
      <w:del w:id="660" w:author="NIZAR" w:date="2023-06-01T10:38:00Z">
        <w:r w:rsidRPr="00882B6D" w:rsidDel="002D0FAD">
          <w:delText xml:space="preserve"> (Primer Dan Sekunder)</w:delText>
        </w:r>
      </w:del>
    </w:p>
    <w:p w14:paraId="53677F0C" w14:textId="77777777" w:rsidR="00A20CC6" w:rsidRPr="00267CE9" w:rsidRDefault="00A20CC6" w:rsidP="00C37ADA">
      <w:pPr>
        <w:pStyle w:val="Heading3"/>
      </w:pPr>
      <w:bookmarkStart w:id="661" w:name="_Toc136518905"/>
      <w:r w:rsidRPr="00267CE9">
        <w:t>Data Primer</w:t>
      </w:r>
      <w:bookmarkEnd w:id="661"/>
    </w:p>
    <w:p w14:paraId="4481C7DA" w14:textId="129BE50E" w:rsidR="00A20CC6" w:rsidRDefault="00A20CC6" w:rsidP="00C37ADA">
      <w:pPr>
        <w:pStyle w:val="Heading3"/>
        <w:rPr>
          <w:ins w:id="662" w:author="NIZAR" w:date="2023-06-01T10:37:00Z"/>
        </w:rPr>
      </w:pPr>
      <w:bookmarkStart w:id="663" w:name="_Toc136518906"/>
      <w:r w:rsidRPr="00267CE9">
        <w:t>Data Sekunder</w:t>
      </w:r>
      <w:bookmarkEnd w:id="663"/>
    </w:p>
    <w:p w14:paraId="2477F792" w14:textId="2787B040" w:rsidR="000378FF" w:rsidRPr="003301C7" w:rsidRDefault="000378FF">
      <w:pPr>
        <w:pPrChange w:id="664" w:author="NIZAR" w:date="2023-06-01T10:37:00Z">
          <w:pPr>
            <w:pStyle w:val="Heading3"/>
          </w:pPr>
        </w:pPrChange>
      </w:pPr>
    </w:p>
    <w:p w14:paraId="4F1E9B03" w14:textId="1A6A5A89" w:rsidR="00882B6D" w:rsidRDefault="00CD1141" w:rsidP="004826EE">
      <w:pPr>
        <w:pStyle w:val="Heading2"/>
      </w:pPr>
      <w:bookmarkStart w:id="665" w:name="_Toc136518907"/>
      <w:r>
        <w:t>Waktu</w:t>
      </w:r>
      <w:r w:rsidR="00882B6D" w:rsidRPr="00882B6D">
        <w:t xml:space="preserve"> Penelitian</w:t>
      </w:r>
      <w:bookmarkEnd w:id="665"/>
    </w:p>
    <w:p w14:paraId="7D20096A" w14:textId="1BCC47E5" w:rsidR="00F3399A" w:rsidRPr="00526937" w:rsidRDefault="00F3399A">
      <w:pPr>
        <w:ind w:left="426" w:firstLine="720"/>
        <w:jc w:val="both"/>
        <w:rPr>
          <w:ins w:id="666" w:author="NIZAR" w:date="2023-06-01T10:37:00Z"/>
          <w:rFonts w:ascii="Times New Roman" w:hAnsi="Times New Roman" w:cs="Times New Roman"/>
          <w:sz w:val="24"/>
          <w:szCs w:val="24"/>
        </w:rPr>
        <w:pPrChange w:id="667" w:author="NIZAR" w:date="2023-06-01T10:36:00Z">
          <w:pPr/>
        </w:pPrChange>
      </w:pPr>
      <w:ins w:id="668" w:author="NIZAR" w:date="2023-06-01T10:35:00Z">
        <w:r w:rsidRPr="00526937">
          <w:rPr>
            <w:rFonts w:ascii="Times New Roman" w:hAnsi="Times New Roman" w:cs="Times New Roman"/>
            <w:sz w:val="24"/>
            <w:szCs w:val="24"/>
            <w:rPrChange w:id="669" w:author="NIZAR" w:date="2023-06-01T10:36:00Z">
              <w:rPr/>
            </w:rPrChange>
          </w:rPr>
          <w:t xml:space="preserve">Penelitian ini dilakukan pada Mei tahun 2023 sampai dengan Juni </w:t>
        </w:r>
      </w:ins>
      <w:ins w:id="670" w:author="NIZAR" w:date="2023-06-01T10:36:00Z">
        <w:r w:rsidRPr="00526937">
          <w:rPr>
            <w:rFonts w:ascii="Times New Roman" w:hAnsi="Times New Roman" w:cs="Times New Roman"/>
            <w:sz w:val="24"/>
            <w:szCs w:val="24"/>
            <w:rPrChange w:id="671" w:author="NIZAR" w:date="2023-06-01T10:36:00Z">
              <w:rPr/>
            </w:rPrChange>
          </w:rPr>
          <w:t>tahun 2023</w:t>
        </w:r>
        <w:r w:rsidR="00A42AC5" w:rsidRPr="00526937">
          <w:rPr>
            <w:rFonts w:ascii="Times New Roman" w:hAnsi="Times New Roman" w:cs="Times New Roman"/>
            <w:sz w:val="24"/>
            <w:szCs w:val="24"/>
          </w:rPr>
          <w:t xml:space="preserve"> dengan rentang selama 1 bulan</w:t>
        </w:r>
        <w:r w:rsidRPr="00526937">
          <w:rPr>
            <w:rFonts w:ascii="Times New Roman" w:hAnsi="Times New Roman" w:cs="Times New Roman"/>
            <w:sz w:val="24"/>
            <w:szCs w:val="24"/>
            <w:rPrChange w:id="672" w:author="NIZAR" w:date="2023-06-01T10:36:00Z">
              <w:rPr/>
            </w:rPrChange>
          </w:rPr>
          <w:t>.</w:t>
        </w:r>
      </w:ins>
    </w:p>
    <w:p w14:paraId="06EECF85" w14:textId="77777777" w:rsidR="000378FF" w:rsidRPr="00F3399A" w:rsidRDefault="000378FF">
      <w:pPr>
        <w:ind w:left="426" w:firstLine="720"/>
        <w:jc w:val="both"/>
        <w:rPr>
          <w:rFonts w:ascii="Times New Roman" w:hAnsi="Times New Roman" w:cs="Times New Roman"/>
          <w:rPrChange w:id="673" w:author="NIZAR" w:date="2023-06-01T10:36:00Z">
            <w:rPr/>
          </w:rPrChange>
        </w:rPr>
        <w:pPrChange w:id="674" w:author="NIZAR" w:date="2023-06-01T10:36:00Z">
          <w:pPr/>
        </w:pPrChange>
      </w:pPr>
    </w:p>
    <w:p w14:paraId="30E0B4C7" w14:textId="77777777" w:rsidR="00A20CC6" w:rsidRDefault="00A20CC6" w:rsidP="00A20CC6">
      <w:pPr>
        <w:pStyle w:val="Heading2"/>
      </w:pPr>
      <w:bookmarkStart w:id="675" w:name="_Toc136518908"/>
      <w:r w:rsidRPr="00882B6D">
        <w:lastRenderedPageBreak/>
        <w:t>Teknik Pengumpulan Data (Dokumentasi,Observasi)</w:t>
      </w:r>
      <w:bookmarkEnd w:id="675"/>
    </w:p>
    <w:p w14:paraId="3784038B" w14:textId="77777777" w:rsidR="00A20CC6" w:rsidRDefault="00A20CC6" w:rsidP="00C37ADA">
      <w:pPr>
        <w:pStyle w:val="Heading3"/>
      </w:pPr>
      <w:bookmarkStart w:id="676" w:name="_Toc136518909"/>
      <w:r>
        <w:t>Observasi</w:t>
      </w:r>
      <w:bookmarkEnd w:id="676"/>
    </w:p>
    <w:p w14:paraId="5E88CFC0" w14:textId="77777777" w:rsidR="00A20CC6" w:rsidRPr="00E32751" w:rsidRDefault="00A20CC6" w:rsidP="00A20CC6">
      <w:pPr>
        <w:ind w:left="709" w:firstLine="720"/>
        <w:jc w:val="both"/>
        <w:rPr>
          <w:rFonts w:ascii="Times New Roman" w:hAnsi="Times New Roman" w:cs="Times New Roman"/>
          <w:sz w:val="24"/>
          <w:szCs w:val="24"/>
        </w:rPr>
      </w:pPr>
      <w:ins w:id="677" w:author="NIZAR" w:date="2023-06-01T09:25:00Z">
        <w:r w:rsidRPr="00E32751">
          <w:rPr>
            <w:rFonts w:ascii="Times New Roman" w:hAnsi="Times New Roman" w:cs="Times New Roman"/>
            <w:sz w:val="24"/>
            <w:szCs w:val="24"/>
          </w:rPr>
          <w:t xml:space="preserve">Observasi </w:t>
        </w:r>
      </w:ins>
      <w:ins w:id="678" w:author="NIZAR" w:date="2023-06-01T09:26:00Z">
        <w:r w:rsidRPr="00E32751">
          <w:rPr>
            <w:rFonts w:ascii="Times New Roman" w:hAnsi="Times New Roman" w:cs="Times New Roman"/>
            <w:sz w:val="24"/>
            <w:szCs w:val="24"/>
          </w:rPr>
          <w:t>merupakan</w:t>
        </w:r>
      </w:ins>
      <w:ins w:id="679" w:author="NIZAR" w:date="2023-06-01T09:25:00Z">
        <w:r w:rsidRPr="00E32751">
          <w:rPr>
            <w:rFonts w:ascii="Times New Roman" w:hAnsi="Times New Roman" w:cs="Times New Roman"/>
            <w:sz w:val="24"/>
            <w:szCs w:val="24"/>
          </w:rPr>
          <w:t xml:space="preserve"> teknik pengumpulan data dengan melakukan pengamatan dengan panca indra terhadap suatu fenomena atau permasalahan yang </w:t>
        </w:r>
      </w:ins>
      <w:ins w:id="680" w:author="NIZAR" w:date="2023-06-01T09:26:00Z">
        <w:r w:rsidRPr="00E32751">
          <w:rPr>
            <w:rFonts w:ascii="Times New Roman" w:hAnsi="Times New Roman" w:cs="Times New Roman"/>
            <w:sz w:val="24"/>
            <w:szCs w:val="24"/>
          </w:rPr>
          <w:t>diteliti.</w:t>
        </w:r>
      </w:ins>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bPCXFht","properties":{"formattedCitation":"(Resi, 2021)","plainCitation":"(Resi, 2021)","noteIndex":0},"citationItems":[{"id":1154,"uris":["http://zotero.org/users/8165088/items/8IWNQQZS"],"itemData":{"id":1154,"type":"article-journal","container-title":"Metodologi Penelitian Kuantitatif dan Kualitatif","title":"Teknik Pengumpulan Data","volume":"347","author":[{"family":"Resi","given":"Bernadus Bin Frans"}],"issued":{"date-parts":[["2021"]]}}}],"schema":"https://github.com/citation-style-language/schema/raw/master/csl-citation.json"} </w:instrText>
      </w:r>
      <w:r>
        <w:rPr>
          <w:rFonts w:ascii="Times New Roman" w:hAnsi="Times New Roman" w:cs="Times New Roman"/>
          <w:sz w:val="24"/>
          <w:szCs w:val="24"/>
        </w:rPr>
        <w:fldChar w:fldCharType="separate"/>
      </w:r>
      <w:r w:rsidRPr="00521031">
        <w:rPr>
          <w:rFonts w:ascii="Times New Roman" w:hAnsi="Times New Roman" w:cs="Times New Roman"/>
          <w:sz w:val="24"/>
        </w:rPr>
        <w:t>(Resi, 2021)</w:t>
      </w:r>
      <w:r>
        <w:rPr>
          <w:rFonts w:ascii="Times New Roman" w:hAnsi="Times New Roman" w:cs="Times New Roman"/>
          <w:sz w:val="24"/>
          <w:szCs w:val="24"/>
        </w:rPr>
        <w:fldChar w:fldCharType="end"/>
      </w:r>
      <w:ins w:id="681" w:author="NIZAR" w:date="2023-06-01T09:27:00Z">
        <w:r w:rsidRPr="00E32751">
          <w:rPr>
            <w:rFonts w:ascii="Times New Roman" w:hAnsi="Times New Roman" w:cs="Times New Roman"/>
            <w:sz w:val="24"/>
            <w:szCs w:val="24"/>
          </w:rPr>
          <w:t xml:space="preserve"> </w:t>
        </w:r>
      </w:ins>
      <w:ins w:id="682" w:author="NIZAR" w:date="2023-06-01T09:40:00Z">
        <w:r>
          <w:rPr>
            <w:rFonts w:ascii="Times New Roman" w:hAnsi="Times New Roman" w:cs="Times New Roman"/>
            <w:sz w:val="24"/>
            <w:szCs w:val="24"/>
          </w:rPr>
          <w:t xml:space="preserve">Hasil dari observasi dilakukan </w:t>
        </w:r>
      </w:ins>
      <w:ins w:id="683" w:author="NIZAR" w:date="2023-06-01T09:41:00Z">
        <w:r>
          <w:rPr>
            <w:rFonts w:ascii="Times New Roman" w:hAnsi="Times New Roman" w:cs="Times New Roman"/>
            <w:sz w:val="24"/>
            <w:szCs w:val="24"/>
          </w:rPr>
          <w:t>pencatatan secara sistematis sesuai dengan yang diteliti.</w:t>
        </w:r>
      </w:ins>
      <w:r>
        <w:rPr>
          <w:rFonts w:ascii="Times New Roman" w:hAnsi="Times New Roman" w:cs="Times New Roman"/>
          <w:sz w:val="24"/>
          <w:szCs w:val="24"/>
        </w:rPr>
        <w:t xml:space="preserve"> </w:t>
      </w:r>
      <w:ins w:id="684" w:author="NIZAR" w:date="2023-06-01T09:27:00Z">
        <w:r w:rsidRPr="00E32751">
          <w:rPr>
            <w:rFonts w:ascii="Times New Roman" w:hAnsi="Times New Roman" w:cs="Times New Roman"/>
            <w:sz w:val="24"/>
            <w:szCs w:val="24"/>
          </w:rPr>
          <w:t xml:space="preserve">Sifat observasi </w:t>
        </w:r>
      </w:ins>
      <w:ins w:id="685" w:author="NIZAR" w:date="2023-06-01T09:28:00Z">
        <w:r w:rsidRPr="00E32751">
          <w:rPr>
            <w:rFonts w:ascii="Times New Roman" w:hAnsi="Times New Roman" w:cs="Times New Roman"/>
            <w:sz w:val="24"/>
            <w:szCs w:val="24"/>
          </w:rPr>
          <w:t>penelitian ini yaitu observasi non partisipan</w:t>
        </w:r>
      </w:ins>
      <w:ins w:id="686" w:author="NIZAR" w:date="2023-06-01T09:29:00Z">
        <w:r w:rsidRPr="00E32751">
          <w:rPr>
            <w:rFonts w:ascii="Times New Roman" w:hAnsi="Times New Roman" w:cs="Times New Roman"/>
            <w:sz w:val="24"/>
            <w:szCs w:val="24"/>
          </w:rPr>
          <w:t xml:space="preserve">, dimana peneliti </w:t>
        </w:r>
      </w:ins>
      <w:ins w:id="687" w:author="NIZAR" w:date="2023-06-01T09:30:00Z">
        <w:r w:rsidRPr="00E32751">
          <w:rPr>
            <w:rFonts w:ascii="Times New Roman" w:hAnsi="Times New Roman" w:cs="Times New Roman"/>
            <w:sz w:val="24"/>
            <w:szCs w:val="24"/>
          </w:rPr>
          <w:t>menyaksikan fenomena dan melakukan pengamatan</w:t>
        </w:r>
      </w:ins>
      <w:ins w:id="688" w:author="NIZAR" w:date="2023-06-01T09:45:00Z">
        <w:r>
          <w:rPr>
            <w:rFonts w:ascii="Times New Roman" w:hAnsi="Times New Roman" w:cs="Times New Roman"/>
            <w:sz w:val="24"/>
            <w:szCs w:val="24"/>
          </w:rPr>
          <w:t xml:space="preserve"> secara independen</w:t>
        </w:r>
      </w:ins>
      <w:ins w:id="689" w:author="NIZAR" w:date="2023-06-01T09:30:00Z">
        <w:r w:rsidRPr="00E32751">
          <w:rPr>
            <w:rFonts w:ascii="Times New Roman" w:hAnsi="Times New Roman" w:cs="Times New Roman"/>
            <w:sz w:val="24"/>
            <w:szCs w:val="24"/>
          </w:rPr>
          <w:t xml:space="preserve"> terhadap fenomena</w:t>
        </w:r>
      </w:ins>
      <w:ins w:id="690" w:author="NIZAR" w:date="2023-06-01T09:31:00Z">
        <w:r w:rsidRPr="00E32751">
          <w:rPr>
            <w:rFonts w:ascii="Times New Roman" w:hAnsi="Times New Roman" w:cs="Times New Roman"/>
            <w:sz w:val="24"/>
            <w:szCs w:val="24"/>
          </w:rPr>
          <w:t xml:space="preserve"> pada </w:t>
        </w:r>
      </w:ins>
      <w:ins w:id="691" w:author="NIZAR" w:date="2023-06-01T09:32:00Z">
        <w:r w:rsidRPr="00E32751">
          <w:rPr>
            <w:rFonts w:ascii="Times New Roman" w:hAnsi="Times New Roman" w:cs="Times New Roman"/>
            <w:sz w:val="24"/>
            <w:szCs w:val="24"/>
          </w:rPr>
          <w:t xml:space="preserve">serial drama </w:t>
        </w:r>
      </w:ins>
      <w:ins w:id="692" w:author="NIZAR" w:date="2023-06-01T09:31:00Z">
        <w:r w:rsidRPr="00E32751">
          <w:rPr>
            <w:rFonts w:ascii="Times New Roman" w:hAnsi="Times New Roman" w:cs="Times New Roman"/>
            <w:sz w:val="24"/>
            <w:szCs w:val="24"/>
          </w:rPr>
          <w:t>Revenge Of Others 2022</w:t>
        </w:r>
      </w:ins>
      <w:ins w:id="693" w:author="NIZAR" w:date="2023-06-01T09:30:00Z">
        <w:r w:rsidRPr="00E32751">
          <w:rPr>
            <w:rFonts w:ascii="Times New Roman" w:hAnsi="Times New Roman" w:cs="Times New Roman"/>
            <w:sz w:val="24"/>
            <w:szCs w:val="24"/>
          </w:rPr>
          <w:t xml:space="preserve"> dengan mengamati beberapa hal yang berkaitan dengan </w:t>
        </w:r>
      </w:ins>
      <w:ins w:id="694" w:author="NIZAR" w:date="2023-06-01T09:32:00Z">
        <w:r w:rsidRPr="00E32751">
          <w:rPr>
            <w:rFonts w:ascii="Times New Roman" w:hAnsi="Times New Roman" w:cs="Times New Roman"/>
            <w:sz w:val="24"/>
            <w:szCs w:val="24"/>
          </w:rPr>
          <w:t>fokus penelitian.</w:t>
        </w:r>
      </w:ins>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iPveIW6","properties":{"formattedCitation":"(Makbul, 2021)","plainCitation":"(Makbul, 2021)","noteIndex":0},"citationItems":[{"id":300,"uris":["http://zotero.org/users/8165088/items/I37IRGPW"],"itemData":{"id":300,"type":"article-journal","note":"publisher: OSF Preprints","source":"Google Scholar","title":"Metode pengumpulan data dan instrumen penelitian","author":[{"family":"Makbul","given":"M."}],"issued":{"date-parts":[["2021"]]}}}],"schema":"https://github.com/citation-style-language/schema/raw/master/csl-citation.json"} </w:instrText>
      </w:r>
      <w:r>
        <w:rPr>
          <w:rFonts w:ascii="Times New Roman" w:hAnsi="Times New Roman" w:cs="Times New Roman"/>
          <w:sz w:val="24"/>
          <w:szCs w:val="24"/>
        </w:rPr>
        <w:fldChar w:fldCharType="separate"/>
      </w:r>
      <w:r w:rsidRPr="00216234">
        <w:rPr>
          <w:rFonts w:ascii="Times New Roman" w:hAnsi="Times New Roman" w:cs="Times New Roman"/>
          <w:sz w:val="24"/>
        </w:rPr>
        <w:t>(Makbul, 2021)</w:t>
      </w:r>
      <w:r>
        <w:rPr>
          <w:rFonts w:ascii="Times New Roman" w:hAnsi="Times New Roman" w:cs="Times New Roman"/>
          <w:sz w:val="24"/>
          <w:szCs w:val="24"/>
        </w:rPr>
        <w:fldChar w:fldCharType="end"/>
      </w:r>
    </w:p>
    <w:p w14:paraId="4196D3F0" w14:textId="25C044BD" w:rsidR="00A20CC6" w:rsidRDefault="00A20CC6" w:rsidP="00C37ADA">
      <w:pPr>
        <w:pStyle w:val="Heading3"/>
      </w:pPr>
      <w:bookmarkStart w:id="695" w:name="_Toc136518910"/>
      <w:r>
        <w:t>Dokumentasi</w:t>
      </w:r>
      <w:bookmarkEnd w:id="695"/>
    </w:p>
    <w:p w14:paraId="36949983" w14:textId="6C0DC31C" w:rsidR="00A3656C" w:rsidRPr="00A3656C" w:rsidRDefault="00A3656C" w:rsidP="00A3656C">
      <w:pPr>
        <w:ind w:left="709" w:firstLine="720"/>
        <w:jc w:val="both"/>
        <w:rPr>
          <w:rFonts w:ascii="Times New Roman" w:hAnsi="Times New Roman" w:cs="Times New Roman"/>
          <w:sz w:val="24"/>
          <w:szCs w:val="24"/>
        </w:rPr>
      </w:pPr>
      <w:commentRangeStart w:id="696"/>
      <w:r w:rsidRPr="00A3656C">
        <w:rPr>
          <w:rFonts w:ascii="Times New Roman" w:hAnsi="Times New Roman" w:cs="Times New Roman"/>
          <w:sz w:val="24"/>
          <w:szCs w:val="24"/>
        </w:rPr>
        <w:t>Teknik pengumpulan data dokumentasi adalah metode pengumpulan data yang mengacu pada dokumen, catatan, dan rekaman yang telah ada sebelumnya. Teknik ini melibatkan pengumpulan informasi dari berbagai sumber seperti arsip, perpustakaan, atau basis data.</w:t>
      </w:r>
      <w:r w:rsidR="00C04E8C">
        <w:rPr>
          <w:rFonts w:ascii="Times New Roman" w:hAnsi="Times New Roman" w:cs="Times New Roman"/>
          <w:sz w:val="24"/>
          <w:szCs w:val="24"/>
        </w:rPr>
        <w:fldChar w:fldCharType="begin"/>
      </w:r>
      <w:r w:rsidR="00C04E8C">
        <w:rPr>
          <w:rFonts w:ascii="Times New Roman" w:hAnsi="Times New Roman" w:cs="Times New Roman"/>
          <w:sz w:val="24"/>
          <w:szCs w:val="24"/>
        </w:rPr>
        <w:instrText xml:space="preserve"> ADDIN ZOTERO_ITEM CSL_CITATION {"citationID":"rEmeidEr","properties":{"formattedCitation":"(Sugiyono, 2013)","plainCitation":"(Sugiyono, 2013)","noteIndex":0},"citationItems":[{"id":1158,"uris":["http://zotero.org/users/8165088/items/BBAIX9CQ"],"itemData":{"id":1158,"type":"chapter","event-place":"Bandung","publisher":"Alfabeta","publisher-place":"Bandung","title":"Metode Penelitian Pendidikan: Pendekatan Kuantitatif, Kualitatif dan R &amp; D","author":[{"literal":"Sugiyono"}],"issued":{"date-parts":[["2013"]]}}}],"schema":"https://github.com/citation-style-language/schema/raw/master/csl-citation.json"} </w:instrText>
      </w:r>
      <w:r w:rsidR="00C04E8C">
        <w:rPr>
          <w:rFonts w:ascii="Times New Roman" w:hAnsi="Times New Roman" w:cs="Times New Roman"/>
          <w:sz w:val="24"/>
          <w:szCs w:val="24"/>
        </w:rPr>
        <w:fldChar w:fldCharType="separate"/>
      </w:r>
      <w:r w:rsidR="00C04E8C" w:rsidRPr="00C04E8C">
        <w:rPr>
          <w:rFonts w:ascii="Times New Roman" w:hAnsi="Times New Roman" w:cs="Times New Roman"/>
          <w:sz w:val="24"/>
        </w:rPr>
        <w:t>(Sugiyono, 2013)</w:t>
      </w:r>
      <w:r w:rsidR="00C04E8C">
        <w:rPr>
          <w:rFonts w:ascii="Times New Roman" w:hAnsi="Times New Roman" w:cs="Times New Roman"/>
          <w:sz w:val="24"/>
          <w:szCs w:val="24"/>
        </w:rPr>
        <w:fldChar w:fldCharType="end"/>
      </w:r>
    </w:p>
    <w:p w14:paraId="7D013252" w14:textId="776BE936" w:rsidR="00A3656C" w:rsidRPr="00A3656C" w:rsidRDefault="00A3656C" w:rsidP="00A3656C">
      <w:pPr>
        <w:ind w:left="709" w:firstLine="720"/>
        <w:jc w:val="both"/>
        <w:rPr>
          <w:rFonts w:ascii="Times New Roman" w:hAnsi="Times New Roman" w:cs="Times New Roman"/>
          <w:sz w:val="24"/>
          <w:szCs w:val="24"/>
        </w:rPr>
      </w:pPr>
      <w:r w:rsidRPr="00A3656C">
        <w:rPr>
          <w:rFonts w:ascii="Times New Roman" w:hAnsi="Times New Roman" w:cs="Times New Roman"/>
          <w:sz w:val="24"/>
          <w:szCs w:val="24"/>
        </w:rPr>
        <w:t>Pengumpulan data dokumentasi sangat penting dalam penelitian, karena dapat memberikan informasi yang akurat dan valid. Selain itu, teknik ini juga dapat membantu peneliti dalam memperoleh data historis yang sulit diperoleh secara langsung.</w:t>
      </w:r>
    </w:p>
    <w:p w14:paraId="5C19BABC" w14:textId="31F47AE3" w:rsidR="00A3656C" w:rsidRPr="00A3656C" w:rsidRDefault="00A3656C" w:rsidP="00A3656C">
      <w:pPr>
        <w:ind w:left="709" w:firstLine="720"/>
        <w:jc w:val="both"/>
      </w:pPr>
      <w:r w:rsidRPr="00A3656C">
        <w:rPr>
          <w:rFonts w:ascii="Times New Roman" w:hAnsi="Times New Roman" w:cs="Times New Roman"/>
          <w:sz w:val="24"/>
          <w:szCs w:val="24"/>
        </w:rPr>
        <w:t>Beberapa contoh dokumen yang dapat digunakan dalam teknik pengumpulan data dokumentasi adalah laporan keuangan, buku catatan, dokumen kebijakan, dan rekaman video. Sebelum menggunakan dokumen tersebut, peneliti harus memastikan bahwa dokumen tersebut valid, akurat, dan relevan dengan topik penelitian.</w:t>
      </w:r>
      <w:commentRangeEnd w:id="696"/>
      <w:r w:rsidR="00454003">
        <w:rPr>
          <w:rStyle w:val="CommentReference"/>
        </w:rPr>
        <w:commentReference w:id="696"/>
      </w:r>
    </w:p>
    <w:p w14:paraId="18E0219F" w14:textId="77777777" w:rsidR="00A20CC6" w:rsidRPr="00714A3E" w:rsidRDefault="00A20CC6" w:rsidP="00A20CC6"/>
    <w:p w14:paraId="635339DF" w14:textId="64EA1F9A" w:rsidR="003F1AD4" w:rsidRDefault="003F1AD4">
      <w:pPr>
        <w:pStyle w:val="Heading2"/>
        <w:rPr>
          <w:ins w:id="697" w:author="NIZAR" w:date="2023-06-01T10:40:00Z"/>
        </w:rPr>
      </w:pPr>
      <w:bookmarkStart w:id="698" w:name="_Toc136518911"/>
      <w:ins w:id="699" w:author="NIZAR" w:date="2023-06-01T10:40:00Z">
        <w:r>
          <w:t xml:space="preserve">Teknik </w:t>
        </w:r>
      </w:ins>
      <w:ins w:id="700" w:author="NIZAR" w:date="2023-06-01T10:41:00Z">
        <w:r w:rsidR="009C4381">
          <w:t>Keabsahan/</w:t>
        </w:r>
      </w:ins>
      <w:ins w:id="701" w:author="NIZAR" w:date="2023-06-01T10:40:00Z">
        <w:r>
          <w:t>Validitas Data</w:t>
        </w:r>
        <w:bookmarkEnd w:id="698"/>
      </w:ins>
    </w:p>
    <w:p w14:paraId="159530CA" w14:textId="0EE1EA50" w:rsidR="003F1AD4" w:rsidRPr="00E80746" w:rsidDel="00E80746" w:rsidRDefault="00E11F88">
      <w:pPr>
        <w:ind w:left="426" w:firstLine="720"/>
        <w:jc w:val="both"/>
        <w:rPr>
          <w:del w:id="702" w:author="NIZAR" w:date="2023-06-02T13:41:00Z"/>
          <w:rFonts w:cs="Times New Roman"/>
          <w:szCs w:val="24"/>
        </w:rPr>
        <w:pPrChange w:id="703" w:author="NIZAR" w:date="2023-06-01T10:40:00Z">
          <w:pPr>
            <w:pStyle w:val="Heading2"/>
          </w:pPr>
        </w:pPrChange>
      </w:pPr>
      <w:commentRangeStart w:id="704"/>
      <w:del w:id="705" w:author="NIZAR" w:date="2023-06-02T13:41:00Z">
        <w:r w:rsidRPr="00E80746" w:rsidDel="00E80746">
          <w:rPr>
            <w:rFonts w:ascii="Times New Roman" w:hAnsi="Times New Roman" w:cs="Times New Roman"/>
            <w:sz w:val="24"/>
            <w:szCs w:val="24"/>
          </w:rPr>
          <w:delText>Keabsahan bahan penelitian sangat perlu dicek, hal ini untuk mengetahui apakah observasi valid yang diteliti atau informasi yang diunggah oleh peneliti berkaitan dengan hal-hal yang terjadi dilapangan. (Sugiono, 2013) Pada dasarnya keabsahan materi dalam meliputi beberapa pengujian yang dilakukan kemudian dalam penelitian ini, yang penulis lakukan oleh untuk menjaga keabsahan materi yaitu dengan melakukan uji kreadibilitas dalam penelitian. Pada penelitian kualitatif, memperluas observasi, triangulasi, meningkatkan determinasi penelitian, berbicara dengan teman, menganalisis kasus negatif, hingga member control (Bungin, 2007) Untuk menguji kreadibilitas penelitian ini, penulis memilih teknik triangulasi.</w:delText>
        </w:r>
      </w:del>
      <w:commentRangeEnd w:id="704"/>
      <w:r w:rsidR="00A550FC">
        <w:rPr>
          <w:rStyle w:val="CommentReference"/>
        </w:rPr>
        <w:commentReference w:id="704"/>
      </w:r>
    </w:p>
    <w:p w14:paraId="4F08AF21" w14:textId="574E75E5" w:rsidR="00595315" w:rsidRPr="00E80746" w:rsidRDefault="00595315" w:rsidP="00E80746">
      <w:pPr>
        <w:ind w:left="426" w:firstLine="720"/>
        <w:jc w:val="both"/>
        <w:rPr>
          <w:rFonts w:ascii="Times New Roman" w:hAnsi="Times New Roman" w:cs="Times New Roman"/>
          <w:sz w:val="24"/>
          <w:szCs w:val="24"/>
        </w:rPr>
      </w:pPr>
      <w:commentRangeStart w:id="706"/>
      <w:ins w:id="707" w:author="NIZAR" w:date="2023-06-02T13:29:00Z">
        <w:r w:rsidRPr="00E80746">
          <w:rPr>
            <w:rFonts w:ascii="Times New Roman" w:hAnsi="Times New Roman" w:cs="Times New Roman"/>
            <w:sz w:val="24"/>
            <w:szCs w:val="24"/>
          </w:rPr>
          <w:t>Penting untuk memastikan keabsahan bahan penelitian agar informasi yang dihasilkan valid dan dapat dipercaya. Dalam penelitian ini, penulis melakukan beberapa pengujian, termasuk uji kredibilitas, untuk menjaga keabsahan materi. Teknik lain yang digunakan dalam penelitian kualitatif untuk memperluas observasi, meningkatkan determinasi penelitian, dan menguji keabsahan informasi antara lain dengan melakukan triangulasi, berbicara dengan teman, menganalisis kasus negatif, hingga member control. Dalam penelitian ini, penulis memilih teknik triangulasi untuk menguji kredibilitas penelitian.</w:t>
        </w:r>
        <w:commentRangeEnd w:id="706"/>
        <w:r w:rsidRPr="00E80746">
          <w:rPr>
            <w:rFonts w:ascii="Times New Roman" w:hAnsi="Times New Roman" w:cs="Times New Roman"/>
            <w:sz w:val="24"/>
            <w:szCs w:val="24"/>
          </w:rPr>
          <w:commentReference w:id="706"/>
        </w:r>
      </w:ins>
    </w:p>
    <w:p w14:paraId="5D7DB33A" w14:textId="2A6ED1DC" w:rsidR="00E11F88" w:rsidDel="00A550FC" w:rsidRDefault="00E11F88" w:rsidP="00E80746">
      <w:pPr>
        <w:ind w:left="426" w:firstLine="720"/>
        <w:jc w:val="both"/>
        <w:rPr>
          <w:del w:id="708" w:author="NIZAR" w:date="2023-06-06T08:22:00Z"/>
          <w:rFonts w:ascii="Times New Roman" w:hAnsi="Times New Roman" w:cs="Times New Roman"/>
          <w:sz w:val="24"/>
          <w:szCs w:val="24"/>
        </w:rPr>
      </w:pPr>
      <w:commentRangeStart w:id="709"/>
      <w:del w:id="710" w:author="NIZAR" w:date="2023-06-06T08:22:00Z">
        <w:r w:rsidRPr="00E80746" w:rsidDel="00A550FC">
          <w:rPr>
            <w:rFonts w:ascii="Times New Roman" w:hAnsi="Times New Roman" w:cs="Times New Roman"/>
            <w:sz w:val="24"/>
            <w:szCs w:val="24"/>
          </w:rPr>
          <w:delText>Dengan memeriksa keandalan pemeriksaan silang, dapat dipahami sebagai memverifikasi informasi dari sumber yang sama dan digunakan dengan cara yang berbeda. Triangulasi data dibagi menjadi beberapa kategori, yaitu: pemeriksaan silang, metode, penelitian silang antara peneliti, pemeriksaan silang sumber data dan pemeriksaan silang sumber. (Bungin, 2007) Dalam penelitian ini, penulis menggunakan metode cross check. Triangulasi adalah cara atau teknik untuk mengumpulkan dan memeriksa data yang sama tetapi menggunakan teknik yang berbeda. berbeda. (Sugiono, 2013) Penerapan metode tringulasi ini metode ini menemukan informasi profil film Upin &amp; Ipin eps 46 Syahdunya Syawal, kemudian setelah dicek menggunakan dokumentasi yang merujuk pada representasi bullying yang terdapat pada film Upin&amp;Ipin.</w:delText>
        </w:r>
      </w:del>
      <w:commentRangeEnd w:id="709"/>
      <w:r w:rsidR="00A550FC">
        <w:rPr>
          <w:rStyle w:val="CommentReference"/>
        </w:rPr>
        <w:commentReference w:id="709"/>
      </w:r>
    </w:p>
    <w:p w14:paraId="581A2247" w14:textId="05014E07" w:rsidR="00F46CCC" w:rsidRPr="00BA55A9" w:rsidRDefault="00205261" w:rsidP="00E80746">
      <w:pPr>
        <w:ind w:left="426" w:firstLine="720"/>
        <w:jc w:val="both"/>
        <w:rPr>
          <w:rFonts w:ascii="Times New Roman" w:hAnsi="Times New Roman" w:cs="Times New Roman"/>
          <w:sz w:val="24"/>
          <w:szCs w:val="24"/>
          <w:rPrChange w:id="711" w:author="NIZAR" w:date="2023-06-06T08:22:00Z">
            <w:rPr/>
          </w:rPrChange>
        </w:rPr>
      </w:pPr>
      <w:commentRangeStart w:id="712"/>
      <w:ins w:id="713" w:author="NIZAR" w:date="2023-06-06T08:16:00Z">
        <w:r w:rsidRPr="00BA55A9">
          <w:rPr>
            <w:rFonts w:ascii="Times New Roman" w:hAnsi="Times New Roman" w:cs="Times New Roman"/>
            <w:sz w:val="24"/>
            <w:szCs w:val="24"/>
            <w:rPrChange w:id="714" w:author="NIZAR" w:date="2023-06-06T08:22:00Z">
              <w:rPr/>
            </w:rPrChange>
          </w:rPr>
          <w:t xml:space="preserve">Keabsahan informasi sangatlah penting dalam sebuah penelitian untuk melakukan verifikasi sumber </w:t>
        </w:r>
      </w:ins>
      <w:ins w:id="715" w:author="NIZAR" w:date="2023-06-06T08:17:00Z">
        <w:r w:rsidRPr="00BA55A9">
          <w:rPr>
            <w:rFonts w:ascii="Times New Roman" w:hAnsi="Times New Roman" w:cs="Times New Roman"/>
            <w:sz w:val="24"/>
            <w:szCs w:val="24"/>
            <w:rPrChange w:id="716" w:author="NIZAR" w:date="2023-06-06T08:22:00Z">
              <w:rPr/>
            </w:rPrChange>
          </w:rPr>
          <w:t>data informasi yang didapatkan dengan metode yang berbeda.</w:t>
        </w:r>
        <w:r w:rsidR="00AF10C4" w:rsidRPr="00BA55A9">
          <w:rPr>
            <w:rFonts w:ascii="Times New Roman" w:hAnsi="Times New Roman" w:cs="Times New Roman"/>
            <w:sz w:val="24"/>
            <w:szCs w:val="24"/>
            <w:rPrChange w:id="717" w:author="NIZAR" w:date="2023-06-06T08:22:00Z">
              <w:rPr/>
            </w:rPrChange>
          </w:rPr>
          <w:t xml:space="preserve"> Ada beberapa jenis verifikasi </w:t>
        </w:r>
      </w:ins>
      <w:ins w:id="718" w:author="NIZAR" w:date="2023-06-06T08:18:00Z">
        <w:r w:rsidR="00AF10C4" w:rsidRPr="00BA55A9">
          <w:rPr>
            <w:rFonts w:ascii="Times New Roman" w:hAnsi="Times New Roman" w:cs="Times New Roman"/>
            <w:sz w:val="24"/>
            <w:szCs w:val="24"/>
            <w:rPrChange w:id="719" w:author="NIZAR" w:date="2023-06-06T08:22:00Z">
              <w:rPr/>
            </w:rPrChange>
          </w:rPr>
          <w:t xml:space="preserve">triangulasi, yaitu,: </w:t>
        </w:r>
        <w:r w:rsidR="00AF10C4" w:rsidRPr="00BA55A9">
          <w:rPr>
            <w:rFonts w:ascii="Times New Roman" w:hAnsi="Times New Roman" w:cs="Times New Roman"/>
            <w:sz w:val="24"/>
            <w:szCs w:val="24"/>
            <w:rPrChange w:id="720" w:author="NIZAR" w:date="2023-06-06T08:22:00Z">
              <w:rPr>
                <w:i/>
              </w:rPr>
            </w:rPrChange>
          </w:rPr>
          <w:t>cross check</w:t>
        </w:r>
      </w:ins>
      <w:ins w:id="721" w:author="NIZAR" w:date="2023-06-06T08:19:00Z">
        <w:r w:rsidR="00696915" w:rsidRPr="00BA55A9">
          <w:rPr>
            <w:rFonts w:ascii="Times New Roman" w:hAnsi="Times New Roman" w:cs="Times New Roman"/>
            <w:sz w:val="24"/>
            <w:szCs w:val="24"/>
            <w:rPrChange w:id="722" w:author="NIZAR" w:date="2023-06-06T08:22:00Z">
              <w:rPr/>
            </w:rPrChange>
          </w:rPr>
          <w:t xml:space="preserve"> metode penelitian antar peneliti, </w:t>
        </w:r>
      </w:ins>
      <w:ins w:id="723" w:author="NIZAR" w:date="2023-06-06T08:20:00Z">
        <w:r w:rsidR="00696915" w:rsidRPr="00BA55A9">
          <w:rPr>
            <w:rFonts w:ascii="Times New Roman" w:hAnsi="Times New Roman" w:cs="Times New Roman"/>
            <w:sz w:val="24"/>
            <w:szCs w:val="24"/>
            <w:rPrChange w:id="724" w:author="NIZAR" w:date="2023-06-06T08:22:00Z">
              <w:rPr>
                <w:i/>
              </w:rPr>
            </w:rPrChange>
          </w:rPr>
          <w:t xml:space="preserve">cross check </w:t>
        </w:r>
      </w:ins>
      <w:ins w:id="725" w:author="NIZAR" w:date="2023-06-06T08:21:00Z">
        <w:r w:rsidR="00696915" w:rsidRPr="00BA55A9">
          <w:rPr>
            <w:rFonts w:ascii="Times New Roman" w:hAnsi="Times New Roman" w:cs="Times New Roman"/>
            <w:sz w:val="24"/>
            <w:szCs w:val="24"/>
            <w:rPrChange w:id="726" w:author="NIZAR" w:date="2023-06-06T08:22:00Z">
              <w:rPr>
                <w:i/>
              </w:rPr>
            </w:rPrChange>
          </w:rPr>
          <w:t xml:space="preserve">sumber, </w:t>
        </w:r>
        <w:r w:rsidR="00696915" w:rsidRPr="00BA55A9">
          <w:rPr>
            <w:rFonts w:ascii="Times New Roman" w:hAnsi="Times New Roman" w:cs="Times New Roman"/>
            <w:sz w:val="24"/>
            <w:szCs w:val="24"/>
            <w:rPrChange w:id="727" w:author="NIZAR" w:date="2023-06-06T08:22:00Z">
              <w:rPr/>
            </w:rPrChange>
          </w:rPr>
          <w:t>dan cross check sumber data informasi.</w:t>
        </w:r>
      </w:ins>
      <w:commentRangeEnd w:id="712"/>
      <w:ins w:id="728" w:author="NIZAR" w:date="2023-06-06T08:22:00Z">
        <w:r w:rsidR="00A550FC" w:rsidRPr="00BA55A9">
          <w:rPr>
            <w:rFonts w:ascii="Times New Roman" w:hAnsi="Times New Roman" w:cs="Times New Roman"/>
            <w:sz w:val="24"/>
            <w:szCs w:val="24"/>
            <w:rPrChange w:id="729" w:author="NIZAR" w:date="2023-06-06T08:22:00Z">
              <w:rPr>
                <w:rStyle w:val="CommentReference"/>
              </w:rPr>
            </w:rPrChange>
          </w:rPr>
          <w:commentReference w:id="712"/>
        </w:r>
      </w:ins>
    </w:p>
    <w:p w14:paraId="12D9D4E1" w14:textId="49C887CA" w:rsidR="005009B2" w:rsidRDefault="005009B2" w:rsidP="00E11F88"/>
    <w:p w14:paraId="2D0E383C" w14:textId="77777777" w:rsidR="005009B2" w:rsidRPr="003301C7" w:rsidRDefault="005009B2" w:rsidP="00E11F88">
      <w:pPr>
        <w:rPr>
          <w:ins w:id="730" w:author="NIZAR" w:date="2023-06-01T10:40:00Z"/>
        </w:rPr>
      </w:pPr>
    </w:p>
    <w:p w14:paraId="043B1FCE" w14:textId="32240447" w:rsidR="00882B6D" w:rsidRPr="00882B6D" w:rsidRDefault="00882B6D" w:rsidP="004826EE">
      <w:pPr>
        <w:pStyle w:val="Heading2"/>
      </w:pPr>
      <w:bookmarkStart w:id="731" w:name="_Toc136518912"/>
      <w:r w:rsidRPr="00882B6D">
        <w:t xml:space="preserve">Teknik </w:t>
      </w:r>
      <w:del w:id="732" w:author="NIZAR" w:date="2023-06-01T10:39:00Z">
        <w:r w:rsidR="00A20CC6" w:rsidDel="0032345A">
          <w:delText>Validitas</w:delText>
        </w:r>
        <w:r w:rsidRPr="00882B6D" w:rsidDel="0032345A">
          <w:delText xml:space="preserve"> </w:delText>
        </w:r>
      </w:del>
      <w:ins w:id="733" w:author="NIZAR" w:date="2023-06-01T10:39:00Z">
        <w:r w:rsidR="0032345A">
          <w:t>Analisis</w:t>
        </w:r>
        <w:r w:rsidR="0032345A" w:rsidRPr="00882B6D">
          <w:t xml:space="preserve"> </w:t>
        </w:r>
      </w:ins>
      <w:r w:rsidRPr="00882B6D">
        <w:t>Data</w:t>
      </w:r>
      <w:bookmarkEnd w:id="731"/>
    </w:p>
    <w:p w14:paraId="076B760E" w14:textId="6CECB503" w:rsidR="00C072D9" w:rsidRPr="003301C7" w:rsidRDefault="00176281">
      <w:pPr>
        <w:ind w:left="426" w:firstLine="720"/>
        <w:jc w:val="both"/>
        <w:rPr>
          <w:rFonts w:ascii="Times New Roman" w:hAnsi="Times New Roman" w:cs="Times New Roman"/>
          <w:sz w:val="24"/>
        </w:rPr>
        <w:pPrChange w:id="734" w:author="NIZAR" w:date="2023-06-01T10:39:00Z">
          <w:pPr>
            <w:ind w:left="709" w:firstLine="720"/>
            <w:jc w:val="both"/>
          </w:pPr>
        </w:pPrChange>
      </w:pPr>
      <w:r w:rsidRPr="00337186">
        <w:rPr>
          <w:rFonts w:ascii="Times New Roman" w:hAnsi="Times New Roman" w:cs="Times New Roman"/>
          <w:sz w:val="24"/>
          <w:rPrChange w:id="735" w:author="NIZAR" w:date="2023-06-01T10:39:00Z">
            <w:rPr/>
          </w:rPrChange>
        </w:rPr>
        <w:t>Teknik Analisis</w:t>
      </w:r>
      <w:r w:rsidR="00882B6D" w:rsidRPr="00337186">
        <w:rPr>
          <w:rFonts w:ascii="Times New Roman" w:hAnsi="Times New Roman" w:cs="Times New Roman"/>
          <w:sz w:val="24"/>
          <w:rPrChange w:id="736" w:author="NIZAR" w:date="2023-06-01T10:39:00Z">
            <w:rPr/>
          </w:rPrChange>
        </w:rPr>
        <w:t xml:space="preserve"> Data</w:t>
      </w:r>
      <w:r w:rsidR="00C072D9" w:rsidRPr="003301C7">
        <w:rPr>
          <w:rFonts w:ascii="Times New Roman" w:hAnsi="Times New Roman" w:cs="Times New Roman"/>
          <w:sz w:val="24"/>
        </w:rPr>
        <w:t xml:space="preserve"> </w:t>
      </w:r>
      <w:ins w:id="737" w:author="NIZAR" w:date="2023-06-01T09:59:00Z">
        <w:r w:rsidR="00C072D9" w:rsidRPr="003301C7">
          <w:rPr>
            <w:rFonts w:ascii="Times New Roman" w:hAnsi="Times New Roman" w:cs="Times New Roman"/>
            <w:sz w:val="24"/>
          </w:rPr>
          <w:t xml:space="preserve">Teknik </w:t>
        </w:r>
        <w:r w:rsidR="00C072D9" w:rsidRPr="00454003">
          <w:rPr>
            <w:rFonts w:ascii="Times New Roman" w:hAnsi="Times New Roman" w:cs="Times New Roman"/>
            <w:sz w:val="24"/>
          </w:rPr>
          <w:t xml:space="preserve">analisis merupakan proses analisa </w:t>
        </w:r>
      </w:ins>
      <w:ins w:id="738" w:author="NIZAR" w:date="2023-06-01T10:00:00Z">
        <w:r w:rsidR="00C072D9" w:rsidRPr="00454003">
          <w:rPr>
            <w:rFonts w:ascii="Times New Roman" w:hAnsi="Times New Roman" w:cs="Times New Roman"/>
            <w:sz w:val="24"/>
          </w:rPr>
          <w:t xml:space="preserve">yang dilakukan terhadap data-data penelitian dengan menggunakan </w:t>
        </w:r>
      </w:ins>
      <w:ins w:id="739" w:author="NIZAR" w:date="2023-06-01T10:01:00Z">
        <w:r w:rsidR="00C072D9" w:rsidRPr="00454003">
          <w:rPr>
            <w:rFonts w:ascii="Times New Roman" w:hAnsi="Times New Roman" w:cs="Times New Roman"/>
            <w:sz w:val="24"/>
          </w:rPr>
          <w:t xml:space="preserve">teknik pengumpulan data. Proses analisis data </w:t>
        </w:r>
      </w:ins>
      <w:ins w:id="740" w:author="NIZAR" w:date="2023-06-01T10:02:00Z">
        <w:r w:rsidR="00C072D9" w:rsidRPr="00454003">
          <w:rPr>
            <w:rFonts w:ascii="Times New Roman" w:hAnsi="Times New Roman" w:cs="Times New Roman"/>
            <w:sz w:val="24"/>
          </w:rPr>
          <w:t xml:space="preserve">yaitu seperti pengelompokan data, </w:t>
        </w:r>
      </w:ins>
      <w:ins w:id="741" w:author="NIZAR" w:date="2023-06-01T10:03:00Z">
        <w:r w:rsidR="00C072D9" w:rsidRPr="00454003">
          <w:rPr>
            <w:rFonts w:ascii="Times New Roman" w:hAnsi="Times New Roman" w:cs="Times New Roman"/>
            <w:sz w:val="24"/>
          </w:rPr>
          <w:t xml:space="preserve">melakukan penjabaran data serta mencari pola pada data dengan </w:t>
        </w:r>
      </w:ins>
      <w:ins w:id="742" w:author="NIZAR" w:date="2023-06-01T10:04:00Z">
        <w:r w:rsidR="00C072D9" w:rsidRPr="00454003">
          <w:rPr>
            <w:rFonts w:ascii="Times New Roman" w:hAnsi="Times New Roman" w:cs="Times New Roman"/>
            <w:sz w:val="24"/>
          </w:rPr>
          <w:t>pemaran hasil analisis disusun secara sistematis.</w:t>
        </w:r>
      </w:ins>
      <w:r w:rsidR="00C072D9" w:rsidRPr="003301C7">
        <w:rPr>
          <w:rFonts w:ascii="Times New Roman" w:hAnsi="Times New Roman" w:cs="Times New Roman"/>
          <w:sz w:val="24"/>
        </w:rPr>
        <w:fldChar w:fldCharType="begin"/>
      </w:r>
      <w:r w:rsidR="00C072D9" w:rsidRPr="00454003">
        <w:rPr>
          <w:rFonts w:ascii="Times New Roman" w:hAnsi="Times New Roman" w:cs="Times New Roman"/>
          <w:sz w:val="24"/>
        </w:rPr>
        <w:instrText xml:space="preserve"> ADDIN ZOTERO_ITEM CSL_CITATION {"citationID":"iC7d3Ex6","properties":{"formattedCitation":"(Sugiyono, 2013)","plainCitation":"(Sugiyono, 2013)","noteIndex":0},"citationItems":[{"id":1158,"uris":["http://zotero.org/users/8165088/items/BBAIX9CQ"],"itemData":{"id":1158,"type":"chapter","event-place":"Bandung","publisher":"Alfabeta","publisher-place":"Bandung","title":"Metode Penelitian Pendidikan: Pendekatan Kuantitatif, Kualitatif dan R &amp; D","author":[{"literal":"Sugiyono"}],"issued":{"date-parts":[["2013"]]}}}],"schema":"https://github.com/citation-style-language/schema/raw/master/csl-citation.json"} </w:instrText>
      </w:r>
      <w:r w:rsidR="00C072D9" w:rsidRPr="003301C7">
        <w:rPr>
          <w:rFonts w:ascii="Times New Roman" w:hAnsi="Times New Roman" w:cs="Times New Roman"/>
          <w:sz w:val="24"/>
        </w:rPr>
        <w:fldChar w:fldCharType="separate"/>
      </w:r>
      <w:r w:rsidR="00C072D9" w:rsidRPr="003301C7">
        <w:rPr>
          <w:rFonts w:ascii="Times New Roman" w:hAnsi="Times New Roman" w:cs="Times New Roman"/>
          <w:sz w:val="24"/>
        </w:rPr>
        <w:t>(Sugiyono, 2013)</w:t>
      </w:r>
      <w:r w:rsidR="00C072D9" w:rsidRPr="003301C7">
        <w:rPr>
          <w:rFonts w:ascii="Times New Roman" w:hAnsi="Times New Roman" w:cs="Times New Roman"/>
          <w:sz w:val="24"/>
        </w:rPr>
        <w:fldChar w:fldCharType="end"/>
      </w:r>
    </w:p>
    <w:p w14:paraId="409CAA6A" w14:textId="77777777" w:rsidR="00C072D9" w:rsidRPr="00454003" w:rsidDel="00362709" w:rsidRDefault="00C072D9">
      <w:pPr>
        <w:ind w:left="426" w:firstLine="720"/>
        <w:jc w:val="both"/>
        <w:rPr>
          <w:del w:id="743" w:author="NIZAR" w:date="2023-06-01T10:27:00Z"/>
          <w:rFonts w:ascii="Times New Roman" w:hAnsi="Times New Roman" w:cs="Times New Roman"/>
          <w:sz w:val="24"/>
        </w:rPr>
        <w:pPrChange w:id="744" w:author="NIZAR" w:date="2023-06-01T10:39:00Z">
          <w:pPr>
            <w:ind w:left="709" w:firstLine="720"/>
            <w:jc w:val="both"/>
          </w:pPr>
        </w:pPrChange>
      </w:pPr>
      <w:del w:id="745" w:author="NIZAR" w:date="2023-06-01T10:27:00Z">
        <w:r w:rsidRPr="00454003" w:rsidDel="00362709">
          <w:rPr>
            <w:rFonts w:ascii="Times New Roman" w:hAnsi="Times New Roman" w:cs="Times New Roman"/>
            <w:sz w:val="24"/>
          </w:rPr>
          <w:delText>Teknik analisis data merupakan salah satu bagian yang sangat penting dalam menjawab fokus penelitian. Analisis data dalam penelitian ini dimulai dengan mengklasifikasikan adegan-adegan dalam drama Korea Tomorrow yang sesuai dengan rumusan masalah penelitian. Kemudian, data dianalisis dengan menggunakan model semiotika Roland Barthes yaitu dengan cara mencari makna denotasi, konotasi, dan mitos dari scene yang mengandung bullying pada drama Korea Tomorrow sehingga penelitian ini dapat menemukan makna pesan bullying, selanjutnya penelitian ini akan mengonfirmasi hasil penelitian dengan menggunakan teori representasi, sehingga dapat mengetahui dan mendeskripsikan representasi bullying yang ada dalam drama Korea Tomorrow.</w:delText>
        </w:r>
      </w:del>
    </w:p>
    <w:p w14:paraId="41484990" w14:textId="7599CFAB" w:rsidR="00882B6D" w:rsidRPr="00337186" w:rsidRDefault="00C072D9">
      <w:pPr>
        <w:ind w:left="426" w:firstLine="720"/>
        <w:jc w:val="both"/>
        <w:rPr>
          <w:rFonts w:ascii="Times New Roman" w:hAnsi="Times New Roman" w:cs="Times New Roman"/>
          <w:rPrChange w:id="746" w:author="NIZAR" w:date="2023-06-01T10:39:00Z">
            <w:rPr>
              <w:rFonts w:ascii="Times New Roman" w:hAnsi="Times New Roman" w:cs="Times New Roman"/>
              <w:sz w:val="24"/>
              <w:szCs w:val="24"/>
            </w:rPr>
          </w:rPrChange>
        </w:rPr>
        <w:pPrChange w:id="747" w:author="NIZAR" w:date="2023-06-01T10:39:00Z">
          <w:pPr>
            <w:ind w:left="709" w:firstLine="720"/>
            <w:jc w:val="both"/>
          </w:pPr>
        </w:pPrChange>
      </w:pPr>
      <w:ins w:id="748" w:author="NIZAR" w:date="2023-06-01T10:20:00Z">
        <w:r w:rsidRPr="00454003">
          <w:rPr>
            <w:rFonts w:ascii="Times New Roman" w:hAnsi="Times New Roman" w:cs="Times New Roman"/>
            <w:sz w:val="24"/>
          </w:rPr>
          <w:t xml:space="preserve">Tahap analisis data memiliki </w:t>
        </w:r>
      </w:ins>
      <w:ins w:id="749" w:author="NIZAR" w:date="2023-06-01T10:21:00Z">
        <w:r w:rsidRPr="00454003">
          <w:rPr>
            <w:rFonts w:ascii="Times New Roman" w:hAnsi="Times New Roman" w:cs="Times New Roman"/>
            <w:sz w:val="24"/>
          </w:rPr>
          <w:t xml:space="preserve">peran yang sangat penting dalam sebuah peneltian agar dapat menyelesaikan permasalah atau fokus dalam penelitian. </w:t>
        </w:r>
      </w:ins>
      <w:ins w:id="750" w:author="NIZAR" w:date="2023-06-01T10:22:00Z">
        <w:r w:rsidRPr="00454003">
          <w:rPr>
            <w:rFonts w:ascii="Times New Roman" w:hAnsi="Times New Roman" w:cs="Times New Roman"/>
            <w:sz w:val="24"/>
          </w:rPr>
          <w:t>Analisis yang dilakukan yaitu menegelompokkan berbagai adegan yang sesuai dengan permasalahan penelitian.</w:t>
        </w:r>
      </w:ins>
      <w:ins w:id="751" w:author="NIZAR" w:date="2023-06-01T10:23:00Z">
        <w:r w:rsidRPr="00454003">
          <w:rPr>
            <w:rFonts w:ascii="Times New Roman" w:hAnsi="Times New Roman" w:cs="Times New Roman"/>
            <w:sz w:val="24"/>
          </w:rPr>
          <w:t xml:space="preserve"> Selanjutnya, data yang didapatkan akan dianalisis dengan </w:t>
        </w:r>
      </w:ins>
      <w:ins w:id="752" w:author="NIZAR" w:date="2023-06-01T10:24:00Z">
        <w:r w:rsidRPr="00454003">
          <w:rPr>
            <w:rFonts w:ascii="Times New Roman" w:hAnsi="Times New Roman" w:cs="Times New Roman"/>
            <w:sz w:val="24"/>
          </w:rPr>
          <w:t>analisis</w:t>
        </w:r>
      </w:ins>
      <w:ins w:id="753" w:author="NIZAR" w:date="2023-06-01T10:23:00Z">
        <w:r w:rsidRPr="00454003">
          <w:rPr>
            <w:rFonts w:ascii="Times New Roman" w:hAnsi="Times New Roman" w:cs="Times New Roman"/>
            <w:sz w:val="24"/>
          </w:rPr>
          <w:t xml:space="preserve"> semiotika model Roland Barthes yaitu melakukan ekstraksi denotasi dan konotasi terhadap beb</w:t>
        </w:r>
      </w:ins>
      <w:ins w:id="754" w:author="NIZAR" w:date="2023-06-01T10:25:00Z">
        <w:r w:rsidRPr="00454003">
          <w:rPr>
            <w:rFonts w:ascii="Times New Roman" w:hAnsi="Times New Roman" w:cs="Times New Roman"/>
            <w:sz w:val="24"/>
          </w:rPr>
          <w:t xml:space="preserve">erapa adegan yang mengandung </w:t>
        </w:r>
        <w:r w:rsidRPr="00337186">
          <w:rPr>
            <w:rFonts w:ascii="Times New Roman" w:hAnsi="Times New Roman" w:cs="Times New Roman"/>
            <w:sz w:val="24"/>
            <w:rPrChange w:id="755" w:author="NIZAR" w:date="2023-06-01T10:39:00Z">
              <w:rPr>
                <w:rFonts w:ascii="Times New Roman" w:hAnsi="Times New Roman" w:cs="Times New Roman"/>
                <w:i/>
                <w:sz w:val="24"/>
                <w:szCs w:val="24"/>
              </w:rPr>
            </w:rPrChange>
          </w:rPr>
          <w:t xml:space="preserve"> bullying</w:t>
        </w:r>
        <w:r w:rsidRPr="003301C7">
          <w:rPr>
            <w:rFonts w:ascii="Times New Roman" w:hAnsi="Times New Roman" w:cs="Times New Roman"/>
            <w:sz w:val="24"/>
          </w:rPr>
          <w:t xml:space="preserve"> dan melakukan pemaknaan </w:t>
        </w:r>
      </w:ins>
      <w:ins w:id="756" w:author="NIZAR" w:date="2023-06-01T10:26:00Z">
        <w:r w:rsidRPr="003301C7">
          <w:rPr>
            <w:rFonts w:ascii="Times New Roman" w:hAnsi="Times New Roman" w:cs="Times New Roman"/>
            <w:sz w:val="24"/>
          </w:rPr>
          <w:t xml:space="preserve">pesan </w:t>
        </w:r>
        <w:r w:rsidRPr="00337186">
          <w:rPr>
            <w:rFonts w:ascii="Times New Roman" w:hAnsi="Times New Roman" w:cs="Times New Roman"/>
            <w:sz w:val="24"/>
            <w:rPrChange w:id="757" w:author="NIZAR" w:date="2023-06-01T10:39:00Z">
              <w:rPr>
                <w:rFonts w:ascii="Times New Roman" w:hAnsi="Times New Roman" w:cs="Times New Roman"/>
                <w:i/>
                <w:sz w:val="24"/>
                <w:szCs w:val="24"/>
              </w:rPr>
            </w:rPrChange>
          </w:rPr>
          <w:t>bullying</w:t>
        </w:r>
        <w:r w:rsidRPr="003301C7">
          <w:rPr>
            <w:rFonts w:ascii="Times New Roman" w:hAnsi="Times New Roman" w:cs="Times New Roman"/>
            <w:sz w:val="24"/>
          </w:rPr>
          <w:t xml:space="preserve">, sehingga mengetahui representasi </w:t>
        </w:r>
      </w:ins>
      <w:ins w:id="758" w:author="NIZAR" w:date="2023-06-01T10:27:00Z">
        <w:r w:rsidRPr="00337186">
          <w:rPr>
            <w:rFonts w:ascii="Times New Roman" w:hAnsi="Times New Roman" w:cs="Times New Roman"/>
            <w:sz w:val="24"/>
            <w:rPrChange w:id="759" w:author="NIZAR" w:date="2023-06-01T10:39:00Z">
              <w:rPr>
                <w:rFonts w:ascii="Times New Roman" w:hAnsi="Times New Roman" w:cs="Times New Roman"/>
                <w:i/>
                <w:sz w:val="24"/>
                <w:szCs w:val="24"/>
              </w:rPr>
            </w:rPrChange>
          </w:rPr>
          <w:t>bullying</w:t>
        </w:r>
        <w:r w:rsidRPr="003301C7">
          <w:rPr>
            <w:rFonts w:ascii="Times New Roman" w:hAnsi="Times New Roman" w:cs="Times New Roman"/>
            <w:sz w:val="24"/>
          </w:rPr>
          <w:t xml:space="preserve"> pada serial drama korea Revenge Of Others 2022.</w:t>
        </w:r>
      </w:ins>
    </w:p>
    <w:p w14:paraId="4CBBEA5E" w14:textId="601AE4B9" w:rsidR="000E55C8" w:rsidRDefault="000E55C8">
      <w:r>
        <w:br w:type="page"/>
      </w:r>
    </w:p>
    <w:p w14:paraId="02C57F7A" w14:textId="2233A7A2" w:rsidR="000E55C8" w:rsidRDefault="000E55C8" w:rsidP="00025AF9">
      <w:pPr>
        <w:pStyle w:val="Heading1"/>
      </w:pPr>
      <w:r>
        <w:lastRenderedPageBreak/>
        <w:br/>
      </w:r>
      <w:bookmarkStart w:id="760" w:name="_Toc136518913"/>
      <w:r>
        <w:t>HASIL PENELITIAN</w:t>
      </w:r>
      <w:bookmarkEnd w:id="760"/>
    </w:p>
    <w:p w14:paraId="386FA68C" w14:textId="77777777" w:rsidR="000E55C8" w:rsidRDefault="000E55C8" w:rsidP="000E55C8"/>
    <w:p w14:paraId="38F04208" w14:textId="715B8B69" w:rsidR="000E55C8" w:rsidRDefault="00041836" w:rsidP="004826EE">
      <w:pPr>
        <w:pStyle w:val="Heading2"/>
      </w:pPr>
      <w:bookmarkStart w:id="761" w:name="_Toc136518914"/>
      <w:r>
        <w:t>Gambaran Umum Serial Drama</w:t>
      </w:r>
      <w:r w:rsidR="005410CC">
        <w:t xml:space="preserve"> Revenge Of Others 2022</w:t>
      </w:r>
      <w:bookmarkEnd w:id="761"/>
    </w:p>
    <w:p w14:paraId="7421EF97" w14:textId="07A76BF0" w:rsidR="000E55C8" w:rsidRDefault="00041836" w:rsidP="004826EE">
      <w:pPr>
        <w:pStyle w:val="Heading2"/>
      </w:pPr>
      <w:bookmarkStart w:id="762" w:name="_Toc136518915"/>
      <w:r>
        <w:t>Sajian Data</w:t>
      </w:r>
      <w:bookmarkEnd w:id="762"/>
    </w:p>
    <w:p w14:paraId="32B2ADDF" w14:textId="4F028A89" w:rsidR="000E55C8" w:rsidRDefault="00041836" w:rsidP="004826EE">
      <w:pPr>
        <w:pStyle w:val="Heading2"/>
      </w:pPr>
      <w:bookmarkStart w:id="763" w:name="_Toc136518916"/>
      <w:r>
        <w:t>Analisis</w:t>
      </w:r>
      <w:r w:rsidR="005410CC">
        <w:t xml:space="preserve"> </w:t>
      </w:r>
      <w:r w:rsidR="005410CC" w:rsidRPr="005410CC">
        <w:rPr>
          <w:i/>
        </w:rPr>
        <w:t>Bullying</w:t>
      </w:r>
      <w:r>
        <w:t xml:space="preserve"> Dalam Serial Drama</w:t>
      </w:r>
      <w:r w:rsidR="005410CC">
        <w:t xml:space="preserve"> Revenge Of Others 2022</w:t>
      </w:r>
      <w:bookmarkEnd w:id="763"/>
    </w:p>
    <w:p w14:paraId="53551A0B" w14:textId="02D50A7E" w:rsidR="00D4337B" w:rsidRDefault="00D4337B">
      <w:r>
        <w:br w:type="page"/>
      </w:r>
    </w:p>
    <w:p w14:paraId="420025DE" w14:textId="19BDB200" w:rsidR="00D4337B" w:rsidRPr="00D4337B" w:rsidRDefault="00D4337B" w:rsidP="00025AF9">
      <w:pPr>
        <w:pStyle w:val="Heading1"/>
      </w:pPr>
      <w:r>
        <w:lastRenderedPageBreak/>
        <w:br/>
      </w:r>
      <w:bookmarkStart w:id="764" w:name="_Toc136518917"/>
      <w:r>
        <w:t>PENUTUP</w:t>
      </w:r>
      <w:bookmarkEnd w:id="764"/>
    </w:p>
    <w:p w14:paraId="20E87D0D" w14:textId="77777777" w:rsidR="001D4AEB" w:rsidRPr="00765A51" w:rsidRDefault="001D4AEB" w:rsidP="001D4AEB">
      <w:pPr>
        <w:ind w:left="709" w:firstLine="720"/>
        <w:jc w:val="both"/>
        <w:rPr>
          <w:rFonts w:ascii="Times New Roman" w:eastAsia="Times New Roman" w:hAnsi="Times New Roman" w:cs="Times New Roman"/>
          <w:sz w:val="24"/>
          <w:szCs w:val="24"/>
        </w:rPr>
      </w:pPr>
    </w:p>
    <w:p w14:paraId="4FA0546D" w14:textId="722B44BB" w:rsidR="00D4337B" w:rsidRPr="00D4337B" w:rsidRDefault="00D4337B" w:rsidP="004826EE">
      <w:pPr>
        <w:pStyle w:val="Heading2"/>
      </w:pPr>
      <w:bookmarkStart w:id="765" w:name="_Toc136518918"/>
      <w:r w:rsidRPr="00D4337B">
        <w:t>Kesimpulan</w:t>
      </w:r>
      <w:bookmarkEnd w:id="765"/>
    </w:p>
    <w:p w14:paraId="52B2A20F" w14:textId="77777777" w:rsidR="007D6233" w:rsidRPr="007D6233" w:rsidRDefault="00D4337B" w:rsidP="004826EE">
      <w:pPr>
        <w:pStyle w:val="Heading2"/>
        <w:rPr>
          <w:rFonts w:cs="Times New Roman"/>
          <w:szCs w:val="24"/>
        </w:rPr>
      </w:pPr>
      <w:bookmarkStart w:id="766" w:name="_Toc136518919"/>
      <w:r w:rsidRPr="00D4337B">
        <w:t>Saran (Peneliti Selanjutnya, Khlayak Umum)</w:t>
      </w:r>
      <w:bookmarkEnd w:id="766"/>
    </w:p>
    <w:p w14:paraId="46B13165" w14:textId="77777777" w:rsidR="007D6233" w:rsidRDefault="007D6233" w:rsidP="007D6233">
      <w:pPr>
        <w:pStyle w:val="Heading3"/>
      </w:pPr>
      <w:r>
        <w:t>Peneliti Selanjutnya</w:t>
      </w:r>
    </w:p>
    <w:p w14:paraId="55C46A66" w14:textId="464CD6F4" w:rsidR="00DA6749" w:rsidRPr="00765A51" w:rsidRDefault="007D6233" w:rsidP="007D6233">
      <w:pPr>
        <w:pStyle w:val="Heading3"/>
      </w:pPr>
      <w:r>
        <w:t>Khalayak Umum</w:t>
      </w:r>
      <w:r w:rsidR="00DA6749" w:rsidRPr="00765A51">
        <w:br w:type="page"/>
      </w:r>
    </w:p>
    <w:p w14:paraId="427FF387" w14:textId="4A3653F4" w:rsidR="002B1F43" w:rsidRPr="00765A51" w:rsidRDefault="00DC5E03" w:rsidP="00025AF9">
      <w:pPr>
        <w:pStyle w:val="Heading1"/>
        <w:numPr>
          <w:ilvl w:val="0"/>
          <w:numId w:val="0"/>
        </w:numPr>
        <w:ind w:left="360"/>
        <w:rPr>
          <w:rFonts w:eastAsia="Times New Roman"/>
        </w:rPr>
      </w:pPr>
      <w:bookmarkStart w:id="767" w:name="_Toc136518920"/>
      <w:r w:rsidRPr="00765A51">
        <w:lastRenderedPageBreak/>
        <w:t>DAFTAR PUSTAKA</w:t>
      </w:r>
      <w:bookmarkEnd w:id="767"/>
    </w:p>
    <w:p w14:paraId="066FF7E8" w14:textId="10863216" w:rsidR="00DC5E03" w:rsidRPr="00765A51" w:rsidRDefault="00DC5E03" w:rsidP="00DC5E03">
      <w:pPr>
        <w:rPr>
          <w:rFonts w:ascii="Times New Roman" w:eastAsia="Times New Roman" w:hAnsi="Times New Roman" w:cs="Times New Roman"/>
          <w:sz w:val="24"/>
          <w:szCs w:val="24"/>
        </w:rPr>
      </w:pPr>
    </w:p>
    <w:p w14:paraId="6102D8FC" w14:textId="77777777" w:rsidR="00E37784" w:rsidRPr="00E37784" w:rsidRDefault="00DC5E03" w:rsidP="00E37784">
      <w:pPr>
        <w:pStyle w:val="Bibliography"/>
        <w:rPr>
          <w:rFonts w:ascii="Times New Roman" w:hAnsi="Times New Roman" w:cs="Times New Roman"/>
          <w:sz w:val="24"/>
        </w:rPr>
      </w:pPr>
      <w:r w:rsidRPr="00765A51">
        <w:rPr>
          <w:rFonts w:eastAsia="Times New Roman"/>
        </w:rPr>
        <w:fldChar w:fldCharType="begin"/>
      </w:r>
      <w:r w:rsidR="00E43B86">
        <w:rPr>
          <w:rFonts w:eastAsia="Times New Roman"/>
        </w:rPr>
        <w:instrText xml:space="preserve"> ADDIN ZOTERO_BIBL {"uncited":[],"omitted":[],"custom":[]} CSL_BIBLIOGRAPHY </w:instrText>
      </w:r>
      <w:r w:rsidRPr="00765A51">
        <w:rPr>
          <w:rFonts w:eastAsia="Times New Roman"/>
        </w:rPr>
        <w:fldChar w:fldCharType="separate"/>
      </w:r>
      <w:r w:rsidR="00E37784" w:rsidRPr="00E37784">
        <w:rPr>
          <w:rFonts w:ascii="Times New Roman" w:hAnsi="Times New Roman" w:cs="Times New Roman"/>
          <w:sz w:val="24"/>
        </w:rPr>
        <w:t xml:space="preserve">Atika, F. N. (2020). </w:t>
      </w:r>
      <w:r w:rsidR="00E37784" w:rsidRPr="00E37784">
        <w:rPr>
          <w:rFonts w:ascii="Times New Roman" w:hAnsi="Times New Roman" w:cs="Times New Roman"/>
          <w:i/>
          <w:iCs/>
          <w:sz w:val="24"/>
        </w:rPr>
        <w:t>Representasi Bullying Dalam Film Joker: Analisis Semiotika Model Roland Barthes</w:t>
      </w:r>
      <w:r w:rsidR="00E37784" w:rsidRPr="00E37784">
        <w:rPr>
          <w:rFonts w:ascii="Times New Roman" w:hAnsi="Times New Roman" w:cs="Times New Roman"/>
          <w:sz w:val="24"/>
        </w:rPr>
        <w:t xml:space="preserve"> [PhD Thesis]. UIN Sunan Ampel Surabaya.</w:t>
      </w:r>
    </w:p>
    <w:p w14:paraId="454B23C6" w14:textId="77777777" w:rsidR="00E37784" w:rsidRPr="00E37784" w:rsidRDefault="00E37784" w:rsidP="00E37784">
      <w:pPr>
        <w:pStyle w:val="Bibliography"/>
        <w:rPr>
          <w:rFonts w:ascii="Times New Roman" w:hAnsi="Times New Roman" w:cs="Times New Roman"/>
          <w:sz w:val="24"/>
        </w:rPr>
      </w:pPr>
      <w:r w:rsidRPr="00E37784">
        <w:rPr>
          <w:rFonts w:ascii="Times New Roman" w:hAnsi="Times New Roman" w:cs="Times New Roman"/>
          <w:sz w:val="24"/>
        </w:rPr>
        <w:t xml:space="preserve">Aziza Cahyani Kemala, P. (2023). </w:t>
      </w:r>
      <w:r w:rsidRPr="00E37784">
        <w:rPr>
          <w:rFonts w:ascii="Times New Roman" w:hAnsi="Times New Roman" w:cs="Times New Roman"/>
          <w:i/>
          <w:iCs/>
          <w:sz w:val="24"/>
        </w:rPr>
        <w:t>Analisis Karakter Ponyo dalam Anime Gaku No Ue No Ponyo dengan Teori Semiotika Roland Barthess</w:t>
      </w:r>
      <w:r w:rsidRPr="00E37784">
        <w:rPr>
          <w:rFonts w:ascii="Times New Roman" w:hAnsi="Times New Roman" w:cs="Times New Roman"/>
          <w:sz w:val="24"/>
        </w:rPr>
        <w:t xml:space="preserve"> [PhD Thesis]. UNSADA.</w:t>
      </w:r>
    </w:p>
    <w:p w14:paraId="6EA82FCE" w14:textId="77777777" w:rsidR="00E37784" w:rsidRPr="00E37784" w:rsidRDefault="00E37784" w:rsidP="00E37784">
      <w:pPr>
        <w:pStyle w:val="Bibliography"/>
        <w:rPr>
          <w:rFonts w:ascii="Times New Roman" w:hAnsi="Times New Roman" w:cs="Times New Roman"/>
          <w:sz w:val="24"/>
        </w:rPr>
      </w:pPr>
      <w:r w:rsidRPr="00E37784">
        <w:rPr>
          <w:rFonts w:ascii="Times New Roman" w:hAnsi="Times New Roman" w:cs="Times New Roman"/>
          <w:sz w:val="24"/>
        </w:rPr>
        <w:t xml:space="preserve">Farikhi, A. N. (2023). Analisis Semiotika John Fiske Tentang Cyberbullying Pada Remaja Dalam Film Unfriended (John Fiske’s Semiotic Analysis Of Cyberbullying In Adolescents In Unfriended Film). </w:t>
      </w:r>
      <w:r w:rsidRPr="00E37784">
        <w:rPr>
          <w:rFonts w:ascii="Times New Roman" w:hAnsi="Times New Roman" w:cs="Times New Roman"/>
          <w:i/>
          <w:iCs/>
          <w:sz w:val="24"/>
        </w:rPr>
        <w:t>Journal SOSIOLOGI</w:t>
      </w:r>
      <w:r w:rsidRPr="00E37784">
        <w:rPr>
          <w:rFonts w:ascii="Times New Roman" w:hAnsi="Times New Roman" w:cs="Times New Roman"/>
          <w:sz w:val="24"/>
        </w:rPr>
        <w:t xml:space="preserve">, </w:t>
      </w:r>
      <w:r w:rsidRPr="00E37784">
        <w:rPr>
          <w:rFonts w:ascii="Times New Roman" w:hAnsi="Times New Roman" w:cs="Times New Roman"/>
          <w:i/>
          <w:iCs/>
          <w:sz w:val="24"/>
        </w:rPr>
        <w:t>6</w:t>
      </w:r>
      <w:r w:rsidRPr="00E37784">
        <w:rPr>
          <w:rFonts w:ascii="Times New Roman" w:hAnsi="Times New Roman" w:cs="Times New Roman"/>
          <w:sz w:val="24"/>
        </w:rPr>
        <w:t>(1), 20–26.</w:t>
      </w:r>
    </w:p>
    <w:p w14:paraId="453ED99D" w14:textId="77777777" w:rsidR="00E37784" w:rsidRPr="00E37784" w:rsidRDefault="00E37784" w:rsidP="00E37784">
      <w:pPr>
        <w:pStyle w:val="Bibliography"/>
        <w:rPr>
          <w:rFonts w:ascii="Times New Roman" w:hAnsi="Times New Roman" w:cs="Times New Roman"/>
          <w:sz w:val="24"/>
        </w:rPr>
      </w:pPr>
      <w:r w:rsidRPr="00E37784">
        <w:rPr>
          <w:rFonts w:ascii="Times New Roman" w:hAnsi="Times New Roman" w:cs="Times New Roman"/>
          <w:sz w:val="24"/>
        </w:rPr>
        <w:t xml:space="preserve">Fauzi, A. (2020). </w:t>
      </w:r>
      <w:r w:rsidRPr="00E37784">
        <w:rPr>
          <w:rFonts w:ascii="Times New Roman" w:hAnsi="Times New Roman" w:cs="Times New Roman"/>
          <w:i/>
          <w:iCs/>
          <w:sz w:val="24"/>
        </w:rPr>
        <w:t>Analisis Semiotika Toleransi Beragama Dalam Film PK (PEEKAY)</w:t>
      </w:r>
      <w:r w:rsidRPr="00E37784">
        <w:rPr>
          <w:rFonts w:ascii="Times New Roman" w:hAnsi="Times New Roman" w:cs="Times New Roman"/>
          <w:sz w:val="24"/>
        </w:rPr>
        <w:t xml:space="preserve"> [B.S. thesis]. Fakultas Ilmu Dakwah dan Ilmu KomunikasiUniversitas Islam Negeri Syarif Hidayatullah Jakarta.</w:t>
      </w:r>
    </w:p>
    <w:p w14:paraId="172F258B" w14:textId="77777777" w:rsidR="00E37784" w:rsidRPr="00E37784" w:rsidRDefault="00E37784" w:rsidP="00E37784">
      <w:pPr>
        <w:pStyle w:val="Bibliography"/>
        <w:rPr>
          <w:rFonts w:ascii="Times New Roman" w:hAnsi="Times New Roman" w:cs="Times New Roman"/>
          <w:sz w:val="24"/>
        </w:rPr>
      </w:pPr>
      <w:r w:rsidRPr="00E37784">
        <w:rPr>
          <w:rFonts w:ascii="Times New Roman" w:hAnsi="Times New Roman" w:cs="Times New Roman"/>
          <w:sz w:val="24"/>
        </w:rPr>
        <w:t xml:space="preserve">Fitri, D. A. (2019). </w:t>
      </w:r>
      <w:r w:rsidRPr="00E37784">
        <w:rPr>
          <w:rFonts w:ascii="Times New Roman" w:hAnsi="Times New Roman" w:cs="Times New Roman"/>
          <w:i/>
          <w:iCs/>
          <w:sz w:val="24"/>
        </w:rPr>
        <w:t>Pengaruh Drama Korea Terhadap Karakter Mahasiswa PAI (Universitas Islam Negeri Raden Intan Lampung)</w:t>
      </w:r>
      <w:r w:rsidRPr="00E37784">
        <w:rPr>
          <w:rFonts w:ascii="Times New Roman" w:hAnsi="Times New Roman" w:cs="Times New Roman"/>
          <w:sz w:val="24"/>
        </w:rPr>
        <w:t xml:space="preserve"> [PhD Thesis]. UIN Raden Intan Lampung.</w:t>
      </w:r>
    </w:p>
    <w:p w14:paraId="06C0003E" w14:textId="77777777" w:rsidR="00E37784" w:rsidRPr="00E37784" w:rsidRDefault="00E37784" w:rsidP="00E37784">
      <w:pPr>
        <w:pStyle w:val="Bibliography"/>
        <w:rPr>
          <w:rFonts w:ascii="Times New Roman" w:hAnsi="Times New Roman" w:cs="Times New Roman"/>
          <w:sz w:val="24"/>
        </w:rPr>
      </w:pPr>
      <w:r w:rsidRPr="00E37784">
        <w:rPr>
          <w:rFonts w:ascii="Times New Roman" w:hAnsi="Times New Roman" w:cs="Times New Roman"/>
          <w:sz w:val="24"/>
        </w:rPr>
        <w:t xml:space="preserve">Ghani, T. (2016). Representasi Bullying di lingkungan Sekolah dalam film (Studi Analisis Semiotika Terhadap Film Mean Girls). </w:t>
      </w:r>
      <w:r w:rsidRPr="00E37784">
        <w:rPr>
          <w:rFonts w:ascii="Times New Roman" w:hAnsi="Times New Roman" w:cs="Times New Roman"/>
          <w:i/>
          <w:iCs/>
          <w:sz w:val="24"/>
        </w:rPr>
        <w:t>Jurnal Komunikasi Massa</w:t>
      </w:r>
      <w:r w:rsidRPr="00E37784">
        <w:rPr>
          <w:rFonts w:ascii="Times New Roman" w:hAnsi="Times New Roman" w:cs="Times New Roman"/>
          <w:sz w:val="24"/>
        </w:rPr>
        <w:t xml:space="preserve">, </w:t>
      </w:r>
      <w:r w:rsidRPr="00E37784">
        <w:rPr>
          <w:rFonts w:ascii="Times New Roman" w:hAnsi="Times New Roman" w:cs="Times New Roman"/>
          <w:i/>
          <w:iCs/>
          <w:sz w:val="24"/>
        </w:rPr>
        <w:t>1</w:t>
      </w:r>
      <w:r w:rsidRPr="00E37784">
        <w:rPr>
          <w:rFonts w:ascii="Times New Roman" w:hAnsi="Times New Roman" w:cs="Times New Roman"/>
          <w:sz w:val="24"/>
        </w:rPr>
        <w:t>(2).</w:t>
      </w:r>
    </w:p>
    <w:p w14:paraId="0ED60D96" w14:textId="77777777" w:rsidR="00E37784" w:rsidRPr="00E37784" w:rsidRDefault="00E37784" w:rsidP="00E37784">
      <w:pPr>
        <w:pStyle w:val="Bibliography"/>
        <w:rPr>
          <w:rFonts w:ascii="Times New Roman" w:hAnsi="Times New Roman" w:cs="Times New Roman"/>
          <w:sz w:val="24"/>
        </w:rPr>
      </w:pPr>
      <w:r w:rsidRPr="00E37784">
        <w:rPr>
          <w:rFonts w:ascii="Times New Roman" w:hAnsi="Times New Roman" w:cs="Times New Roman"/>
          <w:sz w:val="24"/>
        </w:rPr>
        <w:t xml:space="preserve">Gorbatkova, O., &amp; Katrich, A. (2020). Representation Of The Concept" School Violence" In The Mirror Of Contemporary American Cinema (1992-2020). </w:t>
      </w:r>
      <w:r w:rsidRPr="00E37784">
        <w:rPr>
          <w:rFonts w:ascii="Times New Roman" w:hAnsi="Times New Roman" w:cs="Times New Roman"/>
          <w:i/>
          <w:iCs/>
          <w:sz w:val="24"/>
        </w:rPr>
        <w:t>Медиаобразование</w:t>
      </w:r>
      <w:r w:rsidRPr="00E37784">
        <w:rPr>
          <w:rFonts w:ascii="Times New Roman" w:hAnsi="Times New Roman" w:cs="Times New Roman"/>
          <w:sz w:val="24"/>
        </w:rPr>
        <w:t xml:space="preserve">, </w:t>
      </w:r>
      <w:r w:rsidRPr="00E37784">
        <w:rPr>
          <w:rFonts w:ascii="Times New Roman" w:hAnsi="Times New Roman" w:cs="Times New Roman"/>
          <w:i/>
          <w:iCs/>
          <w:sz w:val="24"/>
        </w:rPr>
        <w:t>60</w:t>
      </w:r>
      <w:r w:rsidRPr="00E37784">
        <w:rPr>
          <w:rFonts w:ascii="Times New Roman" w:hAnsi="Times New Roman" w:cs="Times New Roman"/>
          <w:sz w:val="24"/>
        </w:rPr>
        <w:t>(3), 375–385.</w:t>
      </w:r>
    </w:p>
    <w:p w14:paraId="44D3FCC6" w14:textId="77777777" w:rsidR="00E37784" w:rsidRPr="00E37784" w:rsidRDefault="00E37784" w:rsidP="00E37784">
      <w:pPr>
        <w:pStyle w:val="Bibliography"/>
        <w:rPr>
          <w:rFonts w:ascii="Times New Roman" w:hAnsi="Times New Roman" w:cs="Times New Roman"/>
          <w:sz w:val="24"/>
        </w:rPr>
      </w:pPr>
      <w:r w:rsidRPr="00E37784">
        <w:rPr>
          <w:rFonts w:ascii="Times New Roman" w:hAnsi="Times New Roman" w:cs="Times New Roman"/>
          <w:sz w:val="24"/>
        </w:rPr>
        <w:t xml:space="preserve">Hall, S. (2003). </w:t>
      </w:r>
      <w:r w:rsidRPr="00E37784">
        <w:rPr>
          <w:rFonts w:ascii="Times New Roman" w:hAnsi="Times New Roman" w:cs="Times New Roman"/>
          <w:i/>
          <w:iCs/>
          <w:sz w:val="24"/>
        </w:rPr>
        <w:t>The work of Representation, Representation: Cultural Representations and Signifying Practice</w:t>
      </w:r>
      <w:r w:rsidRPr="00E37784">
        <w:rPr>
          <w:rFonts w:ascii="Times New Roman" w:hAnsi="Times New Roman" w:cs="Times New Roman"/>
          <w:sz w:val="24"/>
        </w:rPr>
        <w:t>. Sage Publication.</w:t>
      </w:r>
    </w:p>
    <w:p w14:paraId="13950423" w14:textId="77777777" w:rsidR="00E37784" w:rsidRPr="00E37784" w:rsidRDefault="00E37784" w:rsidP="00E37784">
      <w:pPr>
        <w:pStyle w:val="Bibliography"/>
        <w:rPr>
          <w:rFonts w:ascii="Times New Roman" w:hAnsi="Times New Roman" w:cs="Times New Roman"/>
          <w:sz w:val="24"/>
        </w:rPr>
      </w:pPr>
      <w:r w:rsidRPr="00E37784">
        <w:rPr>
          <w:rFonts w:ascii="Times New Roman" w:hAnsi="Times New Roman" w:cs="Times New Roman"/>
          <w:sz w:val="24"/>
        </w:rPr>
        <w:lastRenderedPageBreak/>
        <w:t xml:space="preserve">Jayani, D. H. (2019, December 12). PISA: Murid Korban “Bully” di Indonesia Tertinggi Kelima di Dunia. </w:t>
      </w:r>
      <w:r w:rsidRPr="00E37784">
        <w:rPr>
          <w:rFonts w:ascii="Times New Roman" w:hAnsi="Times New Roman" w:cs="Times New Roman"/>
          <w:i/>
          <w:iCs/>
          <w:sz w:val="24"/>
        </w:rPr>
        <w:t>Databooks Katadata</w:t>
      </w:r>
      <w:r w:rsidRPr="00E37784">
        <w:rPr>
          <w:rFonts w:ascii="Times New Roman" w:hAnsi="Times New Roman" w:cs="Times New Roman"/>
          <w:sz w:val="24"/>
        </w:rPr>
        <w:t>. https://databoks.katadata.co.id/datapublish/2019/12/12/pisa-murid-korban-bully-di-indonesia-tertinggi-kelima-di-dunia</w:t>
      </w:r>
    </w:p>
    <w:p w14:paraId="56CC5BC6" w14:textId="77777777" w:rsidR="00E37784" w:rsidRPr="00E37784" w:rsidRDefault="00E37784" w:rsidP="00E37784">
      <w:pPr>
        <w:pStyle w:val="Bibliography"/>
        <w:rPr>
          <w:rFonts w:ascii="Times New Roman" w:hAnsi="Times New Roman" w:cs="Times New Roman"/>
          <w:sz w:val="24"/>
        </w:rPr>
      </w:pPr>
      <w:r w:rsidRPr="00E37784">
        <w:rPr>
          <w:rFonts w:ascii="Times New Roman" w:hAnsi="Times New Roman" w:cs="Times New Roman"/>
          <w:sz w:val="24"/>
        </w:rPr>
        <w:t xml:space="preserve">Komisi Perlindungan Anak Indonesia. (2020, February 10). Sejumlah Kasus Bullying Sudah Warnai Catatan Masalah Anak di Awal 2020, Begini Kata Komisioner KPAI. </w:t>
      </w:r>
      <w:r w:rsidRPr="00E37784">
        <w:rPr>
          <w:rFonts w:ascii="Times New Roman" w:hAnsi="Times New Roman" w:cs="Times New Roman"/>
          <w:i/>
          <w:iCs/>
          <w:sz w:val="24"/>
        </w:rPr>
        <w:t>Komisi Perlindungan Anak Indonesia</w:t>
      </w:r>
      <w:r w:rsidRPr="00E37784">
        <w:rPr>
          <w:rFonts w:ascii="Times New Roman" w:hAnsi="Times New Roman" w:cs="Times New Roman"/>
          <w:sz w:val="24"/>
        </w:rPr>
        <w:t>. https://www.kpai.go.id/publikasi/sejumlah-kasus-bullying-sudah-warnai-catatan-masalah-anak-di-awal-2020-begini-kata-komisioner-kpai</w:t>
      </w:r>
    </w:p>
    <w:p w14:paraId="78E9A972" w14:textId="77777777" w:rsidR="00E37784" w:rsidRPr="00E37784" w:rsidRDefault="00E37784" w:rsidP="00E37784">
      <w:pPr>
        <w:pStyle w:val="Bibliography"/>
        <w:rPr>
          <w:rFonts w:ascii="Times New Roman" w:hAnsi="Times New Roman" w:cs="Times New Roman"/>
          <w:sz w:val="24"/>
        </w:rPr>
      </w:pPr>
      <w:r w:rsidRPr="00E37784">
        <w:rPr>
          <w:rFonts w:ascii="Times New Roman" w:hAnsi="Times New Roman" w:cs="Times New Roman"/>
          <w:sz w:val="24"/>
        </w:rPr>
        <w:t xml:space="preserve">KPPPA Indonesia. (2022, December 6). Lindungi Anak, Stop Tradisi Bullying Di Satuan Pendidikan. </w:t>
      </w:r>
      <w:r w:rsidRPr="00E37784">
        <w:rPr>
          <w:rFonts w:ascii="Times New Roman" w:hAnsi="Times New Roman" w:cs="Times New Roman"/>
          <w:i/>
          <w:iCs/>
          <w:sz w:val="24"/>
        </w:rPr>
        <w:t>Kementerian Pemberdayaan Perempuan Dan Perlindungan Anak Republik Indonesia</w:t>
      </w:r>
      <w:r w:rsidRPr="00E37784">
        <w:rPr>
          <w:rFonts w:ascii="Times New Roman" w:hAnsi="Times New Roman" w:cs="Times New Roman"/>
          <w:sz w:val="24"/>
        </w:rPr>
        <w:t>. https://www.kemenpppa.go.id/index.php/page/read/29/4268/lindungi-anak-stop-tradisi-bullying-di-satuan-pendidikan</w:t>
      </w:r>
    </w:p>
    <w:p w14:paraId="3716778C" w14:textId="77777777" w:rsidR="00E37784" w:rsidRPr="00E37784" w:rsidRDefault="00E37784" w:rsidP="00E37784">
      <w:pPr>
        <w:pStyle w:val="Bibliography"/>
        <w:rPr>
          <w:rFonts w:ascii="Times New Roman" w:hAnsi="Times New Roman" w:cs="Times New Roman"/>
          <w:sz w:val="24"/>
        </w:rPr>
      </w:pPr>
      <w:r w:rsidRPr="00E37784">
        <w:rPr>
          <w:rFonts w:ascii="Times New Roman" w:hAnsi="Times New Roman" w:cs="Times New Roman"/>
          <w:sz w:val="24"/>
        </w:rPr>
        <w:t xml:space="preserve">Makbul, M. (2021). </w:t>
      </w:r>
      <w:r w:rsidRPr="00E37784">
        <w:rPr>
          <w:rFonts w:ascii="Times New Roman" w:hAnsi="Times New Roman" w:cs="Times New Roman"/>
          <w:i/>
          <w:iCs/>
          <w:sz w:val="24"/>
        </w:rPr>
        <w:t>Metode pengumpulan data dan instrumen penelitian</w:t>
      </w:r>
      <w:r w:rsidRPr="00E37784">
        <w:rPr>
          <w:rFonts w:ascii="Times New Roman" w:hAnsi="Times New Roman" w:cs="Times New Roman"/>
          <w:sz w:val="24"/>
        </w:rPr>
        <w:t>.</w:t>
      </w:r>
    </w:p>
    <w:p w14:paraId="73F4F685" w14:textId="77777777" w:rsidR="00E37784" w:rsidRPr="00E37784" w:rsidRDefault="00E37784" w:rsidP="00E37784">
      <w:pPr>
        <w:pStyle w:val="Bibliography"/>
        <w:rPr>
          <w:rFonts w:ascii="Times New Roman" w:hAnsi="Times New Roman" w:cs="Times New Roman"/>
          <w:sz w:val="24"/>
        </w:rPr>
      </w:pPr>
      <w:r w:rsidRPr="00E37784">
        <w:rPr>
          <w:rFonts w:ascii="Times New Roman" w:hAnsi="Times New Roman" w:cs="Times New Roman"/>
          <w:sz w:val="24"/>
        </w:rPr>
        <w:t xml:space="preserve">Muhammad, M. (2009). Aspek Perlindungan Anak Dalam Tindak Kekerasan (Bullying) Terhadap Siswa Korban Kekerasan Di Sekolah (Studi Kasus Di SMK Kabupaten Banyumas). </w:t>
      </w:r>
      <w:r w:rsidRPr="00E37784">
        <w:rPr>
          <w:rFonts w:ascii="Times New Roman" w:hAnsi="Times New Roman" w:cs="Times New Roman"/>
          <w:i/>
          <w:iCs/>
          <w:sz w:val="24"/>
        </w:rPr>
        <w:t>Jurnal Dinamika Hukum Universitas Jenderal Soedirman</w:t>
      </w:r>
      <w:r w:rsidRPr="00E37784">
        <w:rPr>
          <w:rFonts w:ascii="Times New Roman" w:hAnsi="Times New Roman" w:cs="Times New Roman"/>
          <w:sz w:val="24"/>
        </w:rPr>
        <w:t>.</w:t>
      </w:r>
    </w:p>
    <w:p w14:paraId="17A24328" w14:textId="77777777" w:rsidR="00E37784" w:rsidRPr="00E37784" w:rsidRDefault="00E37784" w:rsidP="00E37784">
      <w:pPr>
        <w:pStyle w:val="Bibliography"/>
        <w:rPr>
          <w:rFonts w:ascii="Times New Roman" w:hAnsi="Times New Roman" w:cs="Times New Roman"/>
          <w:sz w:val="24"/>
        </w:rPr>
      </w:pPr>
      <w:r w:rsidRPr="00E37784">
        <w:rPr>
          <w:rFonts w:ascii="Times New Roman" w:hAnsi="Times New Roman" w:cs="Times New Roman"/>
          <w:sz w:val="24"/>
        </w:rPr>
        <w:t xml:space="preserve">Mulyana, A. (2014). Representasi Gaya Hidup Pria Metrosexual di Majalah Pria Ibukota. </w:t>
      </w:r>
      <w:r w:rsidRPr="00E37784">
        <w:rPr>
          <w:rFonts w:ascii="Times New Roman" w:hAnsi="Times New Roman" w:cs="Times New Roman"/>
          <w:i/>
          <w:iCs/>
          <w:sz w:val="24"/>
        </w:rPr>
        <w:t>Jurnal Visi Komunikasi</w:t>
      </w:r>
      <w:r w:rsidRPr="00E37784">
        <w:rPr>
          <w:rFonts w:ascii="Times New Roman" w:hAnsi="Times New Roman" w:cs="Times New Roman"/>
          <w:sz w:val="24"/>
        </w:rPr>
        <w:t xml:space="preserve">, </w:t>
      </w:r>
      <w:r w:rsidRPr="00E37784">
        <w:rPr>
          <w:rFonts w:ascii="Times New Roman" w:hAnsi="Times New Roman" w:cs="Times New Roman"/>
          <w:i/>
          <w:iCs/>
          <w:sz w:val="24"/>
        </w:rPr>
        <w:t>13.1</w:t>
      </w:r>
      <w:r w:rsidRPr="00E37784">
        <w:rPr>
          <w:rFonts w:ascii="Times New Roman" w:hAnsi="Times New Roman" w:cs="Times New Roman"/>
          <w:sz w:val="24"/>
        </w:rPr>
        <w:t>.</w:t>
      </w:r>
    </w:p>
    <w:p w14:paraId="46F70C4E" w14:textId="77777777" w:rsidR="00E37784" w:rsidRPr="00E37784" w:rsidRDefault="00E37784" w:rsidP="00E37784">
      <w:pPr>
        <w:pStyle w:val="Bibliography"/>
        <w:rPr>
          <w:rFonts w:ascii="Times New Roman" w:hAnsi="Times New Roman" w:cs="Times New Roman"/>
          <w:sz w:val="24"/>
        </w:rPr>
      </w:pPr>
      <w:r w:rsidRPr="00E37784">
        <w:rPr>
          <w:rFonts w:ascii="Times New Roman" w:hAnsi="Times New Roman" w:cs="Times New Roman"/>
          <w:sz w:val="24"/>
        </w:rPr>
        <w:t xml:space="preserve">Norman K Denzin. (1994). Introduction: Entering The Field Of Qualitative Research. </w:t>
      </w:r>
      <w:r w:rsidRPr="00E37784">
        <w:rPr>
          <w:rFonts w:ascii="Times New Roman" w:hAnsi="Times New Roman" w:cs="Times New Roman"/>
          <w:i/>
          <w:iCs/>
          <w:sz w:val="24"/>
        </w:rPr>
        <w:t>Handbook Of Qualitative Research</w:t>
      </w:r>
      <w:r w:rsidRPr="00E37784">
        <w:rPr>
          <w:rFonts w:ascii="Times New Roman" w:hAnsi="Times New Roman" w:cs="Times New Roman"/>
          <w:sz w:val="24"/>
        </w:rPr>
        <w:t>.</w:t>
      </w:r>
    </w:p>
    <w:p w14:paraId="0E9FDDB6" w14:textId="77777777" w:rsidR="00E37784" w:rsidRPr="00E37784" w:rsidRDefault="00E37784" w:rsidP="00E37784">
      <w:pPr>
        <w:pStyle w:val="Bibliography"/>
        <w:rPr>
          <w:rFonts w:ascii="Times New Roman" w:hAnsi="Times New Roman" w:cs="Times New Roman"/>
          <w:sz w:val="24"/>
        </w:rPr>
      </w:pPr>
      <w:r w:rsidRPr="00E37784">
        <w:rPr>
          <w:rFonts w:ascii="Times New Roman" w:hAnsi="Times New Roman" w:cs="Times New Roman"/>
          <w:sz w:val="24"/>
        </w:rPr>
        <w:lastRenderedPageBreak/>
        <w:t xml:space="preserve">Nugraha, E. F., Anisa, A., &amp; Ashadi, A. (2020). Kajian Arsitektur Semiotika pada Bangunan Masjid Raya Al-Azhar Summarecon Bekasi. </w:t>
      </w:r>
      <w:r w:rsidRPr="00E37784">
        <w:rPr>
          <w:rFonts w:ascii="Times New Roman" w:hAnsi="Times New Roman" w:cs="Times New Roman"/>
          <w:i/>
          <w:iCs/>
          <w:sz w:val="24"/>
        </w:rPr>
        <w:t>Seminar Nasional Komunitas Dan Kota Berkelanjutan</w:t>
      </w:r>
      <w:r w:rsidRPr="00E37784">
        <w:rPr>
          <w:rFonts w:ascii="Times New Roman" w:hAnsi="Times New Roman" w:cs="Times New Roman"/>
          <w:sz w:val="24"/>
        </w:rPr>
        <w:t xml:space="preserve">, </w:t>
      </w:r>
      <w:r w:rsidRPr="00E37784">
        <w:rPr>
          <w:rFonts w:ascii="Times New Roman" w:hAnsi="Times New Roman" w:cs="Times New Roman"/>
          <w:i/>
          <w:iCs/>
          <w:sz w:val="24"/>
        </w:rPr>
        <w:t>2</w:t>
      </w:r>
      <w:r w:rsidRPr="00E37784">
        <w:rPr>
          <w:rFonts w:ascii="Times New Roman" w:hAnsi="Times New Roman" w:cs="Times New Roman"/>
          <w:sz w:val="24"/>
        </w:rPr>
        <w:t>(1), 544–552.</w:t>
      </w:r>
    </w:p>
    <w:p w14:paraId="26094CA3" w14:textId="77777777" w:rsidR="00E37784" w:rsidRPr="00E37784" w:rsidRDefault="00E37784" w:rsidP="00E37784">
      <w:pPr>
        <w:pStyle w:val="Bibliography"/>
        <w:rPr>
          <w:rFonts w:ascii="Times New Roman" w:hAnsi="Times New Roman" w:cs="Times New Roman"/>
          <w:sz w:val="24"/>
        </w:rPr>
      </w:pPr>
      <w:r w:rsidRPr="00E37784">
        <w:rPr>
          <w:rFonts w:ascii="Times New Roman" w:hAnsi="Times New Roman" w:cs="Times New Roman"/>
          <w:sz w:val="24"/>
        </w:rPr>
        <w:t xml:space="preserve">Putri, M. (2018). Hubungan Kepercayaan Diri dan Dukungan Teman Sebaya dengan Jenis Perilaku Bullying Di MTSN Lawang Mandahiling Kecamatan Salimpaung Tahun 2017. </w:t>
      </w:r>
      <w:r w:rsidRPr="00E37784">
        <w:rPr>
          <w:rFonts w:ascii="Times New Roman" w:hAnsi="Times New Roman" w:cs="Times New Roman"/>
          <w:i/>
          <w:iCs/>
          <w:sz w:val="24"/>
        </w:rPr>
        <w:t>Menara Ilmu</w:t>
      </w:r>
      <w:r w:rsidRPr="00E37784">
        <w:rPr>
          <w:rFonts w:ascii="Times New Roman" w:hAnsi="Times New Roman" w:cs="Times New Roman"/>
          <w:sz w:val="24"/>
        </w:rPr>
        <w:t xml:space="preserve">, </w:t>
      </w:r>
      <w:r w:rsidRPr="00E37784">
        <w:rPr>
          <w:rFonts w:ascii="Times New Roman" w:hAnsi="Times New Roman" w:cs="Times New Roman"/>
          <w:i/>
          <w:iCs/>
          <w:sz w:val="24"/>
        </w:rPr>
        <w:t>12</w:t>
      </w:r>
      <w:r w:rsidRPr="00E37784">
        <w:rPr>
          <w:rFonts w:ascii="Times New Roman" w:hAnsi="Times New Roman" w:cs="Times New Roman"/>
          <w:sz w:val="24"/>
        </w:rPr>
        <w:t>(8).</w:t>
      </w:r>
    </w:p>
    <w:p w14:paraId="4DCDC18F" w14:textId="77777777" w:rsidR="00E37784" w:rsidRPr="00E37784" w:rsidRDefault="00E37784" w:rsidP="00E37784">
      <w:pPr>
        <w:pStyle w:val="Bibliography"/>
        <w:rPr>
          <w:rFonts w:ascii="Times New Roman" w:hAnsi="Times New Roman" w:cs="Times New Roman"/>
          <w:sz w:val="24"/>
        </w:rPr>
      </w:pPr>
      <w:r w:rsidRPr="00E37784">
        <w:rPr>
          <w:rFonts w:ascii="Times New Roman" w:hAnsi="Times New Roman" w:cs="Times New Roman"/>
          <w:sz w:val="24"/>
        </w:rPr>
        <w:t xml:space="preserve">Putri, N. A. (2019). </w:t>
      </w:r>
      <w:r w:rsidRPr="00E37784">
        <w:rPr>
          <w:rFonts w:ascii="Times New Roman" w:hAnsi="Times New Roman" w:cs="Times New Roman"/>
          <w:i/>
          <w:iCs/>
          <w:sz w:val="24"/>
        </w:rPr>
        <w:t>Bullying Dalam Pendidikan (Analisis Semiotika Film Sajen Karya Haqi Ahmad)</w:t>
      </w:r>
      <w:r w:rsidRPr="00E37784">
        <w:rPr>
          <w:rFonts w:ascii="Times New Roman" w:hAnsi="Times New Roman" w:cs="Times New Roman"/>
          <w:sz w:val="24"/>
        </w:rPr>
        <w:t xml:space="preserve"> [PhD Thesis].</w:t>
      </w:r>
    </w:p>
    <w:p w14:paraId="69877B90" w14:textId="77777777" w:rsidR="00E37784" w:rsidRPr="00E37784" w:rsidRDefault="00E37784" w:rsidP="00E37784">
      <w:pPr>
        <w:pStyle w:val="Bibliography"/>
        <w:rPr>
          <w:rFonts w:ascii="Times New Roman" w:hAnsi="Times New Roman" w:cs="Times New Roman"/>
          <w:sz w:val="24"/>
        </w:rPr>
      </w:pPr>
      <w:r w:rsidRPr="00E37784">
        <w:rPr>
          <w:rFonts w:ascii="Times New Roman" w:hAnsi="Times New Roman" w:cs="Times New Roman"/>
          <w:sz w:val="24"/>
        </w:rPr>
        <w:t xml:space="preserve">Resi, B. B. F. (2021). Teknik Pengumpulan Data. </w:t>
      </w:r>
      <w:r w:rsidRPr="00E37784">
        <w:rPr>
          <w:rFonts w:ascii="Times New Roman" w:hAnsi="Times New Roman" w:cs="Times New Roman"/>
          <w:i/>
          <w:iCs/>
          <w:sz w:val="24"/>
        </w:rPr>
        <w:t>Metodologi Penelitian Kuantitatif Dan Kualitatif</w:t>
      </w:r>
      <w:r w:rsidRPr="00E37784">
        <w:rPr>
          <w:rFonts w:ascii="Times New Roman" w:hAnsi="Times New Roman" w:cs="Times New Roman"/>
          <w:sz w:val="24"/>
        </w:rPr>
        <w:t xml:space="preserve">, </w:t>
      </w:r>
      <w:r w:rsidRPr="00E37784">
        <w:rPr>
          <w:rFonts w:ascii="Times New Roman" w:hAnsi="Times New Roman" w:cs="Times New Roman"/>
          <w:i/>
          <w:iCs/>
          <w:sz w:val="24"/>
        </w:rPr>
        <w:t>347</w:t>
      </w:r>
      <w:r w:rsidRPr="00E37784">
        <w:rPr>
          <w:rFonts w:ascii="Times New Roman" w:hAnsi="Times New Roman" w:cs="Times New Roman"/>
          <w:sz w:val="24"/>
        </w:rPr>
        <w:t>.</w:t>
      </w:r>
    </w:p>
    <w:p w14:paraId="0D9C43BE" w14:textId="77777777" w:rsidR="00E37784" w:rsidRPr="00E37784" w:rsidRDefault="00E37784" w:rsidP="00E37784">
      <w:pPr>
        <w:pStyle w:val="Bibliography"/>
        <w:rPr>
          <w:rFonts w:ascii="Times New Roman" w:hAnsi="Times New Roman" w:cs="Times New Roman"/>
          <w:sz w:val="24"/>
        </w:rPr>
      </w:pPr>
      <w:r w:rsidRPr="00E37784">
        <w:rPr>
          <w:rFonts w:ascii="Times New Roman" w:hAnsi="Times New Roman" w:cs="Times New Roman"/>
          <w:sz w:val="24"/>
        </w:rPr>
        <w:t xml:space="preserve">Riyani, M. (2014). Memaknai Ephemera Melalui Kajian Semiotika. </w:t>
      </w:r>
      <w:r w:rsidRPr="00E37784">
        <w:rPr>
          <w:rFonts w:ascii="Times New Roman" w:hAnsi="Times New Roman" w:cs="Times New Roman"/>
          <w:i/>
          <w:iCs/>
          <w:sz w:val="24"/>
        </w:rPr>
        <w:t>SEUNEUBOK LADA: Jurnal Ilmu-Ilmu Sejarah, Sosial, Budaya Dan Kependidikan</w:t>
      </w:r>
      <w:r w:rsidRPr="00E37784">
        <w:rPr>
          <w:rFonts w:ascii="Times New Roman" w:hAnsi="Times New Roman" w:cs="Times New Roman"/>
          <w:sz w:val="24"/>
        </w:rPr>
        <w:t xml:space="preserve">, </w:t>
      </w:r>
      <w:r w:rsidRPr="00E37784">
        <w:rPr>
          <w:rFonts w:ascii="Times New Roman" w:hAnsi="Times New Roman" w:cs="Times New Roman"/>
          <w:i/>
          <w:iCs/>
          <w:sz w:val="24"/>
        </w:rPr>
        <w:t>1</w:t>
      </w:r>
      <w:r w:rsidRPr="00E37784">
        <w:rPr>
          <w:rFonts w:ascii="Times New Roman" w:hAnsi="Times New Roman" w:cs="Times New Roman"/>
          <w:sz w:val="24"/>
        </w:rPr>
        <w:t>(2), 61–76.</w:t>
      </w:r>
    </w:p>
    <w:p w14:paraId="3EDF903D" w14:textId="77777777" w:rsidR="00E37784" w:rsidRPr="00E37784" w:rsidRDefault="00E37784" w:rsidP="00E37784">
      <w:pPr>
        <w:pStyle w:val="Bibliography"/>
        <w:rPr>
          <w:rFonts w:ascii="Times New Roman" w:hAnsi="Times New Roman" w:cs="Times New Roman"/>
          <w:sz w:val="24"/>
        </w:rPr>
      </w:pPr>
      <w:r w:rsidRPr="00E37784">
        <w:rPr>
          <w:rFonts w:ascii="Times New Roman" w:hAnsi="Times New Roman" w:cs="Times New Roman"/>
          <w:sz w:val="24"/>
        </w:rPr>
        <w:t xml:space="preserve">Sari, A. I. P. (2021). </w:t>
      </w:r>
      <w:r w:rsidRPr="00E37784">
        <w:rPr>
          <w:rFonts w:ascii="Times New Roman" w:hAnsi="Times New Roman" w:cs="Times New Roman"/>
          <w:i/>
          <w:iCs/>
          <w:sz w:val="24"/>
        </w:rPr>
        <w:t>Representasi Bullying Pada Film" My Little Baby, Jaya"</w:t>
      </w:r>
      <w:r w:rsidRPr="00E37784">
        <w:rPr>
          <w:rFonts w:ascii="Times New Roman" w:hAnsi="Times New Roman" w:cs="Times New Roman"/>
          <w:sz w:val="24"/>
        </w:rPr>
        <w:t xml:space="preserve"> [PhD Thesis]. UIN Sunan Ampel Surabaya.</w:t>
      </w:r>
    </w:p>
    <w:p w14:paraId="21AD4130" w14:textId="77777777" w:rsidR="00E37784" w:rsidRPr="00E37784" w:rsidRDefault="00E37784" w:rsidP="00E37784">
      <w:pPr>
        <w:pStyle w:val="Bibliography"/>
        <w:rPr>
          <w:rFonts w:ascii="Times New Roman" w:hAnsi="Times New Roman" w:cs="Times New Roman"/>
          <w:sz w:val="24"/>
        </w:rPr>
      </w:pPr>
      <w:r w:rsidRPr="00E37784">
        <w:rPr>
          <w:rFonts w:ascii="Times New Roman" w:hAnsi="Times New Roman" w:cs="Times New Roman"/>
          <w:sz w:val="24"/>
        </w:rPr>
        <w:t xml:space="preserve">Sejiwa, T. (2008). </w:t>
      </w:r>
      <w:r w:rsidRPr="00E37784">
        <w:rPr>
          <w:rFonts w:ascii="Times New Roman" w:hAnsi="Times New Roman" w:cs="Times New Roman"/>
          <w:i/>
          <w:iCs/>
          <w:sz w:val="24"/>
        </w:rPr>
        <w:t>Bullying,Mengatasi Kekerasan di Sekolah dan Lingkungan Sekitar Anak</w:t>
      </w:r>
      <w:r w:rsidRPr="00E37784">
        <w:rPr>
          <w:rFonts w:ascii="Times New Roman" w:hAnsi="Times New Roman" w:cs="Times New Roman"/>
          <w:sz w:val="24"/>
        </w:rPr>
        <w:t>. Gramedia.</w:t>
      </w:r>
    </w:p>
    <w:p w14:paraId="0EAA9DCA" w14:textId="77777777" w:rsidR="00E37784" w:rsidRPr="00E37784" w:rsidRDefault="00E37784" w:rsidP="00E37784">
      <w:pPr>
        <w:pStyle w:val="Bibliography"/>
        <w:rPr>
          <w:rFonts w:ascii="Times New Roman" w:hAnsi="Times New Roman" w:cs="Times New Roman"/>
          <w:sz w:val="24"/>
        </w:rPr>
      </w:pPr>
      <w:r w:rsidRPr="00E37784">
        <w:rPr>
          <w:rFonts w:ascii="Times New Roman" w:hAnsi="Times New Roman" w:cs="Times New Roman"/>
          <w:sz w:val="24"/>
        </w:rPr>
        <w:t xml:space="preserve">Septiani, A. (2017). </w:t>
      </w:r>
      <w:r w:rsidRPr="00E37784">
        <w:rPr>
          <w:rFonts w:ascii="Times New Roman" w:hAnsi="Times New Roman" w:cs="Times New Roman"/>
          <w:i/>
          <w:iCs/>
          <w:sz w:val="24"/>
        </w:rPr>
        <w:t>Bullying Dalam Film Uahan Geojitmal: Kajian Sosiologi Sastra</w:t>
      </w:r>
      <w:r w:rsidRPr="00E37784">
        <w:rPr>
          <w:rFonts w:ascii="Times New Roman" w:hAnsi="Times New Roman" w:cs="Times New Roman"/>
          <w:sz w:val="24"/>
        </w:rPr>
        <w:t xml:space="preserve"> [PhD Thesis]. Universitas Gadjah Mada.</w:t>
      </w:r>
    </w:p>
    <w:p w14:paraId="42740F92" w14:textId="77777777" w:rsidR="00E37784" w:rsidRPr="00E37784" w:rsidRDefault="00E37784" w:rsidP="00E37784">
      <w:pPr>
        <w:pStyle w:val="Bibliography"/>
        <w:rPr>
          <w:rFonts w:ascii="Times New Roman" w:hAnsi="Times New Roman" w:cs="Times New Roman"/>
          <w:sz w:val="24"/>
        </w:rPr>
      </w:pPr>
      <w:r w:rsidRPr="00E37784">
        <w:rPr>
          <w:rFonts w:ascii="Times New Roman" w:hAnsi="Times New Roman" w:cs="Times New Roman"/>
          <w:sz w:val="24"/>
        </w:rPr>
        <w:t xml:space="preserve">Setyowati, W. E., Heppy, D., &amp; Setiani, A. R. (2017). Hubungan Antara Perilaku Bullying (Korban Bullying) Dengan Kemampuan Interaksi Sosial Pada Remaja SMA. </w:t>
      </w:r>
      <w:r w:rsidRPr="00E37784">
        <w:rPr>
          <w:rFonts w:ascii="Times New Roman" w:hAnsi="Times New Roman" w:cs="Times New Roman"/>
          <w:i/>
          <w:iCs/>
          <w:sz w:val="24"/>
        </w:rPr>
        <w:t>Universitas Islam Sultan Agung Semarang</w:t>
      </w:r>
      <w:r w:rsidRPr="00E37784">
        <w:rPr>
          <w:rFonts w:ascii="Times New Roman" w:hAnsi="Times New Roman" w:cs="Times New Roman"/>
          <w:sz w:val="24"/>
        </w:rPr>
        <w:t>.</w:t>
      </w:r>
    </w:p>
    <w:p w14:paraId="79862EED" w14:textId="77777777" w:rsidR="00E37784" w:rsidRPr="00E37784" w:rsidRDefault="00E37784" w:rsidP="00E37784">
      <w:pPr>
        <w:pStyle w:val="Bibliography"/>
        <w:rPr>
          <w:rFonts w:ascii="Times New Roman" w:hAnsi="Times New Roman" w:cs="Times New Roman"/>
          <w:sz w:val="24"/>
        </w:rPr>
      </w:pPr>
      <w:r w:rsidRPr="00E37784">
        <w:rPr>
          <w:rFonts w:ascii="Times New Roman" w:hAnsi="Times New Roman" w:cs="Times New Roman"/>
          <w:sz w:val="24"/>
        </w:rPr>
        <w:t xml:space="preserve">Sudarto, A. D., Senduk, J., &amp; Rembang, M. (2015). Rembang, M. dkk. (2015). Analisis Semiotika Film “Alangkah Lucunya Negeri Ini. </w:t>
      </w:r>
      <w:r w:rsidRPr="00E37784">
        <w:rPr>
          <w:rFonts w:ascii="Times New Roman" w:hAnsi="Times New Roman" w:cs="Times New Roman"/>
          <w:i/>
          <w:iCs/>
          <w:sz w:val="24"/>
        </w:rPr>
        <w:t>Acta Diurna</w:t>
      </w:r>
      <w:r w:rsidRPr="00E37784">
        <w:rPr>
          <w:rFonts w:ascii="Times New Roman" w:hAnsi="Times New Roman" w:cs="Times New Roman"/>
          <w:sz w:val="24"/>
        </w:rPr>
        <w:t>.</w:t>
      </w:r>
    </w:p>
    <w:p w14:paraId="2BC3209A" w14:textId="77777777" w:rsidR="00E37784" w:rsidRPr="00E37784" w:rsidRDefault="00E37784" w:rsidP="00E37784">
      <w:pPr>
        <w:pStyle w:val="Bibliography"/>
        <w:rPr>
          <w:rFonts w:ascii="Times New Roman" w:hAnsi="Times New Roman" w:cs="Times New Roman"/>
          <w:sz w:val="24"/>
        </w:rPr>
      </w:pPr>
      <w:r w:rsidRPr="00E37784">
        <w:rPr>
          <w:rFonts w:ascii="Times New Roman" w:hAnsi="Times New Roman" w:cs="Times New Roman"/>
          <w:sz w:val="24"/>
        </w:rPr>
        <w:lastRenderedPageBreak/>
        <w:t xml:space="preserve">Sugiyono. (2013). </w:t>
      </w:r>
      <w:r w:rsidRPr="00E37784">
        <w:rPr>
          <w:rFonts w:ascii="Times New Roman" w:hAnsi="Times New Roman" w:cs="Times New Roman"/>
          <w:i/>
          <w:iCs/>
          <w:sz w:val="24"/>
        </w:rPr>
        <w:t>Metode Penelitian Pendidikan: Pendekatan Kuantitatif, Kualitatif dan R &amp; D</w:t>
      </w:r>
      <w:r w:rsidRPr="00E37784">
        <w:rPr>
          <w:rFonts w:ascii="Times New Roman" w:hAnsi="Times New Roman" w:cs="Times New Roman"/>
          <w:sz w:val="24"/>
        </w:rPr>
        <w:t>. Alfabeta.</w:t>
      </w:r>
    </w:p>
    <w:p w14:paraId="77C67A00" w14:textId="77777777" w:rsidR="00E37784" w:rsidRPr="00E37784" w:rsidRDefault="00E37784" w:rsidP="00E37784">
      <w:pPr>
        <w:pStyle w:val="Bibliography"/>
        <w:rPr>
          <w:rFonts w:ascii="Times New Roman" w:hAnsi="Times New Roman" w:cs="Times New Roman"/>
          <w:sz w:val="24"/>
        </w:rPr>
      </w:pPr>
      <w:r w:rsidRPr="00E37784">
        <w:rPr>
          <w:rFonts w:ascii="Times New Roman" w:hAnsi="Times New Roman" w:cs="Times New Roman"/>
          <w:sz w:val="24"/>
        </w:rPr>
        <w:t xml:space="preserve">Suryadi, I., Hayati, Y., &amp; Nasution, M. I. (2018). Fenomena Perundungan dalam Novel Ayah Mengapa Aku Berbdeda Karya Agnes Davonar. </w:t>
      </w:r>
      <w:r w:rsidRPr="00E37784">
        <w:rPr>
          <w:rFonts w:ascii="Times New Roman" w:hAnsi="Times New Roman" w:cs="Times New Roman"/>
          <w:i/>
          <w:iCs/>
          <w:sz w:val="24"/>
        </w:rPr>
        <w:t>Jurnal Bahasa Dan Sastra</w:t>
      </w:r>
      <w:r w:rsidRPr="00E37784">
        <w:rPr>
          <w:rFonts w:ascii="Times New Roman" w:hAnsi="Times New Roman" w:cs="Times New Roman"/>
          <w:sz w:val="24"/>
        </w:rPr>
        <w:t xml:space="preserve">, </w:t>
      </w:r>
      <w:r w:rsidRPr="00E37784">
        <w:rPr>
          <w:rFonts w:ascii="Times New Roman" w:hAnsi="Times New Roman" w:cs="Times New Roman"/>
          <w:i/>
          <w:iCs/>
          <w:sz w:val="24"/>
        </w:rPr>
        <w:t>6</w:t>
      </w:r>
      <w:r w:rsidRPr="00E37784">
        <w:rPr>
          <w:rFonts w:ascii="Times New Roman" w:hAnsi="Times New Roman" w:cs="Times New Roman"/>
          <w:sz w:val="24"/>
        </w:rPr>
        <w:t>(2), 157–170.</w:t>
      </w:r>
    </w:p>
    <w:p w14:paraId="14434BD6" w14:textId="77777777" w:rsidR="00E37784" w:rsidRPr="00E37784" w:rsidRDefault="00E37784" w:rsidP="00E37784">
      <w:pPr>
        <w:pStyle w:val="Bibliography"/>
        <w:rPr>
          <w:rFonts w:ascii="Times New Roman" w:hAnsi="Times New Roman" w:cs="Times New Roman"/>
          <w:sz w:val="24"/>
        </w:rPr>
      </w:pPr>
      <w:r w:rsidRPr="00E37784">
        <w:rPr>
          <w:rFonts w:ascii="Times New Roman" w:hAnsi="Times New Roman" w:cs="Times New Roman"/>
          <w:sz w:val="24"/>
        </w:rPr>
        <w:t xml:space="preserve">Tsaniyyata, N. K. M. (n.d.). Pengaruh Minat Menonton Drama Korea Terhadap Kecenderungan Narsistik Pada Mahsiswa Fakultas Psikologi. </w:t>
      </w:r>
      <w:r w:rsidRPr="00E37784">
        <w:rPr>
          <w:rFonts w:ascii="Times New Roman" w:hAnsi="Times New Roman" w:cs="Times New Roman"/>
          <w:i/>
          <w:iCs/>
          <w:sz w:val="24"/>
        </w:rPr>
        <w:t>Fakultas Psikologi UIN Maulana Malik Ibrahim Malang</w:t>
      </w:r>
      <w:r w:rsidRPr="00E37784">
        <w:rPr>
          <w:rFonts w:ascii="Times New Roman" w:hAnsi="Times New Roman" w:cs="Times New Roman"/>
          <w:sz w:val="24"/>
        </w:rPr>
        <w:t>.</w:t>
      </w:r>
    </w:p>
    <w:p w14:paraId="74C111B4" w14:textId="77777777" w:rsidR="00E37784" w:rsidRPr="00E37784" w:rsidRDefault="00E37784" w:rsidP="00E37784">
      <w:pPr>
        <w:pStyle w:val="Bibliography"/>
        <w:rPr>
          <w:rFonts w:ascii="Times New Roman" w:hAnsi="Times New Roman" w:cs="Times New Roman"/>
          <w:sz w:val="24"/>
        </w:rPr>
      </w:pPr>
      <w:r w:rsidRPr="00E37784">
        <w:rPr>
          <w:rFonts w:ascii="Times New Roman" w:hAnsi="Times New Roman" w:cs="Times New Roman"/>
          <w:sz w:val="24"/>
        </w:rPr>
        <w:t xml:space="preserve">Valera-Pozo, M., Flexas, A., Servera, M., Aguilar-Mediavilla, E., &amp; Adrover-Roig, D. (2021). Long-Term Profiles of Bullying Victims and Aggressors: A Retrospective Study. </w:t>
      </w:r>
      <w:r w:rsidRPr="00E37784">
        <w:rPr>
          <w:rFonts w:ascii="Times New Roman" w:hAnsi="Times New Roman" w:cs="Times New Roman"/>
          <w:i/>
          <w:iCs/>
          <w:sz w:val="24"/>
        </w:rPr>
        <w:t>Frontiers in Psychology</w:t>
      </w:r>
      <w:r w:rsidRPr="00E37784">
        <w:rPr>
          <w:rFonts w:ascii="Times New Roman" w:hAnsi="Times New Roman" w:cs="Times New Roman"/>
          <w:sz w:val="24"/>
        </w:rPr>
        <w:t xml:space="preserve">, </w:t>
      </w:r>
      <w:r w:rsidRPr="00E37784">
        <w:rPr>
          <w:rFonts w:ascii="Times New Roman" w:hAnsi="Times New Roman" w:cs="Times New Roman"/>
          <w:i/>
          <w:iCs/>
          <w:sz w:val="24"/>
        </w:rPr>
        <w:t>12</w:t>
      </w:r>
      <w:r w:rsidRPr="00E37784">
        <w:rPr>
          <w:rFonts w:ascii="Times New Roman" w:hAnsi="Times New Roman" w:cs="Times New Roman"/>
          <w:sz w:val="24"/>
        </w:rPr>
        <w:t>. https://www.frontiersin.org/articles/10.3389/fpsyg.2021.631276</w:t>
      </w:r>
    </w:p>
    <w:p w14:paraId="2DD112BD" w14:textId="77777777" w:rsidR="00E37784" w:rsidRPr="00E37784" w:rsidRDefault="00E37784" w:rsidP="00E37784">
      <w:pPr>
        <w:pStyle w:val="Bibliography"/>
        <w:rPr>
          <w:rFonts w:ascii="Times New Roman" w:hAnsi="Times New Roman" w:cs="Times New Roman"/>
          <w:sz w:val="24"/>
        </w:rPr>
      </w:pPr>
      <w:r w:rsidRPr="00E37784">
        <w:rPr>
          <w:rFonts w:ascii="Times New Roman" w:hAnsi="Times New Roman" w:cs="Times New Roman"/>
          <w:sz w:val="24"/>
        </w:rPr>
        <w:t xml:space="preserve">Viranda, D. (2022). </w:t>
      </w:r>
      <w:r w:rsidRPr="00E37784">
        <w:rPr>
          <w:rFonts w:ascii="Times New Roman" w:hAnsi="Times New Roman" w:cs="Times New Roman"/>
          <w:i/>
          <w:iCs/>
          <w:sz w:val="24"/>
        </w:rPr>
        <w:t>Representasi Perundungan (Bullying) Dalam Novel ℡Uk Alaskakarya Eka Aryani (Pendekatan Sosiologi Sastra)</w:t>
      </w:r>
      <w:r w:rsidRPr="00E37784">
        <w:rPr>
          <w:rFonts w:ascii="Times New Roman" w:hAnsi="Times New Roman" w:cs="Times New Roman"/>
          <w:sz w:val="24"/>
        </w:rPr>
        <w:t xml:space="preserve"> [PhD Thesis]. IKIP PGRI PONTIANAK.</w:t>
      </w:r>
    </w:p>
    <w:p w14:paraId="48C8A950" w14:textId="77777777" w:rsidR="00E37784" w:rsidRPr="00E37784" w:rsidRDefault="00E37784" w:rsidP="00E37784">
      <w:pPr>
        <w:pStyle w:val="Bibliography"/>
        <w:rPr>
          <w:rFonts w:ascii="Times New Roman" w:hAnsi="Times New Roman" w:cs="Times New Roman"/>
          <w:sz w:val="24"/>
        </w:rPr>
      </w:pPr>
      <w:r w:rsidRPr="00E37784">
        <w:rPr>
          <w:rFonts w:ascii="Times New Roman" w:hAnsi="Times New Roman" w:cs="Times New Roman"/>
          <w:sz w:val="24"/>
        </w:rPr>
        <w:t xml:space="preserve">Warul Walidin, Saifullah, &amp; Tabrani. (2015). </w:t>
      </w:r>
      <w:r w:rsidRPr="00E37784">
        <w:rPr>
          <w:rFonts w:ascii="Times New Roman" w:hAnsi="Times New Roman" w:cs="Times New Roman"/>
          <w:i/>
          <w:iCs/>
          <w:sz w:val="24"/>
        </w:rPr>
        <w:t>Metodologi Penelitian Kualitatif &amp; Grounded Theory</w:t>
      </w:r>
      <w:r w:rsidRPr="00E37784">
        <w:rPr>
          <w:rFonts w:ascii="Times New Roman" w:hAnsi="Times New Roman" w:cs="Times New Roman"/>
          <w:sz w:val="24"/>
        </w:rPr>
        <w:t>. FTK Ar-Raniry Press.</w:t>
      </w:r>
    </w:p>
    <w:p w14:paraId="551434EF" w14:textId="77777777" w:rsidR="00E37784" w:rsidRPr="00E37784" w:rsidRDefault="00E37784" w:rsidP="00E37784">
      <w:pPr>
        <w:pStyle w:val="Bibliography"/>
        <w:rPr>
          <w:rFonts w:ascii="Times New Roman" w:hAnsi="Times New Roman" w:cs="Times New Roman"/>
          <w:sz w:val="24"/>
        </w:rPr>
      </w:pPr>
      <w:r w:rsidRPr="00E37784">
        <w:rPr>
          <w:rFonts w:ascii="Times New Roman" w:hAnsi="Times New Roman" w:cs="Times New Roman"/>
          <w:sz w:val="24"/>
        </w:rPr>
        <w:t xml:space="preserve">Wibowo, W. (2011). </w:t>
      </w:r>
      <w:r w:rsidRPr="00E37784">
        <w:rPr>
          <w:rFonts w:ascii="Times New Roman" w:hAnsi="Times New Roman" w:cs="Times New Roman"/>
          <w:i/>
          <w:iCs/>
          <w:sz w:val="24"/>
        </w:rPr>
        <w:t>Semiotika Komunikasi Aplikasi Praktis bagi Penelitian dan Skripsi Komunikasi</w:t>
      </w:r>
      <w:r w:rsidRPr="00E37784">
        <w:rPr>
          <w:rFonts w:ascii="Times New Roman" w:hAnsi="Times New Roman" w:cs="Times New Roman"/>
          <w:sz w:val="24"/>
        </w:rPr>
        <w:t>. Mitra Wacana Media.</w:t>
      </w:r>
    </w:p>
    <w:p w14:paraId="033F8A9F" w14:textId="77777777" w:rsidR="00E37784" w:rsidRPr="00E37784" w:rsidRDefault="00E37784" w:rsidP="00E37784">
      <w:pPr>
        <w:pStyle w:val="Bibliography"/>
        <w:rPr>
          <w:rFonts w:ascii="Times New Roman" w:hAnsi="Times New Roman" w:cs="Times New Roman"/>
          <w:sz w:val="24"/>
        </w:rPr>
      </w:pPr>
      <w:r w:rsidRPr="00E37784">
        <w:rPr>
          <w:rFonts w:ascii="Times New Roman" w:hAnsi="Times New Roman" w:cs="Times New Roman"/>
          <w:sz w:val="24"/>
        </w:rPr>
        <w:t xml:space="preserve">Yan, S., &amp; Ming, F. (2015). Reinterpreting Some Key Concepts In Barthes Theory. </w:t>
      </w:r>
      <w:r w:rsidRPr="00E37784">
        <w:rPr>
          <w:rFonts w:ascii="Times New Roman" w:hAnsi="Times New Roman" w:cs="Times New Roman"/>
          <w:i/>
          <w:iCs/>
          <w:sz w:val="24"/>
        </w:rPr>
        <w:t>Journal of Media and Communication Studies</w:t>
      </w:r>
      <w:r w:rsidRPr="00E37784">
        <w:rPr>
          <w:rFonts w:ascii="Times New Roman" w:hAnsi="Times New Roman" w:cs="Times New Roman"/>
          <w:sz w:val="24"/>
        </w:rPr>
        <w:t xml:space="preserve">, </w:t>
      </w:r>
      <w:r w:rsidRPr="00E37784">
        <w:rPr>
          <w:rFonts w:ascii="Times New Roman" w:hAnsi="Times New Roman" w:cs="Times New Roman"/>
          <w:i/>
          <w:iCs/>
          <w:sz w:val="24"/>
        </w:rPr>
        <w:t>7</w:t>
      </w:r>
      <w:r w:rsidRPr="00E37784">
        <w:rPr>
          <w:rFonts w:ascii="Times New Roman" w:hAnsi="Times New Roman" w:cs="Times New Roman"/>
          <w:sz w:val="24"/>
        </w:rPr>
        <w:t>(3), 59–66.</w:t>
      </w:r>
    </w:p>
    <w:p w14:paraId="073C2F51" w14:textId="37B5A86A" w:rsidR="00DC5E03" w:rsidRPr="00765A51" w:rsidRDefault="00DC5E03" w:rsidP="00B23F64">
      <w:pPr>
        <w:spacing w:line="240" w:lineRule="auto"/>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fldChar w:fldCharType="end"/>
      </w:r>
    </w:p>
    <w:sectPr w:rsidR="00DC5E03" w:rsidRPr="00765A51" w:rsidSect="00691CD1">
      <w:pgSz w:w="11909" w:h="16834"/>
      <w:pgMar w:top="1701" w:right="1701" w:bottom="1701" w:left="2268"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05" w:author="NIZAR" w:date="2023-05-24T20:05:00Z" w:initials="N">
    <w:p w14:paraId="1CA1B5C1" w14:textId="77777777" w:rsidR="008C7E36" w:rsidRDefault="008C7E36" w:rsidP="00785542">
      <w:pPr>
        <w:pStyle w:val="CommentText"/>
      </w:pPr>
      <w:r>
        <w:rPr>
          <w:rStyle w:val="CommentReference"/>
        </w:rPr>
        <w:annotationRef/>
      </w:r>
      <w:r>
        <w:t>1. Metode Penelitian</w:t>
      </w:r>
    </w:p>
    <w:p w14:paraId="02C673DA" w14:textId="77777777" w:rsidR="008C7E36" w:rsidRDefault="008C7E36" w:rsidP="00785542">
      <w:pPr>
        <w:pStyle w:val="CommentText"/>
      </w:pPr>
      <w:r>
        <w:t>-Pendekatan dan jenis penelitian</w:t>
      </w:r>
    </w:p>
    <w:p w14:paraId="1257114B" w14:textId="77777777" w:rsidR="008C7E36" w:rsidRDefault="008C7E36" w:rsidP="00785542">
      <w:pPr>
        <w:pStyle w:val="CommentText"/>
      </w:pPr>
      <w:r>
        <w:t>-Unit analisis</w:t>
      </w:r>
    </w:p>
    <w:p w14:paraId="313F2C56" w14:textId="77777777" w:rsidR="008C7E36" w:rsidRDefault="008C7E36" w:rsidP="00785542">
      <w:pPr>
        <w:pStyle w:val="CommentText"/>
      </w:pPr>
      <w:r>
        <w:t>-Jenis dan sumber data</w:t>
      </w:r>
    </w:p>
    <w:p w14:paraId="5F94B1A9" w14:textId="77777777" w:rsidR="008C7E36" w:rsidRDefault="008C7E36" w:rsidP="00785542">
      <w:pPr>
        <w:pStyle w:val="CommentText"/>
      </w:pPr>
      <w:r>
        <w:t>-Teknik pengumpulan dana</w:t>
      </w:r>
    </w:p>
    <w:p w14:paraId="6670991A" w14:textId="77777777" w:rsidR="008C7E36" w:rsidRDefault="008C7E36" w:rsidP="00785542">
      <w:pPr>
        <w:pStyle w:val="CommentText"/>
      </w:pPr>
      <w:r>
        <w:t>-Teknik analisi data</w:t>
      </w:r>
    </w:p>
    <w:p w14:paraId="08AE6C31" w14:textId="77777777" w:rsidR="008C7E36" w:rsidRDefault="008C7E36" w:rsidP="00785542">
      <w:pPr>
        <w:pStyle w:val="CommentText"/>
      </w:pPr>
      <w:r>
        <w:t>(Print out) buat UTS</w:t>
      </w:r>
    </w:p>
    <w:p w14:paraId="3393767E" w14:textId="2F90F178" w:rsidR="008C7E36" w:rsidRDefault="008C7E36" w:rsidP="00785542">
      <w:pPr>
        <w:pStyle w:val="CommentText"/>
      </w:pPr>
      <w:r>
        <w:t>DL 2 Minggu</w:t>
      </w:r>
    </w:p>
    <w:p w14:paraId="668C4B47" w14:textId="5E32111D" w:rsidR="008C7E36" w:rsidRDefault="008C7E36" w:rsidP="00785542">
      <w:pPr>
        <w:pStyle w:val="CommentText"/>
      </w:pPr>
    </w:p>
    <w:p w14:paraId="44000A2C" w14:textId="77777777" w:rsidR="008C7E36" w:rsidRDefault="008C7E36" w:rsidP="00AC0DCF">
      <w:pPr>
        <w:pStyle w:val="CommentText"/>
      </w:pPr>
      <w:r>
        <w:t>Berdasarkan identifikasi masalah di atas, penelitian ini fokus pada pengambilan cuplikan adegan-adegan dan teks dialog yang memiliki hubungan sebagai makna dari tanda ata</w:t>
      </w:r>
    </w:p>
    <w:p w14:paraId="50931000" w14:textId="77777777" w:rsidR="008C7E36" w:rsidRDefault="008C7E36" w:rsidP="00AC0DCF">
      <w:pPr>
        <w:pStyle w:val="CommentText"/>
      </w:pPr>
    </w:p>
    <w:p w14:paraId="41C75F60" w14:textId="6736B60F" w:rsidR="008C7E36" w:rsidRDefault="008C7E36" w:rsidP="00AC0DCF">
      <w:pPr>
        <w:pStyle w:val="CommentText"/>
      </w:pPr>
      <w:r>
        <w:t xml:space="preserve">14 simbol yang merepresentasikan mengenai </w:t>
      </w:r>
      <w:r w:rsidRPr="00743610">
        <w:rPr>
          <w:i/>
        </w:rPr>
        <w:t>bullying</w:t>
      </w:r>
      <w:r>
        <w:t xml:space="preserve"> yang ada dalam serial drama Korea Tomorrow episode 1 dan 2 dengan mengacu pada model semiotika Roland Barthes, yang juga dikenal dengan makna denotasi, konotasi, dan mitos.</w:t>
      </w:r>
    </w:p>
    <w:p w14:paraId="34F5F150" w14:textId="0E2AA66A" w:rsidR="008C7E36" w:rsidRDefault="008C7E36" w:rsidP="00785542">
      <w:pPr>
        <w:pStyle w:val="CommentText"/>
      </w:pPr>
    </w:p>
    <w:p w14:paraId="153EE1AA" w14:textId="7CA12215" w:rsidR="008C7E36" w:rsidRDefault="008C7E36" w:rsidP="00785542">
      <w:pPr>
        <w:pStyle w:val="CommentText"/>
      </w:pPr>
      <w:r w:rsidRPr="00AC0DCF">
        <w:t>Latar Belakang ........................................................................... 1 B. Identifikasi Masalah................................................................. 12 C. Batasan Masalah ...................................................................... 13 D. Rumusan Masalah.................................................................... 14 E. Tujuan dan Manfaat Penelitian ................................................ 14 F. Kajian Terdahulu ..................................................................... 15 G. Metode Penelitian .................................................................... 17 H. Kerangka Uraian ...................................................................... 23</w:t>
      </w:r>
    </w:p>
  </w:comment>
  <w:comment w:id="316" w:author="NIZAR" w:date="2023-05-23T11:55:00Z" w:initials="N">
    <w:p w14:paraId="5F7580F1" w14:textId="77777777" w:rsidR="008C7E36" w:rsidRDefault="008C7E36" w:rsidP="00327082">
      <w:pPr>
        <w:pStyle w:val="CommentText"/>
      </w:pPr>
      <w:r>
        <w:rPr>
          <w:rStyle w:val="CommentReference"/>
        </w:rPr>
        <w:annotationRef/>
      </w:r>
      <w:r>
        <w:rPr>
          <w:rStyle w:val="CommentReference"/>
        </w:rPr>
        <w:annotationRef/>
      </w:r>
      <w:r w:rsidRPr="00D6438D">
        <w:t>REPRESENTASI BULLYING DALAM FILM ANIMASI UPIN IPIN EPISODE SYAHDUNYA SYAWAL (ANALISIS SEMIOTIK ROLAND BARTHES)</w:t>
      </w:r>
    </w:p>
    <w:p w14:paraId="39E09390" w14:textId="77777777" w:rsidR="008C7E36" w:rsidRDefault="008C7E36" w:rsidP="00327082">
      <w:pPr>
        <w:pStyle w:val="CommentText"/>
      </w:pPr>
    </w:p>
    <w:p w14:paraId="7789D85F" w14:textId="77777777" w:rsidR="008C7E36" w:rsidRPr="00D6438D" w:rsidRDefault="008C7E36" w:rsidP="00327082">
      <w:pPr>
        <w:pStyle w:val="CommentText"/>
      </w:pPr>
      <w:r w:rsidRPr="00D6438D">
        <w:t>Setiap film yang dibuat harus dapat menyampaikan pesan kepada masyarakat, jika media dipelajari, film yang diusulkn harus memiliki efek yng sesuai dan selaras dengan pesan yang diharapkan, inti dari pesan tersebut tidak boleh hilang. Hati-hati, tapi justru penonton dengan mudah menyerap dampak negatif dari film tersebut. Keberadaan film di masyarakat memiliki makna yang unik jika dibandingkan dengan sarana komunikasi lainnya. Film dilihat tidak hanya sebagai media yang efektif untuk menyebarkan ide dan pemikiran, tetapi juga sebagai ekspresi artistik yang memberikan saluran untuk ekspresi kreatif, dan sebagai media budaya yang mewakili kehidupan dan kepribadian. sebuah negara Perpaduan ini sinema sebagai media memainkan peran penting dalam masyarakat. (Rembang, 2015)</w:t>
      </w:r>
    </w:p>
    <w:p w14:paraId="054B7449" w14:textId="3AB8D2A3" w:rsidR="008C7E36" w:rsidRDefault="008C7E36">
      <w:pPr>
        <w:pStyle w:val="CommentText"/>
      </w:pPr>
    </w:p>
  </w:comment>
  <w:comment w:id="318" w:author="NIZAR" w:date="2023-05-23T11:54:00Z" w:initials="N">
    <w:p w14:paraId="1F20A1B2" w14:textId="77777777" w:rsidR="008C7E36" w:rsidRDefault="008C7E36" w:rsidP="00685132">
      <w:pPr>
        <w:pStyle w:val="CommentText"/>
      </w:pPr>
      <w:r>
        <w:rPr>
          <w:rStyle w:val="CommentReference"/>
        </w:rPr>
        <w:annotationRef/>
      </w:r>
      <w:r>
        <w:rPr>
          <w:rStyle w:val="CommentReference"/>
        </w:rPr>
        <w:annotationRef/>
      </w:r>
      <w:r w:rsidRPr="00367567">
        <w:t>REPRESENTASI BULLYING DALAM FILM ANIMASI UPIN IPIN EPISODE SYAHDUNYA SYAWAL (ANALISIS SEMIOTIK ROLAND BARTHES)</w:t>
      </w:r>
    </w:p>
    <w:p w14:paraId="41E7F0EC" w14:textId="77777777" w:rsidR="008C7E36" w:rsidRDefault="008C7E36" w:rsidP="00685132">
      <w:pPr>
        <w:pStyle w:val="CommentText"/>
      </w:pPr>
    </w:p>
    <w:p w14:paraId="7A125D9B" w14:textId="49C13BA9" w:rsidR="008C7E36" w:rsidRPr="00367567" w:rsidRDefault="008C7E36" w:rsidP="00685132">
      <w:pPr>
        <w:pStyle w:val="CommentText"/>
      </w:pPr>
      <w:r w:rsidRPr="00367567">
        <w:t xml:space="preserve">Menganalisis </w:t>
      </w:r>
      <w:r w:rsidRPr="00743610">
        <w:rPr>
          <w:i/>
        </w:rPr>
        <w:t>bullying</w:t>
      </w:r>
      <w:r w:rsidRPr="00367567">
        <w:t xml:space="preserve"> dalam film ini, peneliti menggunakan analisis semiotik untuk menganalisis </w:t>
      </w:r>
      <w:r w:rsidRPr="00743610">
        <w:rPr>
          <w:i/>
        </w:rPr>
        <w:t>bullying</w:t>
      </w:r>
      <w:r w:rsidRPr="00367567">
        <w:t>, menggunakan semiotika sebagai pendekatan untuk menganalisis media, dengan asumsi bahwa media itu sendiri berkomunikasi melalui seperangkat tanda. Teks media massa yang terdiri dari rangkaian tanda tidak pernah memiliki makna yang sama. (Wibowo, 2009) Latar belakang yang telaah dipaparkn diatas maka penulis mengangkat skripsi ini dengan judul: REPRESENTASI BULLYING DALAM FILM ANIMASI UPIN &amp; IPIN EPISODE SYAHDUNYA SYAWAL (ANALISIS SEMIOTIK ROLAND BARTHES).</w:t>
      </w:r>
    </w:p>
    <w:p w14:paraId="47510B4E" w14:textId="0B2B81D6" w:rsidR="008C7E36" w:rsidRDefault="008C7E36">
      <w:pPr>
        <w:pStyle w:val="CommentText"/>
      </w:pPr>
    </w:p>
  </w:comment>
  <w:comment w:id="366" w:author="NIZAR" w:date="2023-06-06T14:13:00Z" w:initials="N">
    <w:p w14:paraId="2E12E946" w14:textId="2BA36E50" w:rsidR="008C7E36" w:rsidRDefault="008C7E36">
      <w:pPr>
        <w:pStyle w:val="CommentText"/>
      </w:pPr>
      <w:r>
        <w:rPr>
          <w:rStyle w:val="CommentReference"/>
        </w:rPr>
        <w:annotationRef/>
      </w:r>
      <w:r w:rsidRPr="0034190B">
        <w:t>Representasi “Nazar” dalam Film Insya Allah Sah Karya Benni Setiawan</w:t>
      </w:r>
    </w:p>
    <w:p w14:paraId="37CBAFE8" w14:textId="1C281DA4" w:rsidR="008C7E36" w:rsidRDefault="008C7E36">
      <w:pPr>
        <w:pStyle w:val="CommentText"/>
      </w:pPr>
    </w:p>
    <w:p w14:paraId="4A05E58F" w14:textId="4BB0DC1D" w:rsidR="008C7E36" w:rsidRDefault="008C7E36">
      <w:pPr>
        <w:pStyle w:val="CommentText"/>
      </w:pPr>
      <w:r>
        <w:t>acuan</w:t>
      </w:r>
    </w:p>
  </w:comment>
  <w:comment w:id="370" w:author="NIZAR" w:date="2023-06-06T14:25:00Z" w:initials="N">
    <w:p w14:paraId="5AF925F1" w14:textId="487632D3" w:rsidR="008C7E36" w:rsidRDefault="008C7E36">
      <w:pPr>
        <w:pStyle w:val="CommentText"/>
      </w:pPr>
      <w:r>
        <w:rPr>
          <w:rStyle w:val="CommentReference"/>
        </w:rPr>
        <w:annotationRef/>
      </w:r>
      <w:r>
        <w:t>parafrase auto</w:t>
      </w:r>
    </w:p>
  </w:comment>
  <w:comment w:id="375" w:author="NIZAR" w:date="2023-06-06T14:37:00Z" w:initials="N">
    <w:p w14:paraId="269E831D" w14:textId="79E50B0F" w:rsidR="008C7E36" w:rsidRDefault="008C7E36">
      <w:pPr>
        <w:pStyle w:val="CommentText"/>
      </w:pPr>
      <w:r>
        <w:rPr>
          <w:rStyle w:val="CommentReference"/>
        </w:rPr>
        <w:annotationRef/>
      </w:r>
      <w:r w:rsidRPr="006E370C">
        <w:t>Representasi Pluralisme dalam film Tanda Tanya</w:t>
      </w:r>
    </w:p>
    <w:p w14:paraId="62E63881" w14:textId="54E802CD" w:rsidR="008C7E36" w:rsidRDefault="008C7E36">
      <w:pPr>
        <w:pStyle w:val="CommentText"/>
      </w:pPr>
      <w:r>
        <w:t>acuan</w:t>
      </w:r>
    </w:p>
  </w:comment>
  <w:comment w:id="377" w:author="NIZAR" w:date="2023-06-06T14:47:00Z" w:initials="N">
    <w:p w14:paraId="0F4E10AF" w14:textId="0201BCD9" w:rsidR="008C7E36" w:rsidRDefault="008C7E36">
      <w:pPr>
        <w:pStyle w:val="CommentText"/>
      </w:pPr>
      <w:r>
        <w:rPr>
          <w:rStyle w:val="CommentReference"/>
        </w:rPr>
        <w:annotationRef/>
      </w:r>
      <w:r>
        <w:t>parafrase auto</w:t>
      </w:r>
    </w:p>
    <w:p w14:paraId="17B68D74" w14:textId="77777777" w:rsidR="008C7E36" w:rsidRDefault="008C7E36">
      <w:pPr>
        <w:pStyle w:val="CommentText"/>
      </w:pPr>
    </w:p>
  </w:comment>
  <w:comment w:id="381" w:author="NIZAR" w:date="2023-06-06T15:48:00Z" w:initials="N">
    <w:p w14:paraId="3869A3DF" w14:textId="6FB82772" w:rsidR="004965A5" w:rsidRDefault="004965A5">
      <w:pPr>
        <w:pStyle w:val="CommentText"/>
      </w:pPr>
      <w:r>
        <w:rPr>
          <w:rStyle w:val="CommentReference"/>
        </w:rPr>
        <w:annotationRef/>
      </w:r>
      <w:r w:rsidRPr="004965A5">
        <w:t>Hubungan Antara Perilaku Bullying (Korban Bullying) Dengan Kemampuan Interaksi Sosial Pada Remaja SMA</w:t>
      </w:r>
    </w:p>
    <w:p w14:paraId="06CE31A2" w14:textId="1F91B007" w:rsidR="004965A5" w:rsidRDefault="004965A5">
      <w:pPr>
        <w:pStyle w:val="CommentText"/>
      </w:pPr>
    </w:p>
    <w:p w14:paraId="331AB018" w14:textId="7720D88A" w:rsidR="004965A5" w:rsidRDefault="004965A5">
      <w:pPr>
        <w:pStyle w:val="CommentText"/>
      </w:pPr>
      <w:r>
        <w:t>acuan</w:t>
      </w:r>
    </w:p>
  </w:comment>
  <w:comment w:id="383" w:author="NIZAR" w:date="2023-06-06T15:48:00Z" w:initials="N">
    <w:p w14:paraId="42201FE4" w14:textId="776BCD1F" w:rsidR="004965A5" w:rsidRDefault="004965A5">
      <w:pPr>
        <w:pStyle w:val="CommentText"/>
      </w:pPr>
      <w:r>
        <w:rPr>
          <w:rStyle w:val="CommentReference"/>
        </w:rPr>
        <w:annotationRef/>
      </w:r>
      <w:r>
        <w:t>parafrase auto</w:t>
      </w:r>
    </w:p>
  </w:comment>
  <w:comment w:id="397" w:author="NIZAR" w:date="2023-06-06T16:03:00Z" w:initials="N">
    <w:p w14:paraId="0C92F5C4" w14:textId="1DA30D97" w:rsidR="00AF5F13" w:rsidRDefault="00AF5F13">
      <w:pPr>
        <w:pStyle w:val="CommentText"/>
      </w:pPr>
      <w:r>
        <w:rPr>
          <w:rStyle w:val="CommentReference"/>
        </w:rPr>
        <w:annotationRef/>
      </w:r>
      <w:r>
        <w:t>Majid, N. (2017). Konstruksi Identitas Korea dalam Serial Drama Korea. Jurnal Dinamika Global, 2(1), 1-8.</w:t>
      </w:r>
    </w:p>
    <w:p w14:paraId="134D2E61" w14:textId="12F8EE85" w:rsidR="00AF5F13" w:rsidRDefault="00AF5F13">
      <w:pPr>
        <w:pStyle w:val="CommentText"/>
      </w:pPr>
    </w:p>
    <w:p w14:paraId="72E32F64" w14:textId="1F28F50C" w:rsidR="00AF5F13" w:rsidRDefault="00AF5F13">
      <w:pPr>
        <w:pStyle w:val="CommentText"/>
      </w:pPr>
      <w:r>
        <w:t>Acuan ai</w:t>
      </w:r>
    </w:p>
  </w:comment>
  <w:comment w:id="403" w:author="NIZAR" w:date="2023-06-06T16:26:00Z" w:initials="N">
    <w:p w14:paraId="6FA298F2" w14:textId="65D6524C" w:rsidR="00AC4234" w:rsidRDefault="00AC4234">
      <w:pPr>
        <w:pStyle w:val="CommentText"/>
      </w:pPr>
      <w:r>
        <w:rPr>
          <w:rStyle w:val="CommentReference"/>
        </w:rPr>
        <w:annotationRef/>
      </w:r>
      <w:r>
        <w:t>Parafrase auto</w:t>
      </w:r>
    </w:p>
  </w:comment>
  <w:comment w:id="415" w:author="NIZAR" w:date="2023-06-06T16:35:00Z" w:initials="N">
    <w:p w14:paraId="7786B088" w14:textId="609F0BAC" w:rsidR="00E37784" w:rsidRDefault="00E37784">
      <w:pPr>
        <w:pStyle w:val="CommentText"/>
      </w:pPr>
      <w:r>
        <w:rPr>
          <w:rStyle w:val="CommentReference"/>
        </w:rPr>
        <w:annotationRef/>
      </w:r>
      <w:r w:rsidRPr="00E37784">
        <w:t>Pengaruh Drama Korea Terhadap Karakter Mahasiswa PAI (Universitas Islam Negeri Raden Intan Lampung)</w:t>
      </w:r>
    </w:p>
    <w:p w14:paraId="508FB5F3" w14:textId="34441DC5" w:rsidR="00E37784" w:rsidRDefault="00E37784">
      <w:pPr>
        <w:pStyle w:val="CommentText"/>
      </w:pPr>
    </w:p>
    <w:p w14:paraId="3436D706" w14:textId="48E0DAFE" w:rsidR="00E37784" w:rsidRDefault="00E37784">
      <w:pPr>
        <w:pStyle w:val="CommentText"/>
      </w:pPr>
      <w:r>
        <w:t>acuan</w:t>
      </w:r>
    </w:p>
  </w:comment>
  <w:comment w:id="444" w:author="NIZAR" w:date="2023-05-23T14:31:00Z" w:initials="N">
    <w:p w14:paraId="386333DE" w14:textId="77777777" w:rsidR="008C7E36" w:rsidRDefault="008C7E36" w:rsidP="00A32864">
      <w:pPr>
        <w:pStyle w:val="CommentText"/>
      </w:pPr>
      <w:r>
        <w:rPr>
          <w:rStyle w:val="CommentReference"/>
        </w:rPr>
        <w:annotationRef/>
      </w:r>
      <w:r w:rsidRPr="00E14FF9">
        <w:t>Analisis Karakter Ponyo dalam Anime Gaku No Ue No Ponyo dengan Teori Semiotika Roland Barthess</w:t>
      </w:r>
    </w:p>
    <w:p w14:paraId="50C9953A" w14:textId="77777777" w:rsidR="008C7E36" w:rsidRDefault="008C7E36" w:rsidP="00A32864">
      <w:pPr>
        <w:pStyle w:val="CommentText"/>
      </w:pPr>
    </w:p>
    <w:p w14:paraId="606EBA25" w14:textId="77777777" w:rsidR="008C7E36" w:rsidRDefault="008C7E36" w:rsidP="00A32864">
      <w:pPr>
        <w:pStyle w:val="CommentText"/>
      </w:pPr>
      <w:r w:rsidRPr="00E14FF9">
        <w:t>Semiotika sendiri berasal dari bahasa Yunani, semion yang berarti tanda. Tanda dapat mewakili suatu hal lainnya yang masih berkaitan dengan objek tertentu. Objek-objek inilah yang membawa informasi dan mengkomunikasikannya dalam bentuk tanda. Menurut Barthes dalam Sobur menyatakan bahwa semiotika adalah suatu ilmu atau metode analisis untuk mengkaji “tanda”. Semiotika atau dalam istilah Barthes, semiologi, pada dasarnya hendak mempelajari bagaimana kemanusiaan memaknai suatu hal. Memaknai dalam hal ini tidak mencampuradukkan dengan mengkomunikasikan. Memaknai berarti objek-objek tidak hanya membawa informasi, dalam hal mana objek-objek tersebut hendak berkomunikasi</w:t>
      </w:r>
    </w:p>
  </w:comment>
  <w:comment w:id="452" w:author="NIZAR" w:date="2023-05-23T15:59:00Z" w:initials="N">
    <w:p w14:paraId="12E802BF" w14:textId="77777777" w:rsidR="008C7E36" w:rsidRDefault="008C7E36" w:rsidP="00A32864">
      <w:pPr>
        <w:pStyle w:val="CommentText"/>
      </w:pPr>
      <w:r>
        <w:rPr>
          <w:rStyle w:val="CommentReference"/>
        </w:rPr>
        <w:annotationRef/>
      </w:r>
      <w:r w:rsidRPr="00C2113F">
        <w:t>MEMAKNAI EPHEMERA MELALUI KAJIAN SEMIOTIKA</w:t>
      </w:r>
    </w:p>
    <w:p w14:paraId="69BE230A" w14:textId="77777777" w:rsidR="008C7E36" w:rsidRDefault="008C7E36" w:rsidP="00A32864">
      <w:pPr>
        <w:pStyle w:val="CommentText"/>
      </w:pPr>
    </w:p>
    <w:p w14:paraId="3E5325AD" w14:textId="77777777" w:rsidR="008C7E36" w:rsidRPr="003117BD" w:rsidRDefault="008C7E36" w:rsidP="00A32864">
      <w:pPr>
        <w:ind w:firstLine="720"/>
        <w:jc w:val="both"/>
        <w:rPr>
          <w:rFonts w:ascii="Times New Roman" w:eastAsia="Times New Roman" w:hAnsi="Times New Roman" w:cs="Times New Roman"/>
          <w:sz w:val="24"/>
          <w:szCs w:val="24"/>
        </w:rPr>
      </w:pPr>
      <w:r w:rsidRPr="007542C2">
        <w:rPr>
          <w:rFonts w:ascii="Times New Roman" w:eastAsia="Times New Roman" w:hAnsi="Times New Roman" w:cs="Times New Roman"/>
          <w:sz w:val="24"/>
          <w:szCs w:val="24"/>
        </w:rPr>
        <w:t xml:space="preserve">Semiotika merupakan bidang kajian linguistik yang sering digunakan dalam kajian budaya. Beberapa nama tokoh besar semiotika seperti Saussure, K Barthes dan Pierce merupakan tokoh semiotika yang menyumbangkan pemikirannya dalam studi tentang makna tersembunyi dalam bahasa melalui sistem tanda. Teks dan representasi media tentu saja merupakan bagian dari dunia bahasa. </w:t>
      </w:r>
    </w:p>
    <w:p w14:paraId="16D93F08" w14:textId="77777777" w:rsidR="008C7E36" w:rsidRDefault="008C7E36" w:rsidP="00A32864">
      <w:pPr>
        <w:pStyle w:val="CommentText"/>
      </w:pPr>
    </w:p>
  </w:comment>
  <w:comment w:id="453" w:author="NIZAR" w:date="2023-05-23T14:53:00Z" w:initials="N">
    <w:p w14:paraId="2753DFF0" w14:textId="77777777" w:rsidR="008C7E36" w:rsidRDefault="008C7E36" w:rsidP="00A32864">
      <w:pPr>
        <w:jc w:val="both"/>
        <w:rPr>
          <w:rFonts w:ascii="Times New Roman" w:eastAsia="Times New Roman" w:hAnsi="Times New Roman" w:cs="Times New Roman"/>
          <w:sz w:val="24"/>
          <w:szCs w:val="24"/>
        </w:rPr>
      </w:pPr>
      <w:r>
        <w:rPr>
          <w:rStyle w:val="CommentReference"/>
        </w:rPr>
        <w:annotationRef/>
      </w:r>
      <w:r w:rsidRPr="00195EE0">
        <w:rPr>
          <w:rFonts w:ascii="Times New Roman" w:eastAsia="Times New Roman" w:hAnsi="Times New Roman" w:cs="Times New Roman"/>
          <w:sz w:val="24"/>
          <w:szCs w:val="24"/>
        </w:rPr>
        <w:t xml:space="preserve">Kajian Arsitektur Semiotika </w:t>
      </w:r>
      <w:r>
        <w:rPr>
          <w:rFonts w:ascii="Times New Roman" w:eastAsia="Times New Roman" w:hAnsi="Times New Roman" w:cs="Times New Roman"/>
          <w:sz w:val="24"/>
          <w:szCs w:val="24"/>
        </w:rPr>
        <w:t>p</w:t>
      </w:r>
      <w:r w:rsidRPr="00195EE0">
        <w:rPr>
          <w:rFonts w:ascii="Times New Roman" w:eastAsia="Times New Roman" w:hAnsi="Times New Roman" w:cs="Times New Roman"/>
          <w:sz w:val="24"/>
          <w:szCs w:val="24"/>
        </w:rPr>
        <w:t>ada Bangunan Masjid Raya Al-Azhar Summarecon Bekasi</w:t>
      </w:r>
    </w:p>
    <w:p w14:paraId="57C2BF58" w14:textId="77777777" w:rsidR="008C7E36" w:rsidRDefault="008C7E36" w:rsidP="00A32864">
      <w:pPr>
        <w:pStyle w:val="CommentText"/>
      </w:pPr>
    </w:p>
    <w:p w14:paraId="653385E8" w14:textId="77777777" w:rsidR="008C7E36" w:rsidRDefault="008C7E36" w:rsidP="00A32864">
      <w:pPr>
        <w:jc w:val="both"/>
        <w:rPr>
          <w:rFonts w:ascii="Times New Roman" w:eastAsia="Times New Roman" w:hAnsi="Times New Roman" w:cs="Times New Roman"/>
          <w:sz w:val="24"/>
          <w:szCs w:val="24"/>
        </w:rPr>
      </w:pPr>
      <w:r w:rsidRPr="00AE0290">
        <w:rPr>
          <w:rFonts w:ascii="Times New Roman" w:eastAsia="Times New Roman" w:hAnsi="Times New Roman" w:cs="Times New Roman"/>
          <w:sz w:val="24"/>
          <w:szCs w:val="24"/>
        </w:rPr>
        <w:t>Kajian semiotika berada pada dua paradigma yakni paradigma konstruktif dan paradigma kritis.</w:t>
      </w:r>
    </w:p>
    <w:p w14:paraId="04A5078D" w14:textId="77777777" w:rsidR="008C7E36" w:rsidRDefault="008C7E36" w:rsidP="00A32864">
      <w:pPr>
        <w:pStyle w:val="CommentText"/>
      </w:pPr>
    </w:p>
  </w:comment>
  <w:comment w:id="462" w:author="NIZAR" w:date="2023-05-23T19:09:00Z" w:initials="N">
    <w:p w14:paraId="4A1F5FC6" w14:textId="77777777" w:rsidR="008C7E36" w:rsidRDefault="008C7E36" w:rsidP="00A32864">
      <w:pPr>
        <w:pStyle w:val="CommentText"/>
      </w:pPr>
      <w:r>
        <w:rPr>
          <w:rStyle w:val="CommentReference"/>
        </w:rPr>
        <w:annotationRef/>
      </w:r>
      <w:r w:rsidRPr="00870845">
        <w:t>Memaknai Ephemera Melalui Kajian Semiotika</w:t>
      </w:r>
    </w:p>
    <w:p w14:paraId="30AA0792" w14:textId="77777777" w:rsidR="008C7E36" w:rsidRDefault="008C7E36" w:rsidP="00A32864">
      <w:pPr>
        <w:pStyle w:val="CommentText"/>
      </w:pPr>
    </w:p>
    <w:p w14:paraId="05F14150" w14:textId="77777777" w:rsidR="008C7E36" w:rsidRDefault="008C7E36" w:rsidP="00A32864">
      <w:pPr>
        <w:jc w:val="both"/>
        <w:rPr>
          <w:rFonts w:ascii="Times New Roman" w:eastAsia="Times New Roman" w:hAnsi="Times New Roman" w:cs="Times New Roman"/>
          <w:sz w:val="24"/>
          <w:szCs w:val="24"/>
        </w:rPr>
      </w:pPr>
      <w:r w:rsidRPr="00335A21">
        <w:rPr>
          <w:rFonts w:ascii="Times New Roman" w:eastAsia="Times New Roman" w:hAnsi="Times New Roman" w:cs="Times New Roman"/>
          <w:sz w:val="24"/>
          <w:szCs w:val="24"/>
        </w:rPr>
        <w:t>Barthes menyatakan ada dua macam sistem pemaknaan: denotasi dan konotasi. Denotasi merupakan tingkat makna yang deskriptif dan literal yang dipahami oleh hampir semua anggota suatu kebudayaan. Pada tingkat yang kedua, yakni sistem konotasi, pada sistem ini makna tercipta dengan cara menghubunghubungkan penanda-penanda dengan aspek kebudayaan yang lebih luas. Zoest (1993) menyatakan bahwa para ahli semiotika tidak hanya berpegang pada makna primer atau denotasi tanda yang disampaikan tetapi berusaha untuk mendapatkan makna sekunder atau makna konotasi (Zoest, aart Van.1993:3). Langkah yang dapat ditempuh untuk menemukan makna konotasi dapat dilakukan dengan menghubungkannya dengan aspek keyakinan, sikap, kerangka kerja dan idiologiidiologi suatu formasi sosial tertentu (Barker, Chris.2000:93).</w:t>
      </w:r>
    </w:p>
    <w:p w14:paraId="1363424D" w14:textId="77777777" w:rsidR="008C7E36" w:rsidRDefault="008C7E36" w:rsidP="00A32864">
      <w:pPr>
        <w:pStyle w:val="CommentText"/>
      </w:pPr>
    </w:p>
  </w:comment>
  <w:comment w:id="469" w:author="NIZAR" w:date="2023-06-02T13:18:00Z" w:initials="N">
    <w:p w14:paraId="05D21FC6" w14:textId="58D38775" w:rsidR="008C7E36" w:rsidRDefault="008C7E36">
      <w:pPr>
        <w:pStyle w:val="CommentText"/>
      </w:pPr>
      <w:r>
        <w:rPr>
          <w:rStyle w:val="CommentReference"/>
        </w:rPr>
        <w:annotationRef/>
      </w:r>
      <w:r>
        <w:t>Dikerjakan ai plagiasi 5%</w:t>
      </w:r>
    </w:p>
    <w:p w14:paraId="3B9EA201" w14:textId="4FB9D628" w:rsidR="008C7E36" w:rsidRDefault="008C7E36">
      <w:pPr>
        <w:pStyle w:val="CommentText"/>
      </w:pPr>
    </w:p>
    <w:p w14:paraId="6BAB7AC0" w14:textId="77777777" w:rsidR="008C7E36" w:rsidRDefault="008C7E36" w:rsidP="00896ACE">
      <w:pPr>
        <w:pStyle w:val="CommentText"/>
      </w:pPr>
      <w:r>
        <w:t>Sumber referensi:</w:t>
      </w:r>
    </w:p>
    <w:p w14:paraId="2C910812" w14:textId="77777777" w:rsidR="008C7E36" w:rsidRDefault="008C7E36" w:rsidP="00896ACE">
      <w:pPr>
        <w:pStyle w:val="CommentText"/>
      </w:pPr>
    </w:p>
    <w:p w14:paraId="52EF58CE" w14:textId="77777777" w:rsidR="008C7E36" w:rsidRDefault="008C7E36" w:rsidP="00896ACE">
      <w:pPr>
        <w:pStyle w:val="CommentText"/>
      </w:pPr>
      <w:r>
        <w:t>- Barthes, Roland. (1967). Elements of Semiology. New York: Hill and Wang.</w:t>
      </w:r>
    </w:p>
    <w:p w14:paraId="432EAE81" w14:textId="77777777" w:rsidR="008C7E36" w:rsidRDefault="008C7E36" w:rsidP="00896ACE">
      <w:pPr>
        <w:pStyle w:val="CommentText"/>
      </w:pPr>
      <w:r>
        <w:t>- Barthes, Roland. (1972). Mythologies. New York: Hill and Wang.</w:t>
      </w:r>
    </w:p>
    <w:p w14:paraId="70E95244" w14:textId="77777777" w:rsidR="008C7E36" w:rsidRDefault="008C7E36" w:rsidP="00896ACE">
      <w:pPr>
        <w:pStyle w:val="CommentText"/>
      </w:pPr>
      <w:r>
        <w:t>- Chandler, Daniel. (2007). Semiotics: The Basics. New York: Routledge.</w:t>
      </w:r>
    </w:p>
    <w:p w14:paraId="4205FEE0" w14:textId="77777777" w:rsidR="008C7E36" w:rsidRDefault="008C7E36" w:rsidP="00896ACE">
      <w:pPr>
        <w:pStyle w:val="CommentText"/>
      </w:pPr>
    </w:p>
    <w:p w14:paraId="7B0FC118" w14:textId="77777777" w:rsidR="008C7E36" w:rsidRDefault="008C7E36" w:rsidP="00896ACE">
      <w:pPr>
        <w:pStyle w:val="CommentText"/>
      </w:pPr>
      <w:r>
        <w:t>Catatan kaki:</w:t>
      </w:r>
    </w:p>
    <w:p w14:paraId="266FC13D" w14:textId="77777777" w:rsidR="008C7E36" w:rsidRDefault="008C7E36" w:rsidP="00896ACE">
      <w:pPr>
        <w:pStyle w:val="CommentText"/>
      </w:pPr>
    </w:p>
    <w:p w14:paraId="2854FD08" w14:textId="77777777" w:rsidR="008C7E36" w:rsidRDefault="008C7E36" w:rsidP="00896ACE">
      <w:pPr>
        <w:pStyle w:val="CommentText"/>
      </w:pPr>
      <w:r>
        <w:t>1. Roland Barthes, *Elements of Semiology* (New York: Hill and Wang, 1967), hlm. 15.</w:t>
      </w:r>
    </w:p>
    <w:p w14:paraId="5F7BD467" w14:textId="77777777" w:rsidR="008C7E36" w:rsidRDefault="008C7E36" w:rsidP="00896ACE">
      <w:pPr>
        <w:pStyle w:val="CommentText"/>
      </w:pPr>
      <w:r>
        <w:t>2. Roland Barthes, *Mythologies* (New York: Hill and Wang, 1972), hlm. 109.</w:t>
      </w:r>
    </w:p>
    <w:p w14:paraId="2759958C" w14:textId="2C904B9C" w:rsidR="008C7E36" w:rsidRDefault="008C7E36" w:rsidP="00896ACE">
      <w:pPr>
        <w:pStyle w:val="CommentText"/>
      </w:pPr>
      <w:r>
        <w:t>3. Daniel Chandler, *Semiotics: The Basics* (New York: Routledge, 2007), hlm. 23.</w:t>
      </w:r>
    </w:p>
  </w:comment>
  <w:comment w:id="479" w:author="NIZAR" w:date="2023-05-23T12:14:00Z" w:initials="N">
    <w:p w14:paraId="61F34C34" w14:textId="77777777" w:rsidR="008C7E36" w:rsidRDefault="008C7E36" w:rsidP="00A32864">
      <w:pPr>
        <w:pStyle w:val="CommentText"/>
      </w:pPr>
      <w:r>
        <w:rPr>
          <w:rStyle w:val="CommentReference"/>
        </w:rPr>
        <w:annotationRef/>
      </w:r>
      <w:r w:rsidRPr="00811B67">
        <w:t>dalam Ilmu Pendidikan Agama Islam</w:t>
      </w:r>
    </w:p>
    <w:p w14:paraId="4DBF44A0" w14:textId="77777777" w:rsidR="008C7E36" w:rsidRDefault="008C7E36" w:rsidP="00A32864">
      <w:pPr>
        <w:pStyle w:val="CommentText"/>
      </w:pPr>
    </w:p>
    <w:p w14:paraId="3DB890E2" w14:textId="77777777" w:rsidR="008C7E36" w:rsidRDefault="008C7E36" w:rsidP="00A32864">
      <w:pPr>
        <w:rPr>
          <w:rFonts w:ascii="Times New Roman" w:eastAsia="Times New Roman" w:hAnsi="Times New Roman" w:cs="Times New Roman"/>
          <w:sz w:val="24"/>
          <w:szCs w:val="24"/>
        </w:rPr>
      </w:pPr>
      <w:r w:rsidRPr="00925C5B">
        <w:rPr>
          <w:rFonts w:ascii="Times New Roman" w:eastAsia="Times New Roman" w:hAnsi="Times New Roman" w:cs="Times New Roman"/>
          <w:sz w:val="24"/>
          <w:szCs w:val="24"/>
        </w:rPr>
        <w:t>Drama Korea adalah salah satu budaya kesenian yang mengacu kepada drama televisi di Korea dalam sebuah format miniseri dan menggunakan bahasa Korea. Kemampuan manusia yang semakin canggih, saat ini drama mulai di pertontonkan dalam bentuk perfilman, dan bisa dinikmati dalam layar televisi. Banyak dari drama ini yang menjadi populer di seluruh Asia dan telah memberi kontribusi pada fenomena umum dari gelombang Korea, dikenal sebagai “Hallyu”(bahasa Korea), dan juga demam drama di beberapa negara.</w:t>
      </w:r>
    </w:p>
    <w:p w14:paraId="6C9AF103" w14:textId="77777777" w:rsidR="008C7E36" w:rsidRDefault="008C7E36" w:rsidP="00A32864">
      <w:pPr>
        <w:pStyle w:val="CommentText"/>
      </w:pPr>
    </w:p>
  </w:comment>
  <w:comment w:id="494" w:author="NIZAR" w:date="2023-05-23T21:04:00Z" w:initials="N">
    <w:p w14:paraId="0C5FAFBD" w14:textId="77777777" w:rsidR="008C7E36" w:rsidRDefault="008C7E36" w:rsidP="001D4AEB">
      <w:pPr>
        <w:pStyle w:val="CommentText"/>
      </w:pPr>
      <w:r>
        <w:rPr>
          <w:rStyle w:val="CommentReference"/>
        </w:rPr>
        <w:annotationRef/>
      </w:r>
      <w:r>
        <w:t>Jenis penelitian</w:t>
      </w:r>
    </w:p>
  </w:comment>
  <w:comment w:id="495" w:author="NIZAR" w:date="2023-05-23T21:04:00Z" w:initials="N">
    <w:p w14:paraId="4DE597B6" w14:textId="77777777" w:rsidR="008C7E36" w:rsidRDefault="008C7E36" w:rsidP="001D4AEB">
      <w:pPr>
        <w:pStyle w:val="CommentText"/>
      </w:pPr>
      <w:r>
        <w:rPr>
          <w:rStyle w:val="CommentReference"/>
        </w:rPr>
        <w:annotationRef/>
      </w:r>
      <w:r>
        <w:t>Metode / model semiotika</w:t>
      </w:r>
    </w:p>
  </w:comment>
  <w:comment w:id="496" w:author="NIZAR" w:date="2023-05-23T21:05:00Z" w:initials="N">
    <w:p w14:paraId="7BFA07D7" w14:textId="77777777" w:rsidR="008C7E36" w:rsidRDefault="008C7E36" w:rsidP="001D4AEB">
      <w:pPr>
        <w:pStyle w:val="CommentText"/>
      </w:pPr>
      <w:r>
        <w:rPr>
          <w:rStyle w:val="CommentReference"/>
        </w:rPr>
        <w:annotationRef/>
      </w:r>
      <w:r>
        <w:t>Hasil penelitian</w:t>
      </w:r>
    </w:p>
  </w:comment>
  <w:comment w:id="499" w:author="NIZAR" w:date="2023-05-23T21:05:00Z" w:initials="N">
    <w:p w14:paraId="420BC46F" w14:textId="77777777" w:rsidR="008C7E36" w:rsidRDefault="008C7E36" w:rsidP="001D4AEB">
      <w:pPr>
        <w:pStyle w:val="CommentText"/>
      </w:pPr>
      <w:r>
        <w:rPr>
          <w:rStyle w:val="CommentReference"/>
        </w:rPr>
        <w:annotationRef/>
      </w:r>
      <w:r>
        <w:t>Beda penelitian</w:t>
      </w:r>
    </w:p>
  </w:comment>
  <w:comment w:id="504" w:author="NIZAR" w:date="2023-05-23T21:17:00Z" w:initials="N">
    <w:p w14:paraId="587B9D94" w14:textId="77777777" w:rsidR="008C7E36" w:rsidRDefault="008C7E36" w:rsidP="001D4AEB">
      <w:pPr>
        <w:pStyle w:val="CommentText"/>
      </w:pPr>
      <w:r>
        <w:rPr>
          <w:rStyle w:val="CommentReference"/>
        </w:rPr>
        <w:annotationRef/>
      </w:r>
      <w:r w:rsidRPr="00BA401C">
        <w:t>ANALISIS SEMIOTIKA BULLYING DALAM DRAMA ALL OF US ARE DEAD</w:t>
      </w:r>
    </w:p>
  </w:comment>
  <w:comment w:id="534" w:author="NIZAR" w:date="2023-05-24T08:23:00Z" w:initials="N">
    <w:p w14:paraId="19592D01" w14:textId="77777777" w:rsidR="008C7E36" w:rsidRDefault="008C7E36" w:rsidP="001D4AEB">
      <w:pPr>
        <w:pStyle w:val="CommentText"/>
      </w:pPr>
      <w:r>
        <w:rPr>
          <w:rStyle w:val="CommentReference"/>
        </w:rPr>
        <w:annotationRef/>
      </w:r>
      <w:r w:rsidRPr="00DC3CD6">
        <w:t xml:space="preserve">Representasi </w:t>
      </w:r>
      <w:r w:rsidRPr="00771BCD">
        <w:rPr>
          <w:i/>
        </w:rPr>
        <w:t>Bullying</w:t>
      </w:r>
      <w:r w:rsidRPr="00DC3CD6">
        <w:t xml:space="preserve"> Dalam Drama Korea Tomorrow (Analisis Semiotika Roland Barthes)</w:t>
      </w:r>
    </w:p>
  </w:comment>
  <w:comment w:id="545" w:author="NIZAR" w:date="2023-05-24T08:41:00Z" w:initials="N">
    <w:p w14:paraId="0D204AF8" w14:textId="77777777" w:rsidR="008C7E36" w:rsidRDefault="008C7E36" w:rsidP="001D4AEB">
      <w:pPr>
        <w:pStyle w:val="CommentText"/>
      </w:pPr>
      <w:r>
        <w:rPr>
          <w:rStyle w:val="CommentReference"/>
        </w:rPr>
        <w:annotationRef/>
      </w:r>
      <w:r w:rsidRPr="004440E7">
        <w:t xml:space="preserve">Representasi </w:t>
      </w:r>
      <w:r w:rsidRPr="00771BCD">
        <w:rPr>
          <w:i/>
        </w:rPr>
        <w:t>Bullying</w:t>
      </w:r>
      <w:r w:rsidRPr="004440E7">
        <w:t xml:space="preserve"> Dalam Drama Korea Tomorrow (Analisis Semiotika Roland Barthes)</w:t>
      </w:r>
    </w:p>
  </w:comment>
  <w:comment w:id="564" w:author="NIZAR" w:date="2023-05-24T08:55:00Z" w:initials="N">
    <w:p w14:paraId="2AE8CA23" w14:textId="77777777" w:rsidR="008C7E36" w:rsidRDefault="008C7E36" w:rsidP="001D4AEB">
      <w:pPr>
        <w:pStyle w:val="CommentText"/>
      </w:pPr>
      <w:r>
        <w:rPr>
          <w:rStyle w:val="CommentReference"/>
        </w:rPr>
        <w:annotationRef/>
      </w:r>
      <w:r w:rsidRPr="006A2179">
        <w:t xml:space="preserve">Representasi </w:t>
      </w:r>
      <w:r w:rsidRPr="00771BCD">
        <w:rPr>
          <w:i/>
        </w:rPr>
        <w:t>Bullying</w:t>
      </w:r>
      <w:r w:rsidRPr="006A2179">
        <w:t xml:space="preserve"> Dalam Drama Korea Tomorrow (Analisis Semiotika Roland Barthes)</w:t>
      </w:r>
    </w:p>
  </w:comment>
  <w:comment w:id="570" w:author="NIZAR" w:date="2023-05-24T09:34:00Z" w:initials="N">
    <w:p w14:paraId="3F9F637A" w14:textId="77777777" w:rsidR="008C7E36" w:rsidRDefault="008C7E36" w:rsidP="001D4AEB">
      <w:pPr>
        <w:pStyle w:val="CommentText"/>
      </w:pPr>
      <w:r>
        <w:rPr>
          <w:rStyle w:val="CommentReference"/>
        </w:rPr>
        <w:annotationRef/>
      </w:r>
      <w:r w:rsidRPr="00DA2A0A">
        <w:t xml:space="preserve">REPRESENTASI </w:t>
      </w:r>
      <w:r w:rsidRPr="00DA2A0A">
        <w:rPr>
          <w:rFonts w:ascii="MS Gothic" w:eastAsia="MS Gothic" w:hAnsi="MS Gothic" w:cs="MS Gothic" w:hint="eastAsia"/>
        </w:rPr>
        <w:t>いじめ</w:t>
      </w:r>
      <w:r w:rsidRPr="00DA2A0A">
        <w:t xml:space="preserve"> (IJIME) OLEH KELOMPOK SEBAYA (GROUP BULLYING) DALAM FILM BERTEMA IJIME PADA </w:t>
      </w:r>
      <w:r w:rsidRPr="00DA2A0A">
        <w:rPr>
          <w:rFonts w:ascii="MS Gothic" w:eastAsia="MS Gothic" w:hAnsi="MS Gothic" w:cs="MS Gothic" w:hint="eastAsia"/>
        </w:rPr>
        <w:t>平成時代</w:t>
      </w:r>
      <w:r w:rsidRPr="00DA2A0A">
        <w:t xml:space="preserve"> (ERA HEISEI)</w:t>
      </w:r>
    </w:p>
  </w:comment>
  <w:comment w:id="583" w:author="NIZAR" w:date="2023-05-24T09:45:00Z" w:initials="N">
    <w:p w14:paraId="60B81317" w14:textId="77777777" w:rsidR="008C7E36" w:rsidRDefault="008C7E36" w:rsidP="001D4AEB">
      <w:pPr>
        <w:pStyle w:val="CommentText"/>
      </w:pPr>
      <w:r>
        <w:rPr>
          <w:rStyle w:val="CommentReference"/>
        </w:rPr>
        <w:annotationRef/>
      </w:r>
      <w:r w:rsidRPr="00C74374">
        <w:t xml:space="preserve">REPRESENTASI </w:t>
      </w:r>
      <w:r w:rsidRPr="00C74374">
        <w:rPr>
          <w:rFonts w:ascii="MS Gothic" w:eastAsia="MS Gothic" w:hAnsi="MS Gothic" w:cs="MS Gothic" w:hint="eastAsia"/>
        </w:rPr>
        <w:t>いじめ</w:t>
      </w:r>
      <w:r w:rsidRPr="00C74374">
        <w:t xml:space="preserve"> (IJIME) OLEH KELOMPOK SEBAYA (GROUP BULLYING) DALAM FILM BERTEMA IJIME PADA </w:t>
      </w:r>
      <w:r w:rsidRPr="00C74374">
        <w:rPr>
          <w:rFonts w:ascii="MS Gothic" w:eastAsia="MS Gothic" w:hAnsi="MS Gothic" w:cs="MS Gothic" w:hint="eastAsia"/>
        </w:rPr>
        <w:t>平成時代</w:t>
      </w:r>
      <w:r w:rsidRPr="00C74374">
        <w:t xml:space="preserve"> (ERA HEISEI)</w:t>
      </w:r>
    </w:p>
  </w:comment>
  <w:comment w:id="603" w:author="NIZAR" w:date="2023-05-24T09:57:00Z" w:initials="N">
    <w:p w14:paraId="10C1360C" w14:textId="77777777" w:rsidR="008C7E36" w:rsidRDefault="008C7E36" w:rsidP="001D4AEB">
      <w:pPr>
        <w:pStyle w:val="CommentText"/>
      </w:pPr>
      <w:r>
        <w:rPr>
          <w:rStyle w:val="CommentReference"/>
        </w:rPr>
        <w:annotationRef/>
      </w:r>
      <w:r w:rsidRPr="00E95F80">
        <w:t xml:space="preserve">REPRESENTASI PERUNDUNGAN (BULLYING) DALAM NOVEL </w:t>
      </w:r>
      <w:r w:rsidRPr="00E95F80">
        <w:rPr>
          <w:rFonts w:ascii="Cambria Math" w:hAnsi="Cambria Math" w:cs="Cambria Math"/>
        </w:rPr>
        <w:t>℡</w:t>
      </w:r>
      <w:r w:rsidRPr="00E95F80">
        <w:t>UK ALASKAKARYA EKA ARYANI (PENDEKATAN SOSIOLOGI SASTRA)</w:t>
      </w:r>
    </w:p>
  </w:comment>
  <w:comment w:id="615" w:author="NIZAR" w:date="2023-05-24T10:01:00Z" w:initials="N">
    <w:p w14:paraId="5F4311EC" w14:textId="77777777" w:rsidR="008C7E36" w:rsidRDefault="008C7E36" w:rsidP="001D4AEB">
      <w:pPr>
        <w:pStyle w:val="CommentText"/>
      </w:pPr>
      <w:r>
        <w:rPr>
          <w:rStyle w:val="CommentReference"/>
        </w:rPr>
        <w:annotationRef/>
      </w:r>
      <w:r w:rsidRPr="005451CD">
        <w:t xml:space="preserve">REPRESENTASI PERUNDUNGAN (BULLYING) DALAM NOVEL </w:t>
      </w:r>
      <w:r w:rsidRPr="005451CD">
        <w:rPr>
          <w:rFonts w:ascii="Cambria Math" w:hAnsi="Cambria Math" w:cs="Cambria Math"/>
        </w:rPr>
        <w:t>℡</w:t>
      </w:r>
      <w:r w:rsidRPr="005451CD">
        <w:t>UK ALASKAKARYA EKA ARYANI (PENDEKATAN SOSIOLOGI SASTRA)</w:t>
      </w:r>
    </w:p>
  </w:comment>
  <w:comment w:id="631" w:author="NIZAR" w:date="2023-05-25T08:51:00Z" w:initials="N">
    <w:p w14:paraId="758FFB70" w14:textId="77777777" w:rsidR="008C7E36" w:rsidRDefault="008C7E36" w:rsidP="00BE0634">
      <w:pPr>
        <w:pStyle w:val="CommentText"/>
      </w:pPr>
      <w:r>
        <w:rPr>
          <w:rStyle w:val="CommentReference"/>
        </w:rPr>
        <w:annotationRef/>
      </w:r>
      <w:r w:rsidRPr="006D32FA">
        <w:t>Representasi Bullying Dalam Drama Korea Tomorrow (Analisis Semiotika Roland Barthes)</w:t>
      </w:r>
    </w:p>
  </w:comment>
  <w:comment w:id="635" w:author="NIZAR" w:date="2023-05-25T08:51:00Z" w:initials="N">
    <w:p w14:paraId="2FADFFFC" w14:textId="77777777" w:rsidR="008C7E36" w:rsidRDefault="008C7E36" w:rsidP="00BE0634">
      <w:pPr>
        <w:pStyle w:val="CommentText"/>
      </w:pPr>
      <w:r>
        <w:rPr>
          <w:rStyle w:val="CommentReference"/>
        </w:rPr>
        <w:annotationRef/>
      </w:r>
      <w:r w:rsidRPr="006D32FA">
        <w:t>Memahami desain metode penelitian kualitatif</w:t>
      </w:r>
    </w:p>
  </w:comment>
  <w:comment w:id="644" w:author="NIZAR" w:date="2023-05-25T08:51:00Z" w:initials="N">
    <w:p w14:paraId="4142299C" w14:textId="77777777" w:rsidR="008C7E36" w:rsidRDefault="008C7E36" w:rsidP="00BE0634">
      <w:pPr>
        <w:pStyle w:val="CommentText"/>
      </w:pPr>
      <w:r>
        <w:rPr>
          <w:rStyle w:val="CommentReference"/>
        </w:rPr>
        <w:annotationRef/>
      </w:r>
      <w:r w:rsidRPr="006D32FA">
        <w:t>Representasi Bullying Dalam Drama Korea Tomorrow (Analisis Semiotika Roland Barthes)</w:t>
      </w:r>
    </w:p>
  </w:comment>
  <w:comment w:id="696" w:author="NIZAR" w:date="2023-06-01T13:17:00Z" w:initials="N">
    <w:p w14:paraId="689A6DEA" w14:textId="3486E7F4" w:rsidR="008C7E36" w:rsidRDefault="008C7E36">
      <w:pPr>
        <w:pStyle w:val="CommentText"/>
      </w:pPr>
      <w:r>
        <w:rPr>
          <w:rStyle w:val="CommentReference"/>
        </w:rPr>
        <w:annotationRef/>
      </w:r>
      <w:r>
        <w:t>Dikerjakan oleh ai notion</w:t>
      </w:r>
    </w:p>
  </w:comment>
  <w:comment w:id="704" w:author="NIZAR" w:date="2023-06-06T08:22:00Z" w:initials="N">
    <w:p w14:paraId="61DC6B18" w14:textId="4BD800C0" w:rsidR="008C7E36" w:rsidRDefault="008C7E36">
      <w:pPr>
        <w:pStyle w:val="CommentText"/>
      </w:pPr>
      <w:r>
        <w:rPr>
          <w:rStyle w:val="CommentReference"/>
        </w:rPr>
        <w:annotationRef/>
      </w:r>
      <w:r>
        <w:t>asli</w:t>
      </w:r>
    </w:p>
  </w:comment>
  <w:comment w:id="706" w:author="NIZAR" w:date="2023-06-02T13:29:00Z" w:initials="N">
    <w:p w14:paraId="780DC13B" w14:textId="533DBFAF" w:rsidR="008C7E36" w:rsidRDefault="008C7E36">
      <w:pPr>
        <w:pStyle w:val="CommentText"/>
      </w:pPr>
      <w:r>
        <w:rPr>
          <w:rStyle w:val="CommentReference"/>
        </w:rPr>
        <w:annotationRef/>
      </w:r>
      <w:r>
        <w:t>Parafrase ai</w:t>
      </w:r>
    </w:p>
  </w:comment>
  <w:comment w:id="709" w:author="NIZAR" w:date="2023-06-06T08:22:00Z" w:initials="N">
    <w:p w14:paraId="7875B4DE" w14:textId="04CA599C" w:rsidR="008C7E36" w:rsidRDefault="008C7E36">
      <w:pPr>
        <w:pStyle w:val="CommentText"/>
      </w:pPr>
      <w:r>
        <w:rPr>
          <w:rStyle w:val="CommentReference"/>
        </w:rPr>
        <w:annotationRef/>
      </w:r>
      <w:r>
        <w:t>Asli</w:t>
      </w:r>
    </w:p>
  </w:comment>
  <w:comment w:id="712" w:author="NIZAR" w:date="2023-06-06T08:22:00Z" w:initials="N">
    <w:p w14:paraId="38A1B0F9" w14:textId="553C578E" w:rsidR="008C7E36" w:rsidRDefault="008C7E36">
      <w:pPr>
        <w:pStyle w:val="CommentText"/>
      </w:pPr>
      <w:r>
        <w:rPr>
          <w:rStyle w:val="CommentReference"/>
        </w:rPr>
        <w:annotationRef/>
      </w:r>
      <w:r>
        <w:t>Parafrase sendiri</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53EE1AA" w15:done="0"/>
  <w15:commentEx w15:paraId="054B7449" w15:done="0"/>
  <w15:commentEx w15:paraId="47510B4E" w15:done="0"/>
  <w15:commentEx w15:paraId="4A05E58F" w15:done="0"/>
  <w15:commentEx w15:paraId="5AF925F1" w15:done="0"/>
  <w15:commentEx w15:paraId="62E63881" w15:done="0"/>
  <w15:commentEx w15:paraId="17B68D74" w15:done="0"/>
  <w15:commentEx w15:paraId="331AB018" w15:done="0"/>
  <w15:commentEx w15:paraId="42201FE4" w15:done="0"/>
  <w15:commentEx w15:paraId="72E32F64" w15:done="0"/>
  <w15:commentEx w15:paraId="6FA298F2" w15:done="0"/>
  <w15:commentEx w15:paraId="3436D706" w15:done="0"/>
  <w15:commentEx w15:paraId="606EBA25" w15:done="0"/>
  <w15:commentEx w15:paraId="16D93F08" w15:done="0"/>
  <w15:commentEx w15:paraId="04A5078D" w15:done="0"/>
  <w15:commentEx w15:paraId="1363424D" w15:done="0"/>
  <w15:commentEx w15:paraId="2759958C" w15:done="0"/>
  <w15:commentEx w15:paraId="6C9AF103" w15:done="0"/>
  <w15:commentEx w15:paraId="0C5FAFBD" w15:done="0"/>
  <w15:commentEx w15:paraId="4DE597B6" w15:done="0"/>
  <w15:commentEx w15:paraId="7BFA07D7" w15:done="0"/>
  <w15:commentEx w15:paraId="420BC46F" w15:done="0"/>
  <w15:commentEx w15:paraId="587B9D94" w15:done="0"/>
  <w15:commentEx w15:paraId="19592D01" w15:done="0"/>
  <w15:commentEx w15:paraId="0D204AF8" w15:done="0"/>
  <w15:commentEx w15:paraId="2AE8CA23" w15:done="0"/>
  <w15:commentEx w15:paraId="3F9F637A" w15:done="0"/>
  <w15:commentEx w15:paraId="60B81317" w15:done="0"/>
  <w15:commentEx w15:paraId="10C1360C" w15:done="0"/>
  <w15:commentEx w15:paraId="5F4311EC" w15:done="0"/>
  <w15:commentEx w15:paraId="758FFB70" w15:done="0"/>
  <w15:commentEx w15:paraId="2FADFFFC" w15:done="0"/>
  <w15:commentEx w15:paraId="4142299C" w15:done="0"/>
  <w15:commentEx w15:paraId="689A6DEA" w15:done="0"/>
  <w15:commentEx w15:paraId="61DC6B18" w15:done="0"/>
  <w15:commentEx w15:paraId="780DC13B" w15:done="0"/>
  <w15:commentEx w15:paraId="7875B4DE" w15:done="0"/>
  <w15:commentEx w15:paraId="38A1B0F9"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D4CEA5" w14:textId="77777777" w:rsidR="009A07CE" w:rsidRDefault="009A07CE" w:rsidP="00695BCE">
      <w:pPr>
        <w:spacing w:line="240" w:lineRule="auto"/>
      </w:pPr>
      <w:r>
        <w:separator/>
      </w:r>
    </w:p>
  </w:endnote>
  <w:endnote w:type="continuationSeparator" w:id="0">
    <w:p w14:paraId="17A99103" w14:textId="77777777" w:rsidR="009A07CE" w:rsidRDefault="009A07CE" w:rsidP="00695BC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412C99" w14:textId="77777777" w:rsidR="009A07CE" w:rsidRDefault="009A07CE" w:rsidP="00695BCE">
      <w:pPr>
        <w:spacing w:line="240" w:lineRule="auto"/>
      </w:pPr>
      <w:r>
        <w:separator/>
      </w:r>
    </w:p>
  </w:footnote>
  <w:footnote w:type="continuationSeparator" w:id="0">
    <w:p w14:paraId="4EFB29B2" w14:textId="77777777" w:rsidR="009A07CE" w:rsidRDefault="009A07CE" w:rsidP="00695BC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69050B"/>
    <w:multiLevelType w:val="multilevel"/>
    <w:tmpl w:val="B156D700"/>
    <w:lvl w:ilvl="0">
      <w:start w:val="1"/>
      <w:numFmt w:val="upperRoman"/>
      <w:suff w:val="nothing"/>
      <w:lvlText w:val="BAB %1"/>
      <w:lvlJc w:val="left"/>
      <w:pPr>
        <w:ind w:left="720" w:hanging="360"/>
      </w:pPr>
      <w:rPr>
        <w:rFonts w:hint="default"/>
        <w:u w:val="none"/>
      </w:rPr>
    </w:lvl>
    <w:lvl w:ilvl="1">
      <w:start w:val="1"/>
      <w:numFmt w:val="upperLetter"/>
      <w:suff w:val="space"/>
      <w:lvlText w:val="%2."/>
      <w:lvlJc w:val="left"/>
      <w:pPr>
        <w:ind w:left="1440" w:hanging="360"/>
      </w:pPr>
      <w:rPr>
        <w:rFonts w:hint="default"/>
        <w:u w:val="none"/>
      </w:rPr>
    </w:lvl>
    <w:lvl w:ilvl="2">
      <w:start w:val="1"/>
      <w:numFmt w:val="decimal"/>
      <w:suff w:val="space"/>
      <w:lvlText w:val="%3."/>
      <w:lvlJc w:val="right"/>
      <w:pPr>
        <w:ind w:left="2160" w:hanging="360"/>
      </w:pPr>
      <w:rPr>
        <w:rFonts w:hint="default"/>
        <w:u w:val="none"/>
      </w:rPr>
    </w:lvl>
    <w:lvl w:ilvl="3">
      <w:start w:val="1"/>
      <w:numFmt w:val="lowerLetter"/>
      <w:suff w:val="space"/>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 w15:restartNumberingAfterBreak="0">
    <w:nsid w:val="1F0C379C"/>
    <w:multiLevelType w:val="multilevel"/>
    <w:tmpl w:val="CED8C05A"/>
    <w:lvl w:ilvl="0">
      <w:start w:val="1"/>
      <w:numFmt w:val="upperRoman"/>
      <w:pStyle w:val="Heading1"/>
      <w:suff w:val="nothing"/>
      <w:lvlText w:val="BAB %1"/>
      <w:lvlJc w:val="left"/>
      <w:pPr>
        <w:ind w:left="720" w:hanging="360"/>
      </w:pPr>
      <w:rPr>
        <w:rFonts w:hint="default"/>
        <w:u w:val="none"/>
      </w:rPr>
    </w:lvl>
    <w:lvl w:ilvl="1">
      <w:start w:val="1"/>
      <w:numFmt w:val="upperLetter"/>
      <w:pStyle w:val="Heading2"/>
      <w:suff w:val="space"/>
      <w:lvlText w:val="%2."/>
      <w:lvlJc w:val="left"/>
      <w:pPr>
        <w:ind w:left="1440" w:hanging="360"/>
      </w:pPr>
      <w:rPr>
        <w:rFonts w:hint="default"/>
        <w:u w:val="none"/>
      </w:rPr>
    </w:lvl>
    <w:lvl w:ilvl="2">
      <w:start w:val="1"/>
      <w:numFmt w:val="decimal"/>
      <w:pStyle w:val="Heading3"/>
      <w:suff w:val="space"/>
      <w:lvlText w:val="%3."/>
      <w:lvlJc w:val="right"/>
      <w:pPr>
        <w:ind w:left="2160" w:hanging="360"/>
      </w:pPr>
      <w:rPr>
        <w:rFonts w:hint="default"/>
        <w:i w:val="0"/>
        <w:u w:val="none"/>
      </w:rPr>
    </w:lvl>
    <w:lvl w:ilvl="3">
      <w:start w:val="1"/>
      <w:numFmt w:val="lowerLetter"/>
      <w:suff w:val="space"/>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2" w15:restartNumberingAfterBreak="0">
    <w:nsid w:val="27CE343F"/>
    <w:multiLevelType w:val="multilevel"/>
    <w:tmpl w:val="071616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312F1CB3"/>
    <w:multiLevelType w:val="hybridMultilevel"/>
    <w:tmpl w:val="5FF811E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66A308B"/>
    <w:multiLevelType w:val="hybridMultilevel"/>
    <w:tmpl w:val="E68E66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34F5F9B"/>
    <w:multiLevelType w:val="multilevel"/>
    <w:tmpl w:val="EE6EA0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44071517"/>
    <w:multiLevelType w:val="multilevel"/>
    <w:tmpl w:val="8AAA2A9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4A3645F4"/>
    <w:multiLevelType w:val="multilevel"/>
    <w:tmpl w:val="B16E49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52C8163B"/>
    <w:multiLevelType w:val="hybridMultilevel"/>
    <w:tmpl w:val="0DB674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2F43FD"/>
    <w:multiLevelType w:val="multilevel"/>
    <w:tmpl w:val="EE6EA0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662E40B5"/>
    <w:multiLevelType w:val="multilevel"/>
    <w:tmpl w:val="C72A4E54"/>
    <w:lvl w:ilvl="0">
      <w:start w:val="1"/>
      <w:numFmt w:val="upperRoman"/>
      <w:suff w:val="nothing"/>
      <w:lvlText w:val="BAB %1"/>
      <w:lvlJc w:val="left"/>
      <w:pPr>
        <w:ind w:left="720" w:hanging="360"/>
      </w:pPr>
      <w:rPr>
        <w:rFonts w:hint="default"/>
        <w:u w:val="none"/>
      </w:rPr>
    </w:lvl>
    <w:lvl w:ilvl="1">
      <w:start w:val="1"/>
      <w:numFmt w:val="decimal"/>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1" w15:restartNumberingAfterBreak="0">
    <w:nsid w:val="66AF13A7"/>
    <w:multiLevelType w:val="multilevel"/>
    <w:tmpl w:val="B284E4AE"/>
    <w:lvl w:ilvl="0">
      <w:start w:val="1"/>
      <w:numFmt w:val="upperLetter"/>
      <w:lvlText w:val="%1."/>
      <w:lvlJc w:val="left"/>
      <w:pPr>
        <w:ind w:left="720" w:hanging="360"/>
      </w:pPr>
      <w:rPr>
        <w:u w:val="none"/>
      </w:rPr>
    </w:lvl>
    <w:lvl w:ilvl="1">
      <w:start w:val="1"/>
      <w:numFmt w:val="decimal"/>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73B35890"/>
    <w:multiLevelType w:val="multilevel"/>
    <w:tmpl w:val="EE6EA0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7ABA7E58"/>
    <w:multiLevelType w:val="hybridMultilevel"/>
    <w:tmpl w:val="703AC0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B8732C7"/>
    <w:multiLevelType w:val="multilevel"/>
    <w:tmpl w:val="A05EB7B0"/>
    <w:lvl w:ilvl="0">
      <w:start w:val="1"/>
      <w:numFmt w:val="upperRoman"/>
      <w:suff w:val="nothing"/>
      <w:lvlText w:val="BAB %1"/>
      <w:lvlJc w:val="left"/>
      <w:pPr>
        <w:ind w:left="720" w:hanging="360"/>
      </w:pPr>
      <w:rPr>
        <w:rFonts w:hint="default"/>
        <w:u w:val="none"/>
      </w:rPr>
    </w:lvl>
    <w:lvl w:ilvl="1">
      <w:start w:val="1"/>
      <w:numFmt w:val="upperLetter"/>
      <w:suff w:val="space"/>
      <w:lvlText w:val="%2."/>
      <w:lvlJc w:val="left"/>
      <w:pPr>
        <w:ind w:left="1440" w:hanging="360"/>
      </w:pPr>
      <w:rPr>
        <w:rFonts w:hint="default"/>
        <w:u w:val="none"/>
      </w:rPr>
    </w:lvl>
    <w:lvl w:ilvl="2">
      <w:start w:val="1"/>
      <w:numFmt w:val="decimal"/>
      <w:suff w:val="space"/>
      <w:lvlText w:val="%3."/>
      <w:lvlJc w:val="right"/>
      <w:pPr>
        <w:ind w:left="2160" w:hanging="360"/>
      </w:pPr>
      <w:rPr>
        <w:rFonts w:hint="default"/>
        <w:u w:val="none"/>
      </w:rPr>
    </w:lvl>
    <w:lvl w:ilvl="3">
      <w:start w:val="1"/>
      <w:numFmt w:val="lowerLetter"/>
      <w:pStyle w:val="Heading4"/>
      <w:suff w:val="space"/>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num w:numId="1">
    <w:abstractNumId w:val="0"/>
  </w:num>
  <w:num w:numId="2">
    <w:abstractNumId w:val="6"/>
  </w:num>
  <w:num w:numId="3">
    <w:abstractNumId w:val="2"/>
  </w:num>
  <w:num w:numId="4">
    <w:abstractNumId w:val="7"/>
  </w:num>
  <w:num w:numId="5">
    <w:abstractNumId w:val="9"/>
  </w:num>
  <w:num w:numId="6">
    <w:abstractNumId w:val="5"/>
  </w:num>
  <w:num w:numId="7">
    <w:abstractNumId w:val="8"/>
  </w:num>
  <w:num w:numId="8">
    <w:abstractNumId w:val="4"/>
  </w:num>
  <w:num w:numId="9">
    <w:abstractNumId w:val="11"/>
  </w:num>
  <w:num w:numId="10">
    <w:abstractNumId w:val="0"/>
  </w:num>
  <w:num w:numId="11">
    <w:abstractNumId w:val="10"/>
  </w:num>
  <w:num w:numId="12">
    <w:abstractNumId w:val="13"/>
  </w:num>
  <w:num w:numId="13">
    <w:abstractNumId w:val="14"/>
  </w:num>
  <w:num w:numId="14">
    <w:abstractNumId w:val="1"/>
  </w:num>
  <w:num w:numId="15">
    <w:abstractNumId w:val="12"/>
  </w:num>
  <w:num w:numId="16">
    <w:abstractNumId w:val="3"/>
  </w:num>
  <w:num w:numId="17">
    <w:abstractNumId w:val="1"/>
  </w:num>
  <w:num w:numId="18">
    <w:abstractNumId w:val="1"/>
  </w:num>
  <w:num w:numId="19">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ZAR">
    <w15:presenceInfo w15:providerId="None" w15:userId="NIZA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2"/>
  <w:documentProtection w:edit="readOnly" w:formatting="1" w:enforcement="1" w:cryptProviderType="rsaAES" w:cryptAlgorithmClass="hash" w:cryptAlgorithmType="typeAny" w:cryptAlgorithmSid="14" w:cryptSpinCount="100000" w:hash="b1i2iijB4BmmqgayXns1QyWKq1LyEeO6yY3QKTOhWCiWKKGiYHoDTuBO9XLkpan/cPQxpnE0MdYYKEr0Hk6lTw==" w:salt="+tb7b5WfdQvjFUfeZCYLQw=="/>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1F43"/>
    <w:rsid w:val="00012C16"/>
    <w:rsid w:val="000236B8"/>
    <w:rsid w:val="00025632"/>
    <w:rsid w:val="00025AF9"/>
    <w:rsid w:val="000378FF"/>
    <w:rsid w:val="00041836"/>
    <w:rsid w:val="00041BE5"/>
    <w:rsid w:val="0004488A"/>
    <w:rsid w:val="000448E7"/>
    <w:rsid w:val="000457C6"/>
    <w:rsid w:val="00047483"/>
    <w:rsid w:val="00056B63"/>
    <w:rsid w:val="00061F1D"/>
    <w:rsid w:val="00065E75"/>
    <w:rsid w:val="0007117C"/>
    <w:rsid w:val="00072357"/>
    <w:rsid w:val="00074AD9"/>
    <w:rsid w:val="00081877"/>
    <w:rsid w:val="0008431A"/>
    <w:rsid w:val="00086F49"/>
    <w:rsid w:val="000A6F97"/>
    <w:rsid w:val="000B0707"/>
    <w:rsid w:val="000B21B1"/>
    <w:rsid w:val="000B75C4"/>
    <w:rsid w:val="000C6CE5"/>
    <w:rsid w:val="000D069C"/>
    <w:rsid w:val="000D1478"/>
    <w:rsid w:val="000D63C8"/>
    <w:rsid w:val="000E21DA"/>
    <w:rsid w:val="000E55C8"/>
    <w:rsid w:val="000F4DDE"/>
    <w:rsid w:val="00102732"/>
    <w:rsid w:val="00117385"/>
    <w:rsid w:val="00117A08"/>
    <w:rsid w:val="00120C5A"/>
    <w:rsid w:val="00125C4E"/>
    <w:rsid w:val="00134AF1"/>
    <w:rsid w:val="00137B99"/>
    <w:rsid w:val="00146112"/>
    <w:rsid w:val="00155837"/>
    <w:rsid w:val="0015755D"/>
    <w:rsid w:val="00175762"/>
    <w:rsid w:val="00176281"/>
    <w:rsid w:val="00180B2F"/>
    <w:rsid w:val="001810B0"/>
    <w:rsid w:val="00183830"/>
    <w:rsid w:val="001859A6"/>
    <w:rsid w:val="00194DFD"/>
    <w:rsid w:val="00195EE0"/>
    <w:rsid w:val="001B0121"/>
    <w:rsid w:val="001B796F"/>
    <w:rsid w:val="001B7B5C"/>
    <w:rsid w:val="001C32C7"/>
    <w:rsid w:val="001C4868"/>
    <w:rsid w:val="001C50D9"/>
    <w:rsid w:val="001D4AEB"/>
    <w:rsid w:val="001D561C"/>
    <w:rsid w:val="001D616A"/>
    <w:rsid w:val="001D6367"/>
    <w:rsid w:val="001E2D6E"/>
    <w:rsid w:val="001E31E2"/>
    <w:rsid w:val="001E489E"/>
    <w:rsid w:val="001F3DBC"/>
    <w:rsid w:val="00203880"/>
    <w:rsid w:val="00205261"/>
    <w:rsid w:val="00216234"/>
    <w:rsid w:val="002171A7"/>
    <w:rsid w:val="00217D54"/>
    <w:rsid w:val="002236F4"/>
    <w:rsid w:val="0022570C"/>
    <w:rsid w:val="002363FE"/>
    <w:rsid w:val="00236FA2"/>
    <w:rsid w:val="0023736F"/>
    <w:rsid w:val="00241AAB"/>
    <w:rsid w:val="002446DA"/>
    <w:rsid w:val="00247843"/>
    <w:rsid w:val="00251AC2"/>
    <w:rsid w:val="00256DA0"/>
    <w:rsid w:val="0026089F"/>
    <w:rsid w:val="00263F23"/>
    <w:rsid w:val="00264B6C"/>
    <w:rsid w:val="00265915"/>
    <w:rsid w:val="00266D6A"/>
    <w:rsid w:val="00267C84"/>
    <w:rsid w:val="00267CE9"/>
    <w:rsid w:val="0027121C"/>
    <w:rsid w:val="00283324"/>
    <w:rsid w:val="0029799F"/>
    <w:rsid w:val="002A0A93"/>
    <w:rsid w:val="002A39D8"/>
    <w:rsid w:val="002A7BBC"/>
    <w:rsid w:val="002B1F43"/>
    <w:rsid w:val="002B2CC0"/>
    <w:rsid w:val="002C0709"/>
    <w:rsid w:val="002C50BB"/>
    <w:rsid w:val="002C5D3A"/>
    <w:rsid w:val="002C628D"/>
    <w:rsid w:val="002C7C4C"/>
    <w:rsid w:val="002D0FAD"/>
    <w:rsid w:val="002D1404"/>
    <w:rsid w:val="002D7088"/>
    <w:rsid w:val="002E1D8F"/>
    <w:rsid w:val="002E7289"/>
    <w:rsid w:val="00305273"/>
    <w:rsid w:val="00305D8E"/>
    <w:rsid w:val="00307A1D"/>
    <w:rsid w:val="0031120A"/>
    <w:rsid w:val="003117BD"/>
    <w:rsid w:val="00315107"/>
    <w:rsid w:val="0032345A"/>
    <w:rsid w:val="00327082"/>
    <w:rsid w:val="003301C7"/>
    <w:rsid w:val="0033051B"/>
    <w:rsid w:val="00333B39"/>
    <w:rsid w:val="00335A21"/>
    <w:rsid w:val="00336902"/>
    <w:rsid w:val="00337186"/>
    <w:rsid w:val="0033755C"/>
    <w:rsid w:val="00340F7C"/>
    <w:rsid w:val="0034190B"/>
    <w:rsid w:val="00346FDC"/>
    <w:rsid w:val="00351AF6"/>
    <w:rsid w:val="00352C18"/>
    <w:rsid w:val="00353325"/>
    <w:rsid w:val="00356BBF"/>
    <w:rsid w:val="00362709"/>
    <w:rsid w:val="00362FE1"/>
    <w:rsid w:val="00365D96"/>
    <w:rsid w:val="00367567"/>
    <w:rsid w:val="00371546"/>
    <w:rsid w:val="00376B52"/>
    <w:rsid w:val="00377195"/>
    <w:rsid w:val="0037730E"/>
    <w:rsid w:val="00386063"/>
    <w:rsid w:val="003946CF"/>
    <w:rsid w:val="003B1C99"/>
    <w:rsid w:val="003B20DC"/>
    <w:rsid w:val="003B51D2"/>
    <w:rsid w:val="003B6358"/>
    <w:rsid w:val="003C29AB"/>
    <w:rsid w:val="003C7DE6"/>
    <w:rsid w:val="003D06CE"/>
    <w:rsid w:val="003E1A76"/>
    <w:rsid w:val="003F0D96"/>
    <w:rsid w:val="003F0E3F"/>
    <w:rsid w:val="003F1AD4"/>
    <w:rsid w:val="003F5EBC"/>
    <w:rsid w:val="00403550"/>
    <w:rsid w:val="004135FD"/>
    <w:rsid w:val="004229C1"/>
    <w:rsid w:val="0042462F"/>
    <w:rsid w:val="00433650"/>
    <w:rsid w:val="004440E7"/>
    <w:rsid w:val="00447C39"/>
    <w:rsid w:val="00454003"/>
    <w:rsid w:val="00457106"/>
    <w:rsid w:val="004636A0"/>
    <w:rsid w:val="004706D1"/>
    <w:rsid w:val="00473E4F"/>
    <w:rsid w:val="00480EC6"/>
    <w:rsid w:val="004815E3"/>
    <w:rsid w:val="004826EE"/>
    <w:rsid w:val="00490B34"/>
    <w:rsid w:val="004965A5"/>
    <w:rsid w:val="004A5212"/>
    <w:rsid w:val="004A5BA9"/>
    <w:rsid w:val="004C475D"/>
    <w:rsid w:val="004D2A3F"/>
    <w:rsid w:val="004D59ED"/>
    <w:rsid w:val="004D5BD8"/>
    <w:rsid w:val="004E05BD"/>
    <w:rsid w:val="004E1A0B"/>
    <w:rsid w:val="004E43D4"/>
    <w:rsid w:val="004E5F21"/>
    <w:rsid w:val="00500557"/>
    <w:rsid w:val="005009B2"/>
    <w:rsid w:val="005011FE"/>
    <w:rsid w:val="00504453"/>
    <w:rsid w:val="00507BE9"/>
    <w:rsid w:val="00510B26"/>
    <w:rsid w:val="00511C02"/>
    <w:rsid w:val="00512C56"/>
    <w:rsid w:val="00513270"/>
    <w:rsid w:val="00521031"/>
    <w:rsid w:val="00523F6A"/>
    <w:rsid w:val="00526937"/>
    <w:rsid w:val="00540477"/>
    <w:rsid w:val="005410CC"/>
    <w:rsid w:val="00541A70"/>
    <w:rsid w:val="005451CD"/>
    <w:rsid w:val="005468E4"/>
    <w:rsid w:val="005478C8"/>
    <w:rsid w:val="00551EC7"/>
    <w:rsid w:val="0055303B"/>
    <w:rsid w:val="00553B60"/>
    <w:rsid w:val="00554A2F"/>
    <w:rsid w:val="00554F32"/>
    <w:rsid w:val="00557B27"/>
    <w:rsid w:val="00564CBD"/>
    <w:rsid w:val="00565663"/>
    <w:rsid w:val="00571175"/>
    <w:rsid w:val="005718AE"/>
    <w:rsid w:val="00576D56"/>
    <w:rsid w:val="00577E7E"/>
    <w:rsid w:val="00581403"/>
    <w:rsid w:val="00594E10"/>
    <w:rsid w:val="00595315"/>
    <w:rsid w:val="005A1B91"/>
    <w:rsid w:val="005A4174"/>
    <w:rsid w:val="005B26E2"/>
    <w:rsid w:val="005B3697"/>
    <w:rsid w:val="005B76CA"/>
    <w:rsid w:val="005C116B"/>
    <w:rsid w:val="005D33A4"/>
    <w:rsid w:val="005D7377"/>
    <w:rsid w:val="005E59B7"/>
    <w:rsid w:val="005E7EA1"/>
    <w:rsid w:val="005F242E"/>
    <w:rsid w:val="005F51DA"/>
    <w:rsid w:val="005F5561"/>
    <w:rsid w:val="0060195A"/>
    <w:rsid w:val="00602BE0"/>
    <w:rsid w:val="00607D64"/>
    <w:rsid w:val="00607F78"/>
    <w:rsid w:val="00614F4C"/>
    <w:rsid w:val="006154E8"/>
    <w:rsid w:val="00617E38"/>
    <w:rsid w:val="0062423B"/>
    <w:rsid w:val="00632FD6"/>
    <w:rsid w:val="00635AE3"/>
    <w:rsid w:val="00643169"/>
    <w:rsid w:val="00644F1E"/>
    <w:rsid w:val="006562EA"/>
    <w:rsid w:val="00660461"/>
    <w:rsid w:val="006632C0"/>
    <w:rsid w:val="00663C99"/>
    <w:rsid w:val="00664932"/>
    <w:rsid w:val="006662F0"/>
    <w:rsid w:val="00666CB7"/>
    <w:rsid w:val="00667B3E"/>
    <w:rsid w:val="006749D6"/>
    <w:rsid w:val="00685132"/>
    <w:rsid w:val="00691CD1"/>
    <w:rsid w:val="00695BCE"/>
    <w:rsid w:val="00696915"/>
    <w:rsid w:val="00696E08"/>
    <w:rsid w:val="006A164A"/>
    <w:rsid w:val="006A2179"/>
    <w:rsid w:val="006A7398"/>
    <w:rsid w:val="006A74B4"/>
    <w:rsid w:val="006C5E9A"/>
    <w:rsid w:val="006D2EB7"/>
    <w:rsid w:val="006D32FA"/>
    <w:rsid w:val="006D44FE"/>
    <w:rsid w:val="006D6CDA"/>
    <w:rsid w:val="006E370C"/>
    <w:rsid w:val="006E4825"/>
    <w:rsid w:val="006F11B2"/>
    <w:rsid w:val="006F2D9C"/>
    <w:rsid w:val="006F3626"/>
    <w:rsid w:val="006F6508"/>
    <w:rsid w:val="00701014"/>
    <w:rsid w:val="00704686"/>
    <w:rsid w:val="0071414D"/>
    <w:rsid w:val="00714A3E"/>
    <w:rsid w:val="007153CF"/>
    <w:rsid w:val="00715DDD"/>
    <w:rsid w:val="00716BF3"/>
    <w:rsid w:val="00717DE5"/>
    <w:rsid w:val="00721D2A"/>
    <w:rsid w:val="00722498"/>
    <w:rsid w:val="00735604"/>
    <w:rsid w:val="0074076D"/>
    <w:rsid w:val="00740878"/>
    <w:rsid w:val="00740ACB"/>
    <w:rsid w:val="00743610"/>
    <w:rsid w:val="0074424D"/>
    <w:rsid w:val="00750C79"/>
    <w:rsid w:val="007542C2"/>
    <w:rsid w:val="00765A51"/>
    <w:rsid w:val="00771BCD"/>
    <w:rsid w:val="00773DF6"/>
    <w:rsid w:val="00774B3E"/>
    <w:rsid w:val="007760A5"/>
    <w:rsid w:val="00776E6F"/>
    <w:rsid w:val="007772C8"/>
    <w:rsid w:val="00785542"/>
    <w:rsid w:val="00795FC8"/>
    <w:rsid w:val="007A2431"/>
    <w:rsid w:val="007A397F"/>
    <w:rsid w:val="007C0D16"/>
    <w:rsid w:val="007C4351"/>
    <w:rsid w:val="007C45A4"/>
    <w:rsid w:val="007C59DC"/>
    <w:rsid w:val="007D6233"/>
    <w:rsid w:val="007E45E4"/>
    <w:rsid w:val="00804982"/>
    <w:rsid w:val="00806EAA"/>
    <w:rsid w:val="0080717E"/>
    <w:rsid w:val="00811B67"/>
    <w:rsid w:val="00814BD3"/>
    <w:rsid w:val="008159FA"/>
    <w:rsid w:val="00826491"/>
    <w:rsid w:val="008268F7"/>
    <w:rsid w:val="00841366"/>
    <w:rsid w:val="00844021"/>
    <w:rsid w:val="00856C41"/>
    <w:rsid w:val="008576AE"/>
    <w:rsid w:val="00866F09"/>
    <w:rsid w:val="00867053"/>
    <w:rsid w:val="00870845"/>
    <w:rsid w:val="00877444"/>
    <w:rsid w:val="00882B6D"/>
    <w:rsid w:val="00885D9C"/>
    <w:rsid w:val="00890888"/>
    <w:rsid w:val="00896ACE"/>
    <w:rsid w:val="008A0A7F"/>
    <w:rsid w:val="008A12E5"/>
    <w:rsid w:val="008A1D51"/>
    <w:rsid w:val="008A2BEB"/>
    <w:rsid w:val="008A71F9"/>
    <w:rsid w:val="008B0372"/>
    <w:rsid w:val="008B4571"/>
    <w:rsid w:val="008C4772"/>
    <w:rsid w:val="008C51EF"/>
    <w:rsid w:val="008C5B44"/>
    <w:rsid w:val="008C6B0E"/>
    <w:rsid w:val="008C7E36"/>
    <w:rsid w:val="008D0E6B"/>
    <w:rsid w:val="008E29D7"/>
    <w:rsid w:val="008F11A5"/>
    <w:rsid w:val="008F2E99"/>
    <w:rsid w:val="008F4BAB"/>
    <w:rsid w:val="008F6447"/>
    <w:rsid w:val="009078FA"/>
    <w:rsid w:val="00907DC3"/>
    <w:rsid w:val="009115F7"/>
    <w:rsid w:val="00915212"/>
    <w:rsid w:val="0091772B"/>
    <w:rsid w:val="009202CF"/>
    <w:rsid w:val="0092589D"/>
    <w:rsid w:val="00925C5B"/>
    <w:rsid w:val="00932C3B"/>
    <w:rsid w:val="0094312E"/>
    <w:rsid w:val="00951E6C"/>
    <w:rsid w:val="009533CF"/>
    <w:rsid w:val="00956526"/>
    <w:rsid w:val="00956CC4"/>
    <w:rsid w:val="00961ED2"/>
    <w:rsid w:val="00962B27"/>
    <w:rsid w:val="009671BF"/>
    <w:rsid w:val="00981B1D"/>
    <w:rsid w:val="00983300"/>
    <w:rsid w:val="00993C95"/>
    <w:rsid w:val="009A07CE"/>
    <w:rsid w:val="009B30F8"/>
    <w:rsid w:val="009B6C1E"/>
    <w:rsid w:val="009C0758"/>
    <w:rsid w:val="009C4381"/>
    <w:rsid w:val="009D4052"/>
    <w:rsid w:val="009D51BA"/>
    <w:rsid w:val="009D55F4"/>
    <w:rsid w:val="009D7D02"/>
    <w:rsid w:val="009E37B3"/>
    <w:rsid w:val="009E4368"/>
    <w:rsid w:val="009E5131"/>
    <w:rsid w:val="009E666A"/>
    <w:rsid w:val="009F6D02"/>
    <w:rsid w:val="00A06D0E"/>
    <w:rsid w:val="00A11450"/>
    <w:rsid w:val="00A16FC4"/>
    <w:rsid w:val="00A20CC6"/>
    <w:rsid w:val="00A220BF"/>
    <w:rsid w:val="00A24D6C"/>
    <w:rsid w:val="00A3100A"/>
    <w:rsid w:val="00A32864"/>
    <w:rsid w:val="00A33270"/>
    <w:rsid w:val="00A3656C"/>
    <w:rsid w:val="00A42AC5"/>
    <w:rsid w:val="00A45F14"/>
    <w:rsid w:val="00A503A6"/>
    <w:rsid w:val="00A550FC"/>
    <w:rsid w:val="00A60079"/>
    <w:rsid w:val="00A70043"/>
    <w:rsid w:val="00A76DBE"/>
    <w:rsid w:val="00A77541"/>
    <w:rsid w:val="00A7764D"/>
    <w:rsid w:val="00A873A4"/>
    <w:rsid w:val="00A8796D"/>
    <w:rsid w:val="00A957E3"/>
    <w:rsid w:val="00A958AD"/>
    <w:rsid w:val="00A95C21"/>
    <w:rsid w:val="00A96CF1"/>
    <w:rsid w:val="00AA0EE8"/>
    <w:rsid w:val="00AA48A2"/>
    <w:rsid w:val="00AB3641"/>
    <w:rsid w:val="00AC0B26"/>
    <w:rsid w:val="00AC0DCF"/>
    <w:rsid w:val="00AC4234"/>
    <w:rsid w:val="00AC515F"/>
    <w:rsid w:val="00AC7E89"/>
    <w:rsid w:val="00AD305A"/>
    <w:rsid w:val="00AD3E25"/>
    <w:rsid w:val="00AD599F"/>
    <w:rsid w:val="00AE0290"/>
    <w:rsid w:val="00AE1720"/>
    <w:rsid w:val="00AE4C0E"/>
    <w:rsid w:val="00AE6B59"/>
    <w:rsid w:val="00AF10C4"/>
    <w:rsid w:val="00AF5F13"/>
    <w:rsid w:val="00B0028C"/>
    <w:rsid w:val="00B1505B"/>
    <w:rsid w:val="00B17AA8"/>
    <w:rsid w:val="00B23F64"/>
    <w:rsid w:val="00B270B5"/>
    <w:rsid w:val="00B3005F"/>
    <w:rsid w:val="00B31BEF"/>
    <w:rsid w:val="00B35222"/>
    <w:rsid w:val="00B36606"/>
    <w:rsid w:val="00B55803"/>
    <w:rsid w:val="00B55B95"/>
    <w:rsid w:val="00B60EC9"/>
    <w:rsid w:val="00B61745"/>
    <w:rsid w:val="00B6513A"/>
    <w:rsid w:val="00B73416"/>
    <w:rsid w:val="00B74106"/>
    <w:rsid w:val="00B81308"/>
    <w:rsid w:val="00B90DBA"/>
    <w:rsid w:val="00B94AC7"/>
    <w:rsid w:val="00B97D0E"/>
    <w:rsid w:val="00BA381B"/>
    <w:rsid w:val="00BA401C"/>
    <w:rsid w:val="00BA55A9"/>
    <w:rsid w:val="00BB0926"/>
    <w:rsid w:val="00BC1301"/>
    <w:rsid w:val="00BC5543"/>
    <w:rsid w:val="00BD3C48"/>
    <w:rsid w:val="00BD50BE"/>
    <w:rsid w:val="00BD638D"/>
    <w:rsid w:val="00BD7DCF"/>
    <w:rsid w:val="00BE0634"/>
    <w:rsid w:val="00BE47BF"/>
    <w:rsid w:val="00BE5EE6"/>
    <w:rsid w:val="00BF6B1F"/>
    <w:rsid w:val="00C00025"/>
    <w:rsid w:val="00C03ED1"/>
    <w:rsid w:val="00C0412C"/>
    <w:rsid w:val="00C04E8C"/>
    <w:rsid w:val="00C072D9"/>
    <w:rsid w:val="00C1125A"/>
    <w:rsid w:val="00C15EF9"/>
    <w:rsid w:val="00C205AC"/>
    <w:rsid w:val="00C2113F"/>
    <w:rsid w:val="00C27F10"/>
    <w:rsid w:val="00C3247E"/>
    <w:rsid w:val="00C36850"/>
    <w:rsid w:val="00C37ADA"/>
    <w:rsid w:val="00C400C7"/>
    <w:rsid w:val="00C40A5C"/>
    <w:rsid w:val="00C42250"/>
    <w:rsid w:val="00C43E32"/>
    <w:rsid w:val="00C5217C"/>
    <w:rsid w:val="00C57746"/>
    <w:rsid w:val="00C6699B"/>
    <w:rsid w:val="00C71451"/>
    <w:rsid w:val="00C74374"/>
    <w:rsid w:val="00C75E46"/>
    <w:rsid w:val="00C77EF2"/>
    <w:rsid w:val="00C77F22"/>
    <w:rsid w:val="00C94B6C"/>
    <w:rsid w:val="00CA147E"/>
    <w:rsid w:val="00CA2D25"/>
    <w:rsid w:val="00CA44CB"/>
    <w:rsid w:val="00CC14E3"/>
    <w:rsid w:val="00CC23A2"/>
    <w:rsid w:val="00CC589E"/>
    <w:rsid w:val="00CC6ACD"/>
    <w:rsid w:val="00CC73BA"/>
    <w:rsid w:val="00CD1141"/>
    <w:rsid w:val="00CE1678"/>
    <w:rsid w:val="00CE36F0"/>
    <w:rsid w:val="00CE3AED"/>
    <w:rsid w:val="00CE500F"/>
    <w:rsid w:val="00CF7A36"/>
    <w:rsid w:val="00D001B3"/>
    <w:rsid w:val="00D04583"/>
    <w:rsid w:val="00D10152"/>
    <w:rsid w:val="00D14BA5"/>
    <w:rsid w:val="00D25F98"/>
    <w:rsid w:val="00D2685D"/>
    <w:rsid w:val="00D31304"/>
    <w:rsid w:val="00D31428"/>
    <w:rsid w:val="00D34F40"/>
    <w:rsid w:val="00D4337B"/>
    <w:rsid w:val="00D4554C"/>
    <w:rsid w:val="00D478C5"/>
    <w:rsid w:val="00D50050"/>
    <w:rsid w:val="00D53636"/>
    <w:rsid w:val="00D6277B"/>
    <w:rsid w:val="00D6438D"/>
    <w:rsid w:val="00D64F7F"/>
    <w:rsid w:val="00D7129B"/>
    <w:rsid w:val="00D715B1"/>
    <w:rsid w:val="00D71AD0"/>
    <w:rsid w:val="00D73463"/>
    <w:rsid w:val="00D73F6E"/>
    <w:rsid w:val="00D85A22"/>
    <w:rsid w:val="00D874D9"/>
    <w:rsid w:val="00DA2A0A"/>
    <w:rsid w:val="00DA45AB"/>
    <w:rsid w:val="00DA6749"/>
    <w:rsid w:val="00DB43E3"/>
    <w:rsid w:val="00DB7139"/>
    <w:rsid w:val="00DC3CD6"/>
    <w:rsid w:val="00DC5B6C"/>
    <w:rsid w:val="00DC5E03"/>
    <w:rsid w:val="00DC7DF3"/>
    <w:rsid w:val="00DC7FA6"/>
    <w:rsid w:val="00DD6373"/>
    <w:rsid w:val="00DE10C9"/>
    <w:rsid w:val="00DE4F9D"/>
    <w:rsid w:val="00DF4871"/>
    <w:rsid w:val="00DF72D2"/>
    <w:rsid w:val="00E07F4C"/>
    <w:rsid w:val="00E10573"/>
    <w:rsid w:val="00E11F88"/>
    <w:rsid w:val="00E124B4"/>
    <w:rsid w:val="00E13599"/>
    <w:rsid w:val="00E137DD"/>
    <w:rsid w:val="00E14FF9"/>
    <w:rsid w:val="00E22DD2"/>
    <w:rsid w:val="00E25DE4"/>
    <w:rsid w:val="00E26936"/>
    <w:rsid w:val="00E32751"/>
    <w:rsid w:val="00E33540"/>
    <w:rsid w:val="00E34908"/>
    <w:rsid w:val="00E37784"/>
    <w:rsid w:val="00E419A2"/>
    <w:rsid w:val="00E42AC4"/>
    <w:rsid w:val="00E42BF8"/>
    <w:rsid w:val="00E43B86"/>
    <w:rsid w:val="00E44460"/>
    <w:rsid w:val="00E51BB9"/>
    <w:rsid w:val="00E53079"/>
    <w:rsid w:val="00E54B95"/>
    <w:rsid w:val="00E67794"/>
    <w:rsid w:val="00E74518"/>
    <w:rsid w:val="00E74CF3"/>
    <w:rsid w:val="00E80746"/>
    <w:rsid w:val="00E82EDC"/>
    <w:rsid w:val="00E900ED"/>
    <w:rsid w:val="00E91F3C"/>
    <w:rsid w:val="00E95F80"/>
    <w:rsid w:val="00EA7FA6"/>
    <w:rsid w:val="00EB0239"/>
    <w:rsid w:val="00EB5222"/>
    <w:rsid w:val="00EC1666"/>
    <w:rsid w:val="00ED02BC"/>
    <w:rsid w:val="00ED29D1"/>
    <w:rsid w:val="00ED38EC"/>
    <w:rsid w:val="00EE1A7D"/>
    <w:rsid w:val="00EF08C0"/>
    <w:rsid w:val="00EF5462"/>
    <w:rsid w:val="00EF5E29"/>
    <w:rsid w:val="00F02288"/>
    <w:rsid w:val="00F0545A"/>
    <w:rsid w:val="00F076FB"/>
    <w:rsid w:val="00F16CAD"/>
    <w:rsid w:val="00F201B8"/>
    <w:rsid w:val="00F232B7"/>
    <w:rsid w:val="00F26B74"/>
    <w:rsid w:val="00F3399A"/>
    <w:rsid w:val="00F37093"/>
    <w:rsid w:val="00F44FF9"/>
    <w:rsid w:val="00F46CCC"/>
    <w:rsid w:val="00F55C18"/>
    <w:rsid w:val="00F577E6"/>
    <w:rsid w:val="00F65665"/>
    <w:rsid w:val="00F73AC6"/>
    <w:rsid w:val="00F73C41"/>
    <w:rsid w:val="00F74F32"/>
    <w:rsid w:val="00F813B3"/>
    <w:rsid w:val="00F8385F"/>
    <w:rsid w:val="00F84E6D"/>
    <w:rsid w:val="00F91C7B"/>
    <w:rsid w:val="00FA03EE"/>
    <w:rsid w:val="00FA4815"/>
    <w:rsid w:val="00FA63B3"/>
    <w:rsid w:val="00FA6623"/>
    <w:rsid w:val="00FB58F4"/>
    <w:rsid w:val="00FC38ED"/>
    <w:rsid w:val="00FC3FBB"/>
    <w:rsid w:val="00FE5969"/>
    <w:rsid w:val="00FE7DF8"/>
    <w:rsid w:val="00FF4EA4"/>
    <w:rsid w:val="00FF4EC3"/>
    <w:rsid w:val="00FF73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980654"/>
  <w15:docId w15:val="{7C832B81-3824-4D41-8BB7-15276B4346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BE0634"/>
  </w:style>
  <w:style w:type="paragraph" w:styleId="Heading1">
    <w:name w:val="heading 1"/>
    <w:basedOn w:val="Normal"/>
    <w:next w:val="Normal"/>
    <w:link w:val="Heading1Char"/>
    <w:autoRedefine/>
    <w:qFormat/>
    <w:rsid w:val="00025AF9"/>
    <w:pPr>
      <w:keepNext/>
      <w:keepLines/>
      <w:numPr>
        <w:numId w:val="14"/>
      </w:numPr>
      <w:spacing w:line="360" w:lineRule="auto"/>
      <w:ind w:left="0" w:firstLine="0"/>
      <w:jc w:val="center"/>
      <w:outlineLvl w:val="0"/>
    </w:pPr>
    <w:rPr>
      <w:rFonts w:ascii="Times New Roman" w:hAnsi="Times New Roman"/>
      <w:b/>
      <w:sz w:val="24"/>
      <w:szCs w:val="28"/>
    </w:rPr>
  </w:style>
  <w:style w:type="paragraph" w:styleId="Heading2">
    <w:name w:val="heading 2"/>
    <w:basedOn w:val="Normal"/>
    <w:next w:val="Normal"/>
    <w:link w:val="Heading2Char"/>
    <w:autoRedefine/>
    <w:qFormat/>
    <w:rsid w:val="0033755C"/>
    <w:pPr>
      <w:keepNext/>
      <w:keepLines/>
      <w:numPr>
        <w:ilvl w:val="1"/>
        <w:numId w:val="14"/>
      </w:numPr>
      <w:spacing w:after="80"/>
      <w:ind w:left="426"/>
      <w:outlineLvl w:val="1"/>
    </w:pPr>
    <w:rPr>
      <w:rFonts w:ascii="Times New Roman" w:hAnsi="Times New Roman"/>
      <w:b/>
      <w:sz w:val="24"/>
      <w:szCs w:val="32"/>
    </w:rPr>
  </w:style>
  <w:style w:type="paragraph" w:styleId="Heading3">
    <w:name w:val="heading 3"/>
    <w:basedOn w:val="Normal"/>
    <w:next w:val="Normal"/>
    <w:autoRedefine/>
    <w:qFormat/>
    <w:rsid w:val="00C37ADA"/>
    <w:pPr>
      <w:keepNext/>
      <w:keepLines/>
      <w:numPr>
        <w:ilvl w:val="2"/>
        <w:numId w:val="14"/>
      </w:numPr>
      <w:spacing w:after="80"/>
      <w:ind w:hanging="1451"/>
      <w:outlineLvl w:val="2"/>
    </w:pPr>
    <w:rPr>
      <w:rFonts w:ascii="Times New Roman" w:hAnsi="Times New Roman"/>
      <w:sz w:val="24"/>
      <w:szCs w:val="28"/>
    </w:rPr>
  </w:style>
  <w:style w:type="paragraph" w:styleId="Heading4">
    <w:name w:val="heading 4"/>
    <w:basedOn w:val="Normal"/>
    <w:next w:val="Normal"/>
    <w:pPr>
      <w:keepNext/>
      <w:keepLines/>
      <w:numPr>
        <w:ilvl w:val="3"/>
        <w:numId w:val="13"/>
      </w:numPr>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paragraph" w:styleId="Heading7">
    <w:name w:val="heading 7"/>
    <w:basedOn w:val="Normal"/>
    <w:next w:val="Normal"/>
    <w:link w:val="Heading7Char"/>
    <w:uiPriority w:val="9"/>
    <w:unhideWhenUsed/>
    <w:qFormat/>
    <w:rsid w:val="00E53079"/>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unhideWhenUsed/>
    <w:qFormat/>
    <w:rsid w:val="00E53079"/>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FootnoteText">
    <w:name w:val="footnote text"/>
    <w:basedOn w:val="Normal"/>
    <w:link w:val="FootnoteTextChar"/>
    <w:uiPriority w:val="99"/>
    <w:semiHidden/>
    <w:unhideWhenUsed/>
    <w:rsid w:val="00695BCE"/>
    <w:pPr>
      <w:spacing w:line="240" w:lineRule="auto"/>
    </w:pPr>
    <w:rPr>
      <w:sz w:val="20"/>
      <w:szCs w:val="20"/>
    </w:rPr>
  </w:style>
  <w:style w:type="character" w:customStyle="1" w:styleId="FootnoteTextChar">
    <w:name w:val="Footnote Text Char"/>
    <w:basedOn w:val="DefaultParagraphFont"/>
    <w:link w:val="FootnoteText"/>
    <w:uiPriority w:val="99"/>
    <w:semiHidden/>
    <w:rsid w:val="00695BCE"/>
    <w:rPr>
      <w:sz w:val="20"/>
      <w:szCs w:val="20"/>
    </w:rPr>
  </w:style>
  <w:style w:type="character" w:styleId="FootnoteReference">
    <w:name w:val="footnote reference"/>
    <w:basedOn w:val="DefaultParagraphFont"/>
    <w:uiPriority w:val="99"/>
    <w:semiHidden/>
    <w:unhideWhenUsed/>
    <w:rsid w:val="00695BCE"/>
    <w:rPr>
      <w:vertAlign w:val="superscript"/>
    </w:rPr>
  </w:style>
  <w:style w:type="character" w:customStyle="1" w:styleId="Heading7Char">
    <w:name w:val="Heading 7 Char"/>
    <w:basedOn w:val="DefaultParagraphFont"/>
    <w:link w:val="Heading7"/>
    <w:uiPriority w:val="9"/>
    <w:rsid w:val="00E53079"/>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rsid w:val="00E53079"/>
    <w:rPr>
      <w:rFonts w:asciiTheme="majorHAnsi" w:eastAsiaTheme="majorEastAsia" w:hAnsiTheme="majorHAnsi" w:cstheme="majorBidi"/>
      <w:color w:val="272727" w:themeColor="text1" w:themeTint="D8"/>
      <w:sz w:val="21"/>
      <w:szCs w:val="21"/>
    </w:rPr>
  </w:style>
  <w:style w:type="paragraph" w:styleId="NoSpacing">
    <w:name w:val="No Spacing"/>
    <w:uiPriority w:val="1"/>
    <w:qFormat/>
    <w:rsid w:val="00E53079"/>
    <w:pPr>
      <w:spacing w:line="240" w:lineRule="auto"/>
    </w:pPr>
  </w:style>
  <w:style w:type="paragraph" w:styleId="ListParagraph">
    <w:name w:val="List Paragraph"/>
    <w:basedOn w:val="Normal"/>
    <w:uiPriority w:val="34"/>
    <w:qFormat/>
    <w:rsid w:val="00956526"/>
    <w:pPr>
      <w:ind w:left="720"/>
      <w:contextualSpacing/>
    </w:pPr>
  </w:style>
  <w:style w:type="paragraph" w:styleId="Bibliography">
    <w:name w:val="Bibliography"/>
    <w:basedOn w:val="Normal"/>
    <w:next w:val="Normal"/>
    <w:uiPriority w:val="37"/>
    <w:unhideWhenUsed/>
    <w:rsid w:val="00DC5E03"/>
    <w:pPr>
      <w:spacing w:line="480" w:lineRule="auto"/>
      <w:ind w:left="720" w:hanging="720"/>
    </w:pPr>
  </w:style>
  <w:style w:type="character" w:customStyle="1" w:styleId="Heading1Char">
    <w:name w:val="Heading 1 Char"/>
    <w:basedOn w:val="DefaultParagraphFont"/>
    <w:link w:val="Heading1"/>
    <w:rsid w:val="00025AF9"/>
    <w:rPr>
      <w:rFonts w:ascii="Times New Roman" w:hAnsi="Times New Roman"/>
      <w:b/>
      <w:sz w:val="24"/>
      <w:szCs w:val="28"/>
    </w:rPr>
  </w:style>
  <w:style w:type="character" w:styleId="CommentReference">
    <w:name w:val="annotation reference"/>
    <w:basedOn w:val="DefaultParagraphFont"/>
    <w:uiPriority w:val="99"/>
    <w:semiHidden/>
    <w:unhideWhenUsed/>
    <w:rsid w:val="00D6438D"/>
    <w:rPr>
      <w:sz w:val="16"/>
      <w:szCs w:val="16"/>
    </w:rPr>
  </w:style>
  <w:style w:type="paragraph" w:styleId="CommentText">
    <w:name w:val="annotation text"/>
    <w:basedOn w:val="Normal"/>
    <w:link w:val="CommentTextChar"/>
    <w:uiPriority w:val="99"/>
    <w:semiHidden/>
    <w:unhideWhenUsed/>
    <w:rsid w:val="00D6438D"/>
    <w:pPr>
      <w:spacing w:line="240" w:lineRule="auto"/>
    </w:pPr>
    <w:rPr>
      <w:sz w:val="20"/>
      <w:szCs w:val="20"/>
    </w:rPr>
  </w:style>
  <w:style w:type="character" w:customStyle="1" w:styleId="CommentTextChar">
    <w:name w:val="Comment Text Char"/>
    <w:basedOn w:val="DefaultParagraphFont"/>
    <w:link w:val="CommentText"/>
    <w:uiPriority w:val="99"/>
    <w:semiHidden/>
    <w:rsid w:val="00D6438D"/>
    <w:rPr>
      <w:sz w:val="20"/>
      <w:szCs w:val="20"/>
    </w:rPr>
  </w:style>
  <w:style w:type="paragraph" w:styleId="CommentSubject">
    <w:name w:val="annotation subject"/>
    <w:basedOn w:val="CommentText"/>
    <w:next w:val="CommentText"/>
    <w:link w:val="CommentSubjectChar"/>
    <w:uiPriority w:val="99"/>
    <w:semiHidden/>
    <w:unhideWhenUsed/>
    <w:rsid w:val="00D6438D"/>
    <w:rPr>
      <w:b/>
      <w:bCs/>
    </w:rPr>
  </w:style>
  <w:style w:type="character" w:customStyle="1" w:styleId="CommentSubjectChar">
    <w:name w:val="Comment Subject Char"/>
    <w:basedOn w:val="CommentTextChar"/>
    <w:link w:val="CommentSubject"/>
    <w:uiPriority w:val="99"/>
    <w:semiHidden/>
    <w:rsid w:val="00D6438D"/>
    <w:rPr>
      <w:b/>
      <w:bCs/>
      <w:sz w:val="20"/>
      <w:szCs w:val="20"/>
    </w:rPr>
  </w:style>
  <w:style w:type="paragraph" w:styleId="BalloonText">
    <w:name w:val="Balloon Text"/>
    <w:basedOn w:val="Normal"/>
    <w:link w:val="BalloonTextChar"/>
    <w:uiPriority w:val="99"/>
    <w:semiHidden/>
    <w:unhideWhenUsed/>
    <w:rsid w:val="00D6438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38D"/>
    <w:rPr>
      <w:rFonts w:ascii="Segoe UI" w:hAnsi="Segoe UI" w:cs="Segoe UI"/>
      <w:sz w:val="18"/>
      <w:szCs w:val="18"/>
    </w:rPr>
  </w:style>
  <w:style w:type="paragraph" w:styleId="Revision">
    <w:name w:val="Revision"/>
    <w:hidden/>
    <w:uiPriority w:val="99"/>
    <w:semiHidden/>
    <w:rsid w:val="00ED29D1"/>
    <w:pPr>
      <w:spacing w:line="240" w:lineRule="auto"/>
    </w:pPr>
  </w:style>
  <w:style w:type="paragraph" w:styleId="Caption">
    <w:name w:val="caption"/>
    <w:basedOn w:val="Normal"/>
    <w:next w:val="Normal"/>
    <w:uiPriority w:val="35"/>
    <w:unhideWhenUsed/>
    <w:qFormat/>
    <w:rsid w:val="00FE5969"/>
    <w:pPr>
      <w:spacing w:after="200" w:line="240" w:lineRule="auto"/>
    </w:pPr>
    <w:rPr>
      <w:i/>
      <w:iCs/>
      <w:color w:val="1F497D" w:themeColor="text2"/>
      <w:sz w:val="18"/>
      <w:szCs w:val="18"/>
    </w:rPr>
  </w:style>
  <w:style w:type="paragraph" w:styleId="Header">
    <w:name w:val="header"/>
    <w:basedOn w:val="Normal"/>
    <w:link w:val="HeaderChar"/>
    <w:uiPriority w:val="99"/>
    <w:unhideWhenUsed/>
    <w:rsid w:val="00BD638D"/>
    <w:pPr>
      <w:tabs>
        <w:tab w:val="center" w:pos="4680"/>
        <w:tab w:val="right" w:pos="9360"/>
      </w:tabs>
      <w:spacing w:line="240" w:lineRule="auto"/>
    </w:pPr>
  </w:style>
  <w:style w:type="character" w:customStyle="1" w:styleId="HeaderChar">
    <w:name w:val="Header Char"/>
    <w:basedOn w:val="DefaultParagraphFont"/>
    <w:link w:val="Header"/>
    <w:uiPriority w:val="99"/>
    <w:rsid w:val="00BD638D"/>
  </w:style>
  <w:style w:type="paragraph" w:styleId="Footer">
    <w:name w:val="footer"/>
    <w:basedOn w:val="Normal"/>
    <w:link w:val="FooterChar"/>
    <w:uiPriority w:val="99"/>
    <w:unhideWhenUsed/>
    <w:rsid w:val="00BD638D"/>
    <w:pPr>
      <w:tabs>
        <w:tab w:val="center" w:pos="4680"/>
        <w:tab w:val="right" w:pos="9360"/>
      </w:tabs>
      <w:spacing w:line="240" w:lineRule="auto"/>
    </w:pPr>
  </w:style>
  <w:style w:type="character" w:customStyle="1" w:styleId="FooterChar">
    <w:name w:val="Footer Char"/>
    <w:basedOn w:val="DefaultParagraphFont"/>
    <w:link w:val="Footer"/>
    <w:uiPriority w:val="99"/>
    <w:rsid w:val="00BD638D"/>
  </w:style>
  <w:style w:type="paragraph" w:styleId="EndnoteText">
    <w:name w:val="endnote text"/>
    <w:basedOn w:val="Normal"/>
    <w:link w:val="EndnoteTextChar"/>
    <w:uiPriority w:val="99"/>
    <w:semiHidden/>
    <w:unhideWhenUsed/>
    <w:rsid w:val="00F813B3"/>
    <w:pPr>
      <w:spacing w:line="240" w:lineRule="auto"/>
    </w:pPr>
    <w:rPr>
      <w:sz w:val="20"/>
      <w:szCs w:val="20"/>
    </w:rPr>
  </w:style>
  <w:style w:type="character" w:customStyle="1" w:styleId="EndnoteTextChar">
    <w:name w:val="Endnote Text Char"/>
    <w:basedOn w:val="DefaultParagraphFont"/>
    <w:link w:val="EndnoteText"/>
    <w:uiPriority w:val="99"/>
    <w:semiHidden/>
    <w:rsid w:val="00F813B3"/>
    <w:rPr>
      <w:sz w:val="20"/>
      <w:szCs w:val="20"/>
    </w:rPr>
  </w:style>
  <w:style w:type="character" w:styleId="EndnoteReference">
    <w:name w:val="endnote reference"/>
    <w:basedOn w:val="DefaultParagraphFont"/>
    <w:uiPriority w:val="99"/>
    <w:semiHidden/>
    <w:unhideWhenUsed/>
    <w:rsid w:val="00F813B3"/>
    <w:rPr>
      <w:vertAlign w:val="superscript"/>
    </w:rPr>
  </w:style>
  <w:style w:type="character" w:customStyle="1" w:styleId="TitleChar">
    <w:name w:val="Title Char"/>
    <w:basedOn w:val="DefaultParagraphFont"/>
    <w:link w:val="Title"/>
    <w:rsid w:val="00061F1D"/>
    <w:rPr>
      <w:sz w:val="52"/>
      <w:szCs w:val="52"/>
    </w:rPr>
  </w:style>
  <w:style w:type="paragraph" w:styleId="TOCHeading">
    <w:name w:val="TOC Heading"/>
    <w:basedOn w:val="Heading1"/>
    <w:next w:val="Normal"/>
    <w:uiPriority w:val="39"/>
    <w:unhideWhenUsed/>
    <w:qFormat/>
    <w:rsid w:val="00FE7DF8"/>
    <w:pPr>
      <w:numPr>
        <w:numId w:val="0"/>
      </w:numPr>
      <w:spacing w:before="240" w:line="259" w:lineRule="auto"/>
      <w:jc w:val="left"/>
      <w:outlineLvl w:val="9"/>
    </w:pPr>
    <w:rPr>
      <w:rFonts w:asciiTheme="majorHAnsi" w:eastAsiaTheme="majorEastAsia" w:hAnsiTheme="majorHAnsi" w:cstheme="majorBidi"/>
      <w:b w:val="0"/>
      <w:color w:val="365F91" w:themeColor="accent1" w:themeShade="BF"/>
      <w:sz w:val="32"/>
      <w:szCs w:val="32"/>
    </w:rPr>
  </w:style>
  <w:style w:type="paragraph" w:styleId="TOC1">
    <w:name w:val="toc 1"/>
    <w:basedOn w:val="Normal"/>
    <w:next w:val="Normal"/>
    <w:autoRedefine/>
    <w:uiPriority w:val="39"/>
    <w:unhideWhenUsed/>
    <w:rsid w:val="00FE7DF8"/>
    <w:pPr>
      <w:spacing w:after="100"/>
    </w:pPr>
  </w:style>
  <w:style w:type="paragraph" w:styleId="TOC2">
    <w:name w:val="toc 2"/>
    <w:basedOn w:val="Normal"/>
    <w:next w:val="Normal"/>
    <w:autoRedefine/>
    <w:uiPriority w:val="39"/>
    <w:unhideWhenUsed/>
    <w:rsid w:val="002B2CC0"/>
    <w:pPr>
      <w:tabs>
        <w:tab w:val="right" w:leader="dot" w:pos="7930"/>
      </w:tabs>
      <w:spacing w:line="240" w:lineRule="auto"/>
      <w:ind w:left="709"/>
    </w:pPr>
  </w:style>
  <w:style w:type="paragraph" w:styleId="TOC3">
    <w:name w:val="toc 3"/>
    <w:basedOn w:val="Normal"/>
    <w:next w:val="Normal"/>
    <w:autoRedefine/>
    <w:uiPriority w:val="39"/>
    <w:unhideWhenUsed/>
    <w:rsid w:val="002B2CC0"/>
    <w:pPr>
      <w:tabs>
        <w:tab w:val="right" w:leader="dot" w:pos="7930"/>
      </w:tabs>
      <w:spacing w:line="240" w:lineRule="auto"/>
      <w:ind w:left="993"/>
    </w:pPr>
  </w:style>
  <w:style w:type="character" w:styleId="Hyperlink">
    <w:name w:val="Hyperlink"/>
    <w:basedOn w:val="DefaultParagraphFont"/>
    <w:uiPriority w:val="99"/>
    <w:unhideWhenUsed/>
    <w:rsid w:val="00FE7DF8"/>
    <w:rPr>
      <w:color w:val="0000FF" w:themeColor="hyperlink"/>
      <w:u w:val="single"/>
    </w:rPr>
  </w:style>
  <w:style w:type="paragraph" w:styleId="TableofFigures">
    <w:name w:val="table of figures"/>
    <w:basedOn w:val="Normal"/>
    <w:next w:val="Normal"/>
    <w:uiPriority w:val="99"/>
    <w:unhideWhenUsed/>
    <w:rsid w:val="004E43D4"/>
  </w:style>
  <w:style w:type="character" w:customStyle="1" w:styleId="Heading2Char">
    <w:name w:val="Heading 2 Char"/>
    <w:basedOn w:val="DefaultParagraphFont"/>
    <w:link w:val="Heading2"/>
    <w:rsid w:val="0033755C"/>
    <w:rPr>
      <w:rFonts w:ascii="Times New Roman" w:hAnsi="Times New Roman"/>
      <w:b/>
      <w:sz w:val="24"/>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2123206">
      <w:bodyDiv w:val="1"/>
      <w:marLeft w:val="0"/>
      <w:marRight w:val="0"/>
      <w:marTop w:val="0"/>
      <w:marBottom w:val="0"/>
      <w:divBdr>
        <w:top w:val="none" w:sz="0" w:space="0" w:color="auto"/>
        <w:left w:val="none" w:sz="0" w:space="0" w:color="auto"/>
        <w:bottom w:val="none" w:sz="0" w:space="0" w:color="auto"/>
        <w:right w:val="none" w:sz="0" w:space="0" w:color="auto"/>
      </w:divBdr>
    </w:div>
    <w:div w:id="1087269703">
      <w:bodyDiv w:val="1"/>
      <w:marLeft w:val="0"/>
      <w:marRight w:val="0"/>
      <w:marTop w:val="0"/>
      <w:marBottom w:val="0"/>
      <w:divBdr>
        <w:top w:val="none" w:sz="0" w:space="0" w:color="auto"/>
        <w:left w:val="none" w:sz="0" w:space="0" w:color="auto"/>
        <w:bottom w:val="none" w:sz="0" w:space="0" w:color="auto"/>
        <w:right w:val="none" w:sz="0" w:space="0" w:color="auto"/>
      </w:divBdr>
    </w:div>
    <w:div w:id="200030740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6FC91E-596D-4F55-BAC4-AEFFF3E3A0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95</TotalTime>
  <Pages>23</Pages>
  <Words>10420</Words>
  <Characters>59398</Characters>
  <Application>Microsoft Office Word</Application>
  <DocSecurity>8</DocSecurity>
  <Lines>494</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ZAR</dc:creator>
  <cp:keywords/>
  <dc:description/>
  <cp:lastModifiedBy>NIZAR</cp:lastModifiedBy>
  <cp:revision>57</cp:revision>
  <dcterms:created xsi:type="dcterms:W3CDTF">2023-05-22T10:08:00Z</dcterms:created>
  <dcterms:modified xsi:type="dcterms:W3CDTF">2023-06-06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Wl9IRxRn"/&gt;&lt;style id="http://www.zotero.org/styles/apa" locale="en-US" hasBibliography="1" bibliographyStyleHasBeenSet="1"/&gt;&lt;prefs&gt;&lt;pref name="fieldType" value="Field"/&gt;&lt;/prefs&gt;&lt;/data&gt;</vt:lpwstr>
  </property>
</Properties>
</file>